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85B3C" w14:textId="77777777" w:rsidR="00B27D5F" w:rsidRDefault="00B27D5F" w:rsidP="00B27D5F"/>
    <w:p w14:paraId="7D9774B7" w14:textId="77777777" w:rsidR="00B27D5F" w:rsidRDefault="00B27D5F" w:rsidP="00B27D5F"/>
    <w:p w14:paraId="725DD074" w14:textId="77777777" w:rsidR="00B27D5F" w:rsidRDefault="00B27D5F" w:rsidP="00B27D5F"/>
    <w:p w14:paraId="39781DDA" w14:textId="77777777" w:rsidR="00B27D5F" w:rsidRDefault="00B27D5F" w:rsidP="00B27D5F"/>
    <w:p w14:paraId="29839E2C" w14:textId="77777777" w:rsidR="00B27D5F" w:rsidRDefault="00B27D5F" w:rsidP="00B27D5F"/>
    <w:p w14:paraId="6AAF3C7E" w14:textId="77777777" w:rsidR="00B27D5F" w:rsidRDefault="00B27D5F" w:rsidP="00B27D5F"/>
    <w:p w14:paraId="1603F908" w14:textId="77777777" w:rsidR="00B27D5F" w:rsidRPr="00B27D5F" w:rsidRDefault="00B27D5F" w:rsidP="00B27D5F">
      <w:pPr>
        <w:jc w:val="center"/>
      </w:pPr>
    </w:p>
    <w:p w14:paraId="769A6817" w14:textId="77777777" w:rsidR="00AA25CB" w:rsidRDefault="00AA25CB" w:rsidP="00B27D5F">
      <w:pPr>
        <w:pStyle w:val="Heading2"/>
        <w:jc w:val="center"/>
        <w:rPr>
          <w:sz w:val="40"/>
          <w:szCs w:val="40"/>
        </w:rPr>
      </w:pPr>
      <w:r>
        <w:rPr>
          <w:sz w:val="40"/>
          <w:szCs w:val="40"/>
        </w:rPr>
        <w:t>Right to Know document and field safety plans for salamander surveys</w:t>
      </w:r>
    </w:p>
    <w:p w14:paraId="1C982D73" w14:textId="77777777" w:rsidR="00AA25CB" w:rsidRDefault="00AA25CB" w:rsidP="00AA25CB"/>
    <w:p w14:paraId="15144842" w14:textId="77777777" w:rsidR="00AA25CB" w:rsidRDefault="00AA25CB" w:rsidP="00AA25CB"/>
    <w:p w14:paraId="4624B749" w14:textId="70D67BB7" w:rsidR="00AA25CB" w:rsidRPr="00F2637D" w:rsidRDefault="00AA25CB" w:rsidP="00AA25CB">
      <w:pPr>
        <w:jc w:val="center"/>
        <w:rPr>
          <w:vertAlign w:val="superscript"/>
        </w:rPr>
      </w:pPr>
      <w:r>
        <w:t>Maisie</w:t>
      </w:r>
      <w:r w:rsidR="003E2441">
        <w:t xml:space="preserve"> G.</w:t>
      </w:r>
      <w:r>
        <w:t xml:space="preserve"> MacKnight</w:t>
      </w:r>
      <w:r w:rsidR="00F2637D">
        <w:rPr>
          <w:vertAlign w:val="superscript"/>
        </w:rPr>
        <w:t>1,2</w:t>
      </w:r>
      <w:r w:rsidR="003E2441">
        <w:t>, Allyson B. Muth</w:t>
      </w:r>
      <w:r w:rsidR="00F2637D">
        <w:rPr>
          <w:vertAlign w:val="superscript"/>
        </w:rPr>
        <w:t>1</w:t>
      </w:r>
    </w:p>
    <w:p w14:paraId="66BDD547" w14:textId="77777777" w:rsidR="003E2441" w:rsidRDefault="003E2441" w:rsidP="00AA25CB">
      <w:pPr>
        <w:jc w:val="center"/>
      </w:pPr>
    </w:p>
    <w:p w14:paraId="6360952E" w14:textId="71384B54" w:rsidR="00AA25CB" w:rsidRPr="003E2441" w:rsidRDefault="00AA25CB" w:rsidP="00AA25CB">
      <w:r>
        <w:br w:type="page"/>
      </w:r>
    </w:p>
    <w:p w14:paraId="30C7C84A" w14:textId="40A6B9D3" w:rsidR="000D77BC" w:rsidRDefault="00AA25CB" w:rsidP="00AA25CB">
      <w:pPr>
        <w:rPr>
          <w:sz w:val="22"/>
          <w:szCs w:val="22"/>
        </w:rPr>
      </w:pPr>
      <w:r w:rsidRPr="0098284F">
        <w:rPr>
          <w:b/>
          <w:bCs/>
          <w:sz w:val="22"/>
          <w:szCs w:val="22"/>
        </w:rPr>
        <w:lastRenderedPageBreak/>
        <w:t>Acknowledgements</w:t>
      </w:r>
      <w:r>
        <w:rPr>
          <w:sz w:val="22"/>
          <w:szCs w:val="22"/>
        </w:rPr>
        <w:t xml:space="preserve">: </w:t>
      </w:r>
      <w:r w:rsidR="005429A7">
        <w:rPr>
          <w:sz w:val="22"/>
          <w:szCs w:val="22"/>
        </w:rPr>
        <w:t xml:space="preserve">We would like to thank </w:t>
      </w:r>
      <w:r w:rsidR="005429A7" w:rsidRPr="0098284F">
        <w:rPr>
          <w:sz w:val="22"/>
          <w:szCs w:val="22"/>
        </w:rPr>
        <w:t xml:space="preserve">the participants of the facilitated discussions </w:t>
      </w:r>
      <w:r w:rsidR="005429A7">
        <w:rPr>
          <w:sz w:val="22"/>
          <w:szCs w:val="22"/>
        </w:rPr>
        <w:t>for their engagement</w:t>
      </w:r>
      <w:r w:rsidR="005429A7" w:rsidRPr="0098284F">
        <w:rPr>
          <w:sz w:val="22"/>
          <w:szCs w:val="22"/>
        </w:rPr>
        <w:t xml:space="preserve"> and </w:t>
      </w:r>
      <w:r w:rsidR="005429A7">
        <w:rPr>
          <w:sz w:val="22"/>
          <w:szCs w:val="22"/>
        </w:rPr>
        <w:t xml:space="preserve">commitment </w:t>
      </w:r>
      <w:r w:rsidR="005429A7" w:rsidRPr="0098284F">
        <w:rPr>
          <w:sz w:val="22"/>
          <w:szCs w:val="22"/>
        </w:rPr>
        <w:t xml:space="preserve">towards a better culture for everyone. </w:t>
      </w:r>
      <w:r w:rsidR="005429A7">
        <w:rPr>
          <w:sz w:val="22"/>
          <w:szCs w:val="22"/>
        </w:rPr>
        <w:t xml:space="preserve">We especially thank graduate students, </w:t>
      </w:r>
      <w:r w:rsidR="005429A7" w:rsidRPr="0098284F">
        <w:rPr>
          <w:sz w:val="22"/>
          <w:szCs w:val="22"/>
        </w:rPr>
        <w:t xml:space="preserve">Cathryn Pugh, Denise </w:t>
      </w:r>
      <w:proofErr w:type="spellStart"/>
      <w:r w:rsidR="005429A7" w:rsidRPr="0098284F">
        <w:rPr>
          <w:sz w:val="22"/>
          <w:szCs w:val="22"/>
        </w:rPr>
        <w:t>Alving</w:t>
      </w:r>
      <w:proofErr w:type="spellEnd"/>
      <w:r w:rsidR="005429A7" w:rsidRPr="0098284F">
        <w:rPr>
          <w:sz w:val="22"/>
          <w:szCs w:val="22"/>
        </w:rPr>
        <w:t xml:space="preserve">, Karen Beatty, Olivia </w:t>
      </w:r>
      <w:proofErr w:type="spellStart"/>
      <w:r w:rsidR="005429A7" w:rsidRPr="0098284F">
        <w:rPr>
          <w:sz w:val="22"/>
          <w:szCs w:val="22"/>
        </w:rPr>
        <w:t>Trase</w:t>
      </w:r>
      <w:proofErr w:type="spellEnd"/>
      <w:r w:rsidR="00953F75">
        <w:rPr>
          <w:sz w:val="22"/>
          <w:szCs w:val="22"/>
        </w:rPr>
        <w:t>,</w:t>
      </w:r>
      <w:r w:rsidR="005429A7" w:rsidRPr="0098284F">
        <w:rPr>
          <w:sz w:val="22"/>
          <w:szCs w:val="22"/>
        </w:rPr>
        <w:t xml:space="preserve"> and Jim Lor </w:t>
      </w:r>
      <w:r w:rsidR="00F875CE">
        <w:rPr>
          <w:sz w:val="22"/>
          <w:szCs w:val="22"/>
        </w:rPr>
        <w:t xml:space="preserve">sharing their lived experiences </w:t>
      </w:r>
      <w:r w:rsidR="0092696E">
        <w:rPr>
          <w:sz w:val="22"/>
          <w:szCs w:val="22"/>
        </w:rPr>
        <w:t>that sparked conversation and greatly improved this work</w:t>
      </w:r>
      <w:r w:rsidR="00F875CE">
        <w:rPr>
          <w:sz w:val="22"/>
          <w:szCs w:val="22"/>
        </w:rPr>
        <w:t xml:space="preserve">. </w:t>
      </w:r>
      <w:r w:rsidR="0092696E">
        <w:rPr>
          <w:sz w:val="22"/>
          <w:szCs w:val="22"/>
        </w:rPr>
        <w:t xml:space="preserve">Thank you to </w:t>
      </w:r>
      <w:r w:rsidR="00953F75">
        <w:rPr>
          <w:sz w:val="22"/>
          <w:szCs w:val="22"/>
        </w:rPr>
        <w:t xml:space="preserve">Ecosystem Science and Management faculty, </w:t>
      </w:r>
      <w:r w:rsidR="0092696E">
        <w:rPr>
          <w:sz w:val="22"/>
          <w:szCs w:val="22"/>
        </w:rPr>
        <w:t xml:space="preserve">Jon Duncan, Jason </w:t>
      </w:r>
      <w:proofErr w:type="spellStart"/>
      <w:r w:rsidR="0092696E">
        <w:rPr>
          <w:sz w:val="22"/>
          <w:szCs w:val="22"/>
        </w:rPr>
        <w:t>Kaegy</w:t>
      </w:r>
      <w:proofErr w:type="spellEnd"/>
      <w:r w:rsidR="0092696E">
        <w:rPr>
          <w:sz w:val="22"/>
          <w:szCs w:val="22"/>
        </w:rPr>
        <w:t xml:space="preserve"> and Estelle </w:t>
      </w:r>
      <w:proofErr w:type="spellStart"/>
      <w:r w:rsidR="0092696E">
        <w:rPr>
          <w:sz w:val="22"/>
          <w:szCs w:val="22"/>
        </w:rPr>
        <w:t>Coradeau</w:t>
      </w:r>
      <w:proofErr w:type="spellEnd"/>
      <w:r w:rsidR="0092696E">
        <w:rPr>
          <w:sz w:val="22"/>
          <w:szCs w:val="22"/>
        </w:rPr>
        <w:t xml:space="preserve"> for their feedback and support. The authors would like to thank </w:t>
      </w:r>
      <w:r w:rsidR="00953F75">
        <w:rPr>
          <w:sz w:val="22"/>
          <w:szCs w:val="22"/>
        </w:rPr>
        <w:t xml:space="preserve">members of </w:t>
      </w:r>
      <w:r w:rsidR="0092696E">
        <w:rPr>
          <w:sz w:val="22"/>
          <w:szCs w:val="22"/>
        </w:rPr>
        <w:t>the Salamander Population</w:t>
      </w:r>
      <w:r w:rsidR="005429A7" w:rsidRPr="0098284F">
        <w:rPr>
          <w:sz w:val="22"/>
          <w:szCs w:val="22"/>
        </w:rPr>
        <w:t xml:space="preserve"> </w:t>
      </w:r>
      <w:r w:rsidR="0092696E">
        <w:rPr>
          <w:sz w:val="22"/>
          <w:szCs w:val="22"/>
        </w:rPr>
        <w:t>A</w:t>
      </w:r>
      <w:r w:rsidR="005429A7" w:rsidRPr="0098284F">
        <w:rPr>
          <w:sz w:val="22"/>
          <w:szCs w:val="22"/>
        </w:rPr>
        <w:t xml:space="preserve">daptation </w:t>
      </w:r>
      <w:r w:rsidR="0092696E">
        <w:rPr>
          <w:sz w:val="22"/>
          <w:szCs w:val="22"/>
        </w:rPr>
        <w:t>R</w:t>
      </w:r>
      <w:r w:rsidR="005429A7" w:rsidRPr="0098284F">
        <w:rPr>
          <w:sz w:val="22"/>
          <w:szCs w:val="22"/>
        </w:rPr>
        <w:t xml:space="preserve">esearch </w:t>
      </w:r>
      <w:r w:rsidR="0092696E">
        <w:rPr>
          <w:sz w:val="22"/>
          <w:szCs w:val="22"/>
        </w:rPr>
        <w:t>C</w:t>
      </w:r>
      <w:r w:rsidR="005429A7" w:rsidRPr="0098284F">
        <w:rPr>
          <w:sz w:val="22"/>
          <w:szCs w:val="22"/>
        </w:rPr>
        <w:t xml:space="preserve">ollaborative </w:t>
      </w:r>
      <w:r w:rsidR="0092696E">
        <w:rPr>
          <w:sz w:val="22"/>
          <w:szCs w:val="22"/>
        </w:rPr>
        <w:t>N</w:t>
      </w:r>
      <w:r w:rsidR="005429A7" w:rsidRPr="0098284F">
        <w:rPr>
          <w:sz w:val="22"/>
          <w:szCs w:val="22"/>
        </w:rPr>
        <w:t xml:space="preserve">etwork (SPARCnet) for </w:t>
      </w:r>
      <w:r w:rsidR="00F875CE">
        <w:rPr>
          <w:sz w:val="22"/>
          <w:szCs w:val="22"/>
        </w:rPr>
        <w:t>their support</w:t>
      </w:r>
      <w:r w:rsidR="0092696E">
        <w:rPr>
          <w:sz w:val="22"/>
          <w:szCs w:val="22"/>
        </w:rPr>
        <w:t>.</w:t>
      </w:r>
      <w:r w:rsidR="00BC19E2">
        <w:rPr>
          <w:sz w:val="22"/>
          <w:szCs w:val="22"/>
        </w:rPr>
        <w:t xml:space="preserve"> </w:t>
      </w:r>
      <w:r w:rsidR="00DC0975">
        <w:rPr>
          <w:sz w:val="22"/>
          <w:szCs w:val="22"/>
        </w:rPr>
        <w:t>Thanks to</w:t>
      </w:r>
      <w:r w:rsidR="00BC19E2">
        <w:rPr>
          <w:sz w:val="22"/>
          <w:szCs w:val="22"/>
        </w:rPr>
        <w:t xml:space="preserve"> the members of the Ecosystem Science and Management’s Justice, Equity, Diversity and Inclusion </w:t>
      </w:r>
      <w:r w:rsidR="00DC0975">
        <w:rPr>
          <w:sz w:val="22"/>
          <w:szCs w:val="22"/>
        </w:rPr>
        <w:t xml:space="preserve">(JEDI) </w:t>
      </w:r>
      <w:r w:rsidR="00BC19E2">
        <w:rPr>
          <w:sz w:val="22"/>
          <w:szCs w:val="22"/>
        </w:rPr>
        <w:t xml:space="preserve">committee for their endorsement of this work. </w:t>
      </w:r>
      <w:r w:rsidR="0092696E">
        <w:rPr>
          <w:sz w:val="22"/>
          <w:szCs w:val="22"/>
        </w:rPr>
        <w:t>The authors would like to thank</w:t>
      </w:r>
      <w:r w:rsidR="005E7D44">
        <w:rPr>
          <w:sz w:val="22"/>
          <w:szCs w:val="22"/>
        </w:rPr>
        <w:t xml:space="preserve"> Drs.</w:t>
      </w:r>
      <w:r>
        <w:rPr>
          <w:sz w:val="22"/>
          <w:szCs w:val="22"/>
        </w:rPr>
        <w:t xml:space="preserve"> David Muñoz, John </w:t>
      </w:r>
      <w:proofErr w:type="spellStart"/>
      <w:r>
        <w:rPr>
          <w:sz w:val="22"/>
          <w:szCs w:val="22"/>
        </w:rPr>
        <w:t>Maerz</w:t>
      </w:r>
      <w:proofErr w:type="spellEnd"/>
      <w:r>
        <w:rPr>
          <w:sz w:val="22"/>
          <w:szCs w:val="22"/>
        </w:rPr>
        <w:t>, Adam Clause</w:t>
      </w:r>
      <w:r w:rsidR="00957D3B">
        <w:rPr>
          <w:sz w:val="22"/>
          <w:szCs w:val="22"/>
        </w:rPr>
        <w:t xml:space="preserve">, </w:t>
      </w:r>
      <w:r>
        <w:rPr>
          <w:sz w:val="22"/>
          <w:szCs w:val="22"/>
        </w:rPr>
        <w:t xml:space="preserve">and Kira McIntire for </w:t>
      </w:r>
      <w:r w:rsidR="0092696E">
        <w:rPr>
          <w:sz w:val="22"/>
          <w:szCs w:val="22"/>
        </w:rPr>
        <w:t>their</w:t>
      </w:r>
      <w:r>
        <w:rPr>
          <w:sz w:val="22"/>
          <w:szCs w:val="22"/>
        </w:rPr>
        <w:t xml:space="preserve"> mentorship in the field </w:t>
      </w:r>
      <w:r w:rsidR="0092696E">
        <w:rPr>
          <w:sz w:val="22"/>
          <w:szCs w:val="22"/>
        </w:rPr>
        <w:t>and for</w:t>
      </w:r>
      <w:r>
        <w:rPr>
          <w:sz w:val="22"/>
          <w:szCs w:val="22"/>
        </w:rPr>
        <w:t xml:space="preserve"> shaping </w:t>
      </w:r>
      <w:r w:rsidR="00F875CE">
        <w:rPr>
          <w:sz w:val="22"/>
          <w:szCs w:val="22"/>
        </w:rPr>
        <w:t xml:space="preserve">author </w:t>
      </w:r>
      <w:r>
        <w:rPr>
          <w:sz w:val="22"/>
          <w:szCs w:val="22"/>
        </w:rPr>
        <w:t>experiences that have guided this work.</w:t>
      </w:r>
      <w:r w:rsidRPr="0098284F">
        <w:rPr>
          <w:sz w:val="22"/>
          <w:szCs w:val="22"/>
        </w:rPr>
        <w:t xml:space="preserve"> </w:t>
      </w:r>
      <w:r w:rsidR="0029502F">
        <w:rPr>
          <w:sz w:val="22"/>
          <w:szCs w:val="22"/>
        </w:rPr>
        <w:t xml:space="preserve">Thanks to </w:t>
      </w:r>
      <w:r w:rsidR="005E7D44">
        <w:rPr>
          <w:sz w:val="22"/>
          <w:szCs w:val="22"/>
        </w:rPr>
        <w:t xml:space="preserve">Dr. </w:t>
      </w:r>
      <w:r w:rsidRPr="0098284F">
        <w:rPr>
          <w:sz w:val="22"/>
          <w:szCs w:val="22"/>
        </w:rPr>
        <w:t>Dave Miller</w:t>
      </w:r>
      <w:r w:rsidR="0048342E">
        <w:rPr>
          <w:sz w:val="22"/>
          <w:szCs w:val="22"/>
        </w:rPr>
        <w:t>,</w:t>
      </w:r>
      <w:r w:rsidRPr="0098284F">
        <w:rPr>
          <w:sz w:val="22"/>
          <w:szCs w:val="22"/>
        </w:rPr>
        <w:t xml:space="preserve"> for</w:t>
      </w:r>
      <w:r w:rsidR="009C22AF">
        <w:rPr>
          <w:sz w:val="22"/>
          <w:szCs w:val="22"/>
        </w:rPr>
        <w:t xml:space="preserve"> </w:t>
      </w:r>
      <w:r w:rsidR="00957D3B">
        <w:rPr>
          <w:sz w:val="22"/>
          <w:szCs w:val="22"/>
        </w:rPr>
        <w:t xml:space="preserve">his support of student </w:t>
      </w:r>
      <w:r w:rsidR="009C22AF">
        <w:rPr>
          <w:sz w:val="22"/>
          <w:szCs w:val="22"/>
        </w:rPr>
        <w:t>professional and personal growth</w:t>
      </w:r>
      <w:r w:rsidR="0048342E">
        <w:rPr>
          <w:sz w:val="22"/>
          <w:szCs w:val="22"/>
        </w:rPr>
        <w:t xml:space="preserve"> </w:t>
      </w:r>
      <w:r w:rsidR="00957D3B">
        <w:rPr>
          <w:sz w:val="22"/>
          <w:szCs w:val="22"/>
        </w:rPr>
        <w:t>and his encouragement</w:t>
      </w:r>
      <w:r w:rsidR="005E7D44">
        <w:rPr>
          <w:sz w:val="22"/>
          <w:szCs w:val="22"/>
        </w:rPr>
        <w:t xml:space="preserve"> </w:t>
      </w:r>
      <w:r w:rsidRPr="0098284F">
        <w:rPr>
          <w:sz w:val="22"/>
          <w:szCs w:val="22"/>
        </w:rPr>
        <w:t>to pursue every opportunity</w:t>
      </w:r>
      <w:r>
        <w:rPr>
          <w:sz w:val="22"/>
          <w:szCs w:val="22"/>
        </w:rPr>
        <w:t xml:space="preserve"> and explore every facet of what it means to be a scientist</w:t>
      </w:r>
      <w:r w:rsidRPr="0098284F">
        <w:rPr>
          <w:sz w:val="22"/>
          <w:szCs w:val="22"/>
        </w:rPr>
        <w:t xml:space="preserve">. Lastly, </w:t>
      </w:r>
      <w:r w:rsidR="009C22AF">
        <w:rPr>
          <w:sz w:val="22"/>
          <w:szCs w:val="22"/>
        </w:rPr>
        <w:t>the authors would like to t</w:t>
      </w:r>
      <w:r w:rsidRPr="0098284F">
        <w:rPr>
          <w:sz w:val="22"/>
          <w:szCs w:val="22"/>
        </w:rPr>
        <w:t>hank all</w:t>
      </w:r>
      <w:r w:rsidR="009C22AF">
        <w:rPr>
          <w:sz w:val="22"/>
          <w:szCs w:val="22"/>
        </w:rPr>
        <w:t xml:space="preserve"> the</w:t>
      </w:r>
      <w:r w:rsidRPr="0098284F">
        <w:rPr>
          <w:sz w:val="22"/>
          <w:szCs w:val="22"/>
        </w:rPr>
        <w:t xml:space="preserve"> field volunteers for not only their help in the field, but for giving </w:t>
      </w:r>
      <w:r w:rsidR="009C22AF">
        <w:rPr>
          <w:sz w:val="22"/>
          <w:szCs w:val="22"/>
        </w:rPr>
        <w:t>us</w:t>
      </w:r>
      <w:r w:rsidRPr="0098284F">
        <w:rPr>
          <w:sz w:val="22"/>
          <w:szCs w:val="22"/>
        </w:rPr>
        <w:t xml:space="preserve"> the opportunity to share the world of salamanders with them. It has been an honor and a privilege to be a part of your academic journeys. </w:t>
      </w:r>
    </w:p>
    <w:p w14:paraId="606629BC" w14:textId="77777777" w:rsidR="00AA25CB" w:rsidRDefault="00AA25CB" w:rsidP="00AA25CB">
      <w:pPr>
        <w:rPr>
          <w:sz w:val="22"/>
          <w:szCs w:val="22"/>
        </w:rPr>
      </w:pPr>
    </w:p>
    <w:p w14:paraId="4F5F6214" w14:textId="1D1987F7" w:rsidR="000D77BC" w:rsidRPr="000D77BC" w:rsidRDefault="00AA25CB" w:rsidP="00AA25CB">
      <w:pPr>
        <w:rPr>
          <w:sz w:val="22"/>
          <w:szCs w:val="22"/>
        </w:rPr>
      </w:pPr>
      <w:r>
        <w:rPr>
          <w:sz w:val="22"/>
          <w:szCs w:val="22"/>
        </w:rPr>
        <w:t>Funding for this project comes from a DEI service assistantship through the Department of Ecosystem Science and Management as well as the Center for Private Forests. It has been an honor to contribute towards making our field a safer space for everyone.</w:t>
      </w:r>
    </w:p>
    <w:p w14:paraId="62B1D089" w14:textId="5A9A0B9B" w:rsidR="00D52AC6" w:rsidRDefault="00D52AC6" w:rsidP="00AA25CB">
      <w:pPr>
        <w:rPr>
          <w:sz w:val="22"/>
          <w:szCs w:val="22"/>
        </w:rPr>
      </w:pPr>
    </w:p>
    <w:p w14:paraId="68E8F46B" w14:textId="77777777" w:rsidR="00D52AC6" w:rsidRPr="00502A75" w:rsidRDefault="00D52AC6" w:rsidP="00D52AC6">
      <w:pPr>
        <w:rPr>
          <w:rFonts w:ascii="Times" w:hAnsi="Times" w:cs="Arial"/>
          <w:b/>
          <w:bCs/>
          <w:color w:val="000000" w:themeColor="text1"/>
          <w:sz w:val="22"/>
          <w:szCs w:val="22"/>
        </w:rPr>
      </w:pPr>
      <w:r w:rsidRPr="00D52AC6">
        <w:rPr>
          <w:rFonts w:ascii="Times" w:hAnsi="Times" w:cs="Calibri"/>
          <w:b/>
          <w:bCs/>
          <w:color w:val="000000"/>
          <w:sz w:val="22"/>
          <w:szCs w:val="22"/>
        </w:rPr>
        <w:t>Disclaimer</w:t>
      </w:r>
      <w:r w:rsidRPr="00502A75">
        <w:rPr>
          <w:rFonts w:ascii="Times" w:hAnsi="Times" w:cs="Calibri"/>
          <w:b/>
          <w:bCs/>
          <w:color w:val="000000" w:themeColor="text1"/>
          <w:sz w:val="22"/>
          <w:szCs w:val="22"/>
        </w:rPr>
        <w:t xml:space="preserve">: </w:t>
      </w:r>
    </w:p>
    <w:p w14:paraId="62BC3277" w14:textId="20182913" w:rsidR="00D52AC6" w:rsidRPr="00116E46" w:rsidRDefault="003A4C53" w:rsidP="00AA25CB">
      <w:pPr>
        <w:rPr>
          <w:color w:val="000000" w:themeColor="text1"/>
          <w:sz w:val="22"/>
          <w:szCs w:val="22"/>
        </w:rPr>
      </w:pPr>
      <w:r w:rsidRPr="00502A75">
        <w:rPr>
          <w:color w:val="000000" w:themeColor="text1"/>
          <w:sz w:val="22"/>
          <w:szCs w:val="22"/>
        </w:rPr>
        <w:t>The contents of this document w</w:t>
      </w:r>
      <w:r w:rsidR="00F55A31" w:rsidRPr="00502A75">
        <w:rPr>
          <w:color w:val="000000" w:themeColor="text1"/>
          <w:sz w:val="22"/>
          <w:szCs w:val="22"/>
        </w:rPr>
        <w:t>hile guided by many experiences of people</w:t>
      </w:r>
      <w:r w:rsidR="005B1558" w:rsidRPr="00502A75">
        <w:rPr>
          <w:color w:val="000000" w:themeColor="text1"/>
          <w:sz w:val="22"/>
          <w:szCs w:val="22"/>
        </w:rPr>
        <w:t xml:space="preserve">, do not represent the </w:t>
      </w:r>
      <w:r w:rsidR="005B1558" w:rsidRPr="00116E46">
        <w:rPr>
          <w:color w:val="000000" w:themeColor="text1"/>
          <w:sz w:val="22"/>
          <w:szCs w:val="22"/>
        </w:rPr>
        <w:t>thoughts, opinions, or current policies of the Department of Ecosystem Science and Management. Th</w:t>
      </w:r>
      <w:r w:rsidR="008C7896" w:rsidRPr="00116E46">
        <w:rPr>
          <w:color w:val="000000" w:themeColor="text1"/>
          <w:sz w:val="22"/>
          <w:szCs w:val="22"/>
        </w:rPr>
        <w:t xml:space="preserve">is guide, it’s associated appendices and videos </w:t>
      </w:r>
      <w:r w:rsidR="00502A75" w:rsidRPr="00116E46">
        <w:rPr>
          <w:color w:val="000000" w:themeColor="text1"/>
          <w:sz w:val="22"/>
          <w:szCs w:val="22"/>
        </w:rPr>
        <w:t>are not affiliated with or hosted by the ESM or the Pennsylvania State University. </w:t>
      </w:r>
      <w:r w:rsidR="00116E46" w:rsidRPr="00116E46">
        <w:rPr>
          <w:color w:val="000000" w:themeColor="text1"/>
          <w:sz w:val="22"/>
          <w:szCs w:val="22"/>
        </w:rPr>
        <w:t>All related</w:t>
      </w:r>
      <w:r w:rsidR="00502A75" w:rsidRPr="00116E46">
        <w:rPr>
          <w:color w:val="000000" w:themeColor="text1"/>
          <w:sz w:val="22"/>
          <w:szCs w:val="22"/>
        </w:rPr>
        <w:t xml:space="preserve"> content </w:t>
      </w:r>
      <w:r w:rsidR="00116E46" w:rsidRPr="00116E46">
        <w:rPr>
          <w:color w:val="000000" w:themeColor="text1"/>
          <w:sz w:val="22"/>
          <w:szCs w:val="22"/>
        </w:rPr>
        <w:t>represents</w:t>
      </w:r>
      <w:r w:rsidR="00502A75" w:rsidRPr="00116E46">
        <w:rPr>
          <w:color w:val="000000" w:themeColor="text1"/>
          <w:sz w:val="22"/>
          <w:szCs w:val="22"/>
        </w:rPr>
        <w:t xml:space="preserve"> the personal perspective of the owner and does not reflect the views of the department or Penn State University. </w:t>
      </w:r>
    </w:p>
    <w:p w14:paraId="4877346A" w14:textId="77777777" w:rsidR="00AA25CB" w:rsidRPr="00116E46" w:rsidRDefault="00AA25CB" w:rsidP="00AA25CB">
      <w:pPr>
        <w:rPr>
          <w:b/>
          <w:bCs/>
          <w:color w:val="000000" w:themeColor="text1"/>
          <w:sz w:val="22"/>
          <w:szCs w:val="22"/>
        </w:rPr>
      </w:pPr>
      <w:r w:rsidRPr="00116E46">
        <w:rPr>
          <w:b/>
          <w:bCs/>
          <w:color w:val="000000" w:themeColor="text1"/>
          <w:sz w:val="22"/>
          <w:szCs w:val="22"/>
        </w:rPr>
        <w:br w:type="page"/>
      </w:r>
    </w:p>
    <w:p w14:paraId="2022A080" w14:textId="77777777" w:rsidR="00AA25CB" w:rsidRDefault="00AA25CB" w:rsidP="00AA25CB">
      <w:pPr>
        <w:jc w:val="center"/>
        <w:rPr>
          <w:b/>
          <w:bCs/>
          <w:sz w:val="32"/>
          <w:szCs w:val="32"/>
        </w:rPr>
      </w:pPr>
      <w:r w:rsidRPr="00167A07">
        <w:rPr>
          <w:b/>
          <w:bCs/>
          <w:sz w:val="32"/>
          <w:szCs w:val="32"/>
        </w:rPr>
        <w:lastRenderedPageBreak/>
        <w:t>Table of Contents</w:t>
      </w:r>
    </w:p>
    <w:p w14:paraId="6B7407BE" w14:textId="77777777" w:rsidR="00AA25CB" w:rsidRPr="00167A07" w:rsidRDefault="00AA25CB" w:rsidP="00AA25CB">
      <w:pPr>
        <w:jc w:val="center"/>
        <w:rPr>
          <w:b/>
          <w:bCs/>
          <w:sz w:val="32"/>
          <w:szCs w:val="32"/>
        </w:rPr>
      </w:pPr>
    </w:p>
    <w:p w14:paraId="5D59FB88" w14:textId="77777777" w:rsidR="00AA25CB" w:rsidRDefault="00AA25CB" w:rsidP="00AA25CB"/>
    <w:p w14:paraId="601385D1" w14:textId="77777777" w:rsidR="00AA25CB" w:rsidRDefault="00D9200C" w:rsidP="00AA25CB">
      <w:hyperlink w:anchor="Introduction" w:history="1">
        <w:r w:rsidR="00AA25CB">
          <w:rPr>
            <w:rStyle w:val="Hyperlink"/>
          </w:rPr>
          <w:t>Intr</w:t>
        </w:r>
        <w:r w:rsidR="00AA25CB">
          <w:rPr>
            <w:rStyle w:val="Hyperlink"/>
          </w:rPr>
          <w:t>o</w:t>
        </w:r>
        <w:r w:rsidR="00AA25CB">
          <w:rPr>
            <w:rStyle w:val="Hyperlink"/>
          </w:rPr>
          <w:t>duction</w:t>
        </w:r>
      </w:hyperlink>
      <w:r w:rsidR="00AA25CB">
        <w:t>………………………………………………………………………………………..1</w:t>
      </w:r>
    </w:p>
    <w:p w14:paraId="680194F7" w14:textId="77777777" w:rsidR="00AA25CB" w:rsidRDefault="00AA25CB" w:rsidP="00AA25CB"/>
    <w:p w14:paraId="1FBCB31B" w14:textId="77777777" w:rsidR="00AA25CB" w:rsidRDefault="00AA25CB" w:rsidP="00AA25CB">
      <w:r>
        <w:t>Risks and Mitigation Strategies</w:t>
      </w:r>
    </w:p>
    <w:p w14:paraId="252FD173" w14:textId="77777777" w:rsidR="00AA25CB" w:rsidRDefault="00D9200C" w:rsidP="00AA25CB">
      <w:pPr>
        <w:ind w:firstLine="720"/>
      </w:pPr>
      <w:hyperlink w:anchor="General_Risks" w:history="1">
        <w:r w:rsidR="00AA25CB">
          <w:rPr>
            <w:rStyle w:val="Hyperlink"/>
          </w:rPr>
          <w:t xml:space="preserve">General Risks for </w:t>
        </w:r>
        <w:r w:rsidR="00AA25CB">
          <w:rPr>
            <w:rStyle w:val="Hyperlink"/>
          </w:rPr>
          <w:t>F</w:t>
        </w:r>
        <w:r w:rsidR="00AA25CB">
          <w:rPr>
            <w:rStyle w:val="Hyperlink"/>
          </w:rPr>
          <w:t>ield Work</w:t>
        </w:r>
      </w:hyperlink>
      <w:r w:rsidR="00AA25CB">
        <w:t>………….……………………………...…………………..3</w:t>
      </w:r>
    </w:p>
    <w:p w14:paraId="3682FCEC" w14:textId="77777777" w:rsidR="00AA25CB" w:rsidRDefault="00D9200C" w:rsidP="00AA25CB">
      <w:pPr>
        <w:ind w:firstLine="720"/>
      </w:pPr>
      <w:hyperlink w:anchor="Site_RIsks" w:history="1">
        <w:r w:rsidR="00AA25CB">
          <w:rPr>
            <w:rStyle w:val="Hyperlink"/>
          </w:rPr>
          <w:t>Site-specific Risk</w:t>
        </w:r>
        <w:r w:rsidR="00AA25CB">
          <w:rPr>
            <w:rStyle w:val="Hyperlink"/>
          </w:rPr>
          <w:t>s</w:t>
        </w:r>
        <w:r w:rsidR="00AA25CB">
          <w:rPr>
            <w:rStyle w:val="Hyperlink"/>
          </w:rPr>
          <w:t xml:space="preserve"> for Field Work</w:t>
        </w:r>
      </w:hyperlink>
      <w:r w:rsidR="00AA25CB">
        <w:t>…………………………………….…………………..4</w:t>
      </w:r>
    </w:p>
    <w:p w14:paraId="5A2DC2E6" w14:textId="77777777" w:rsidR="00AA25CB" w:rsidRDefault="00AA25CB" w:rsidP="00AA25CB"/>
    <w:p w14:paraId="289AD13D" w14:textId="77777777" w:rsidR="00AA25CB" w:rsidRDefault="00AA25CB" w:rsidP="00AA25CB">
      <w:r>
        <w:t>Packing Lists</w:t>
      </w:r>
    </w:p>
    <w:p w14:paraId="5659E946" w14:textId="558C1841" w:rsidR="00AA25CB" w:rsidRDefault="00AA25CB" w:rsidP="00AA25CB">
      <w:r>
        <w:tab/>
      </w:r>
      <w:hyperlink w:anchor="Packing_List" w:history="1">
        <w:r w:rsidR="00C32B0D">
          <w:rPr>
            <w:rStyle w:val="Hyperlink"/>
          </w:rPr>
          <w:t xml:space="preserve">Packing List for Field </w:t>
        </w:r>
        <w:r w:rsidR="00C32B0D">
          <w:rPr>
            <w:rStyle w:val="Hyperlink"/>
          </w:rPr>
          <w:t>T</w:t>
        </w:r>
        <w:r w:rsidR="00C32B0D">
          <w:rPr>
            <w:rStyle w:val="Hyperlink"/>
          </w:rPr>
          <w:t>e</w:t>
        </w:r>
        <w:r w:rsidR="00C32B0D">
          <w:rPr>
            <w:rStyle w:val="Hyperlink"/>
          </w:rPr>
          <w:t>ams</w:t>
        </w:r>
      </w:hyperlink>
      <w:r>
        <w:t>……………..………………………………………….……6</w:t>
      </w:r>
    </w:p>
    <w:p w14:paraId="525713A5" w14:textId="061EA660" w:rsidR="00AA25CB" w:rsidRDefault="00AA25CB" w:rsidP="00AA25CB">
      <w:r>
        <w:tab/>
      </w:r>
      <w:hyperlink w:anchor="Team_Packing" w:history="1">
        <w:r w:rsidRPr="00805324">
          <w:rPr>
            <w:rStyle w:val="Hyperlink"/>
          </w:rPr>
          <w:t>Equipment Packing</w:t>
        </w:r>
        <w:r w:rsidRPr="00805324">
          <w:rPr>
            <w:rStyle w:val="Hyperlink"/>
          </w:rPr>
          <w:t xml:space="preserve"> </w:t>
        </w:r>
        <w:r w:rsidRPr="00805324">
          <w:rPr>
            <w:rStyle w:val="Hyperlink"/>
          </w:rPr>
          <w:t>List</w:t>
        </w:r>
      </w:hyperlink>
      <w:r>
        <w:t>………………..…………………………………………….……7</w:t>
      </w:r>
    </w:p>
    <w:p w14:paraId="71998C63" w14:textId="77777777" w:rsidR="00AA25CB" w:rsidRDefault="00AA25CB" w:rsidP="00AA25CB"/>
    <w:p w14:paraId="1BA4A335" w14:textId="200B69D8" w:rsidR="00DC3969" w:rsidRDefault="00AA25CB" w:rsidP="00AA25CB">
      <w:r>
        <w:t>Building Safer Spaces</w:t>
      </w:r>
    </w:p>
    <w:p w14:paraId="2214094B" w14:textId="05F2F8BF" w:rsidR="00FA21AF" w:rsidRDefault="00FA21AF" w:rsidP="00AA25CB">
      <w:r>
        <w:tab/>
      </w:r>
      <w:hyperlink w:anchor="Anat_C_Mitig_Plan" w:history="1">
        <w:r w:rsidRPr="00B27D5F">
          <w:rPr>
            <w:rStyle w:val="Hyperlink"/>
          </w:rPr>
          <w:t>Anatomy of a Conflict Miti</w:t>
        </w:r>
        <w:r w:rsidRPr="00B27D5F">
          <w:rPr>
            <w:rStyle w:val="Hyperlink"/>
          </w:rPr>
          <w:t>g</w:t>
        </w:r>
        <w:r w:rsidRPr="00B27D5F">
          <w:rPr>
            <w:rStyle w:val="Hyperlink"/>
          </w:rPr>
          <w:t>ation Plan</w:t>
        </w:r>
      </w:hyperlink>
      <w:r>
        <w:t>………………………………………………….</w:t>
      </w:r>
      <w:r w:rsidR="008E74C4">
        <w:t>..9</w:t>
      </w:r>
    </w:p>
    <w:p w14:paraId="14D6D04A" w14:textId="2146C1FA" w:rsidR="00AA25CB" w:rsidRDefault="00B27D5F" w:rsidP="00AA25CB">
      <w:pPr>
        <w:ind w:firstLine="720"/>
      </w:pPr>
      <w:hyperlink w:anchor="Communication_Protocols" w:history="1">
        <w:r w:rsidRPr="00B27D5F">
          <w:rPr>
            <w:rStyle w:val="Hyperlink"/>
          </w:rPr>
          <w:t>Creating Communication Protocols</w:t>
        </w:r>
      </w:hyperlink>
      <w:r w:rsidR="00AA25CB">
        <w:t>……………………………………</w:t>
      </w:r>
      <w:r w:rsidR="00DC3969">
        <w:t>…....</w:t>
      </w:r>
      <w:r w:rsidR="00AA25CB">
        <w:t>…………..</w:t>
      </w:r>
      <w:r w:rsidR="00D9200C">
        <w:t>.</w:t>
      </w:r>
      <w:r w:rsidR="00DC3969">
        <w:t>1</w:t>
      </w:r>
      <w:r w:rsidR="008E74C4">
        <w:t>1</w:t>
      </w:r>
    </w:p>
    <w:p w14:paraId="6E19F369" w14:textId="5540AF35" w:rsidR="00DC3969" w:rsidRDefault="00B27D5F" w:rsidP="00DC3969">
      <w:pPr>
        <w:ind w:firstLine="720"/>
      </w:pPr>
      <w:hyperlink w:anchor="Suggested_Scripts" w:history="1">
        <w:r w:rsidR="00DC3969" w:rsidRPr="00B27D5F">
          <w:rPr>
            <w:rStyle w:val="Hyperlink"/>
          </w:rPr>
          <w:t xml:space="preserve">Suggested </w:t>
        </w:r>
        <w:r w:rsidR="00DC3969" w:rsidRPr="00B27D5F">
          <w:rPr>
            <w:rStyle w:val="Hyperlink"/>
          </w:rPr>
          <w:t>S</w:t>
        </w:r>
        <w:r w:rsidR="00DC3969" w:rsidRPr="00B27D5F">
          <w:rPr>
            <w:rStyle w:val="Hyperlink"/>
          </w:rPr>
          <w:t>cripts</w:t>
        </w:r>
      </w:hyperlink>
      <w:r w:rsidR="00DC3969">
        <w:t>………………………………………………………………………</w:t>
      </w:r>
      <w:r w:rsidR="008E74C4">
        <w:t>...12</w:t>
      </w:r>
    </w:p>
    <w:p w14:paraId="73B93B60" w14:textId="65926BE0" w:rsidR="00AA25CB" w:rsidRDefault="00B27D5F" w:rsidP="00AA25CB">
      <w:pPr>
        <w:ind w:firstLine="720"/>
      </w:pPr>
      <w:hyperlink w:anchor="Conflict_Mitigation_Scenarios" w:history="1">
        <w:r w:rsidRPr="00B27D5F">
          <w:rPr>
            <w:rStyle w:val="Hyperlink"/>
          </w:rPr>
          <w:t>Conflict Mitig</w:t>
        </w:r>
        <w:r w:rsidRPr="00B27D5F">
          <w:rPr>
            <w:rStyle w:val="Hyperlink"/>
          </w:rPr>
          <w:t>a</w:t>
        </w:r>
        <w:r w:rsidRPr="00B27D5F">
          <w:rPr>
            <w:rStyle w:val="Hyperlink"/>
          </w:rPr>
          <w:t>t</w:t>
        </w:r>
        <w:r w:rsidRPr="00B27D5F">
          <w:rPr>
            <w:rStyle w:val="Hyperlink"/>
          </w:rPr>
          <w:t>ion Sce</w:t>
        </w:r>
        <w:r w:rsidRPr="00B27D5F">
          <w:rPr>
            <w:rStyle w:val="Hyperlink"/>
          </w:rPr>
          <w:t>n</w:t>
        </w:r>
        <w:r w:rsidRPr="00B27D5F">
          <w:rPr>
            <w:rStyle w:val="Hyperlink"/>
          </w:rPr>
          <w:t>ari</w:t>
        </w:r>
        <w:r w:rsidRPr="00B27D5F">
          <w:rPr>
            <w:rStyle w:val="Hyperlink"/>
          </w:rPr>
          <w:t>o</w:t>
        </w:r>
        <w:r w:rsidRPr="00B27D5F">
          <w:rPr>
            <w:rStyle w:val="Hyperlink"/>
          </w:rPr>
          <w:t>s</w:t>
        </w:r>
      </w:hyperlink>
      <w:r w:rsidR="00AA25CB">
        <w:t>…………………………………………………………...</w:t>
      </w:r>
      <w:r w:rsidR="00D9200C">
        <w:t>.</w:t>
      </w:r>
      <w:r w:rsidR="00AA25CB">
        <w:t>1</w:t>
      </w:r>
      <w:r w:rsidR="00D9200C">
        <w:t>4</w:t>
      </w:r>
    </w:p>
    <w:p w14:paraId="546937F0" w14:textId="77777777" w:rsidR="00AA25CB" w:rsidRDefault="00AA25CB" w:rsidP="00AA25CB">
      <w:pPr>
        <w:ind w:firstLine="720"/>
      </w:pPr>
    </w:p>
    <w:p w14:paraId="2427C172" w14:textId="77777777" w:rsidR="00AA25CB" w:rsidRDefault="00AA25CB" w:rsidP="00AA25CB">
      <w:r>
        <w:t>Project Descriptions</w:t>
      </w:r>
    </w:p>
    <w:p w14:paraId="2434F7BA" w14:textId="2D9F0B3F" w:rsidR="00AA25CB" w:rsidRDefault="00AA25CB" w:rsidP="00AA25CB">
      <w:r>
        <w:tab/>
      </w:r>
      <w:hyperlink w:anchor="Overview" w:history="1">
        <w:r>
          <w:rPr>
            <w:rStyle w:val="Hyperlink"/>
          </w:rPr>
          <w:t xml:space="preserve">Connection to </w:t>
        </w:r>
        <w:r>
          <w:rPr>
            <w:rStyle w:val="Hyperlink"/>
          </w:rPr>
          <w:t>R</w:t>
        </w:r>
        <w:r>
          <w:rPr>
            <w:rStyle w:val="Hyperlink"/>
          </w:rPr>
          <w:t>esearch</w:t>
        </w:r>
      </w:hyperlink>
      <w:r>
        <w:t>……………………...……………..…………………………....1</w:t>
      </w:r>
      <w:r w:rsidR="00D9200C">
        <w:t>6</w:t>
      </w:r>
    </w:p>
    <w:p w14:paraId="1F104EB9" w14:textId="33D1AF85" w:rsidR="00AA25CB" w:rsidRDefault="00AA25CB" w:rsidP="00AA25CB">
      <w:r>
        <w:tab/>
      </w:r>
      <w:hyperlink w:anchor="Day_in_the_field" w:history="1">
        <w:r w:rsidRPr="00805324">
          <w:rPr>
            <w:rStyle w:val="Hyperlink"/>
          </w:rPr>
          <w:t>A Typical Day</w:t>
        </w:r>
        <w:r w:rsidRPr="00805324">
          <w:rPr>
            <w:rStyle w:val="Hyperlink"/>
          </w:rPr>
          <w:t xml:space="preserve"> </w:t>
        </w:r>
        <w:r w:rsidRPr="00805324">
          <w:rPr>
            <w:rStyle w:val="Hyperlink"/>
          </w:rPr>
          <w:t>in the Field</w:t>
        </w:r>
      </w:hyperlink>
      <w:r>
        <w:t>….……………………………………………..……………..1</w:t>
      </w:r>
      <w:r w:rsidR="00D9200C">
        <w:t>7</w:t>
      </w:r>
    </w:p>
    <w:p w14:paraId="4FA8D2DE" w14:textId="77777777" w:rsidR="00AA25CB" w:rsidRDefault="00AA25CB" w:rsidP="00AA25CB"/>
    <w:p w14:paraId="1AAE6950" w14:textId="77777777" w:rsidR="00AA25CB" w:rsidRDefault="00AA25CB" w:rsidP="00AA25CB">
      <w:r>
        <w:t>Professional Development for Technicians</w:t>
      </w:r>
    </w:p>
    <w:p w14:paraId="300AF3A9" w14:textId="6D896555" w:rsidR="00AA25CB" w:rsidRDefault="00AA25CB" w:rsidP="00AA25CB">
      <w:r>
        <w:tab/>
      </w:r>
      <w:hyperlink w:anchor="Jargon_Box" w:history="1">
        <w:r>
          <w:rPr>
            <w:rStyle w:val="Hyperlink"/>
          </w:rPr>
          <w:t>Jargon B</w:t>
        </w:r>
        <w:r>
          <w:rPr>
            <w:rStyle w:val="Hyperlink"/>
          </w:rPr>
          <w:t>a</w:t>
        </w:r>
        <w:r>
          <w:rPr>
            <w:rStyle w:val="Hyperlink"/>
          </w:rPr>
          <w:t>nk</w:t>
        </w:r>
      </w:hyperlink>
      <w:r>
        <w:t>...……………………………………………………………………………1</w:t>
      </w:r>
      <w:r w:rsidR="00D9200C">
        <w:t>9</w:t>
      </w:r>
    </w:p>
    <w:p w14:paraId="2F326CD1" w14:textId="31E98534" w:rsidR="00AA25CB" w:rsidRDefault="00AA25CB" w:rsidP="00AA25CB">
      <w:r>
        <w:tab/>
      </w:r>
      <w:hyperlink w:anchor="Resume" w:history="1">
        <w:r>
          <w:rPr>
            <w:rStyle w:val="Hyperlink"/>
          </w:rPr>
          <w:t xml:space="preserve">Building a </w:t>
        </w:r>
        <w:r>
          <w:rPr>
            <w:rStyle w:val="Hyperlink"/>
          </w:rPr>
          <w:t>R</w:t>
        </w:r>
        <w:r>
          <w:rPr>
            <w:rStyle w:val="Hyperlink"/>
          </w:rPr>
          <w:t>esume Description</w:t>
        </w:r>
      </w:hyperlink>
      <w:r>
        <w:t>...………………………………………………………..</w:t>
      </w:r>
      <w:r w:rsidR="00D9200C">
        <w:t>20</w:t>
      </w:r>
    </w:p>
    <w:p w14:paraId="3C856046" w14:textId="77777777" w:rsidR="00AA25CB" w:rsidRDefault="00AA25CB" w:rsidP="00AA25CB"/>
    <w:p w14:paraId="63CB28CE" w14:textId="77777777" w:rsidR="00AA25CB" w:rsidRDefault="00AA25CB" w:rsidP="00AA25CB"/>
    <w:p w14:paraId="03E95CB4" w14:textId="77777777" w:rsidR="00AA25CB" w:rsidRDefault="00AA25CB" w:rsidP="00AA25CB"/>
    <w:p w14:paraId="2A960E27" w14:textId="77777777" w:rsidR="00AA25CB" w:rsidRDefault="00AA25CB" w:rsidP="00AA25CB"/>
    <w:p w14:paraId="59A9C0D0" w14:textId="77777777" w:rsidR="00AA25CB" w:rsidRDefault="00AA25CB" w:rsidP="00AA25CB">
      <w:r>
        <w:t>Appendix A: Build your own!</w:t>
      </w:r>
    </w:p>
    <w:p w14:paraId="6056D2D0" w14:textId="77777777" w:rsidR="00AA25CB" w:rsidRDefault="00AA25CB" w:rsidP="00AA25CB"/>
    <w:p w14:paraId="7DE25AF0" w14:textId="77777777" w:rsidR="00AA25CB" w:rsidRDefault="00AA25CB" w:rsidP="00AA25CB">
      <w:r>
        <w:t>Appendix B: Environmental Hazards You Should Know</w:t>
      </w:r>
    </w:p>
    <w:p w14:paraId="6FC7A02C" w14:textId="77777777" w:rsidR="00AA25CB" w:rsidRDefault="00AA25CB" w:rsidP="00AA25CB"/>
    <w:p w14:paraId="23FEB7D2" w14:textId="77777777" w:rsidR="00BC0CE1" w:rsidRDefault="00AA25CB" w:rsidP="00AA25CB">
      <w:r>
        <w:t>Appendix C: Review of Institutional Policies</w:t>
      </w:r>
    </w:p>
    <w:p w14:paraId="627C95B1" w14:textId="77777777" w:rsidR="00BC0CE1" w:rsidRDefault="00BC0CE1" w:rsidP="00AA25CB"/>
    <w:p w14:paraId="34FBC4D8" w14:textId="787E58DD" w:rsidR="00AA25CB" w:rsidRDefault="00BC0CE1" w:rsidP="00AA25CB">
      <w:r>
        <w:t xml:space="preserve">Appendix D: Using RTKs for </w:t>
      </w:r>
      <w:r w:rsidR="00E50C74">
        <w:t>drafting i</w:t>
      </w:r>
      <w:r>
        <w:t xml:space="preserve">nclusive </w:t>
      </w:r>
      <w:r w:rsidR="00E50C74">
        <w:t>f</w:t>
      </w:r>
      <w:r>
        <w:t xml:space="preserve">ield </w:t>
      </w:r>
      <w:r w:rsidR="00E50C74">
        <w:t>t</w:t>
      </w:r>
      <w:r>
        <w:t xml:space="preserve">eam </w:t>
      </w:r>
      <w:r w:rsidR="00E50C74">
        <w:t>p</w:t>
      </w:r>
      <w:r>
        <w:t>lans</w:t>
      </w:r>
      <w:r w:rsidR="00A11B6C">
        <w:t xml:space="preserve"> (coming soon!)</w:t>
      </w:r>
      <w:r w:rsidR="00AA25CB">
        <w:br w:type="page"/>
      </w:r>
    </w:p>
    <w:p w14:paraId="39BB614B" w14:textId="77777777" w:rsidR="00AA25CB" w:rsidRDefault="00AA25CB" w:rsidP="00AA25CB">
      <w:pPr>
        <w:sectPr w:rsidR="00AA25CB" w:rsidSect="00821268">
          <w:footerReference w:type="even" r:id="rId8"/>
          <w:footerReference w:type="default" r:id="rId9"/>
          <w:footerReference w:type="first" r:id="rId10"/>
          <w:pgSz w:w="12240" w:h="15840"/>
          <w:pgMar w:top="1440" w:right="1440" w:bottom="1440" w:left="1440" w:header="720" w:footer="720" w:gutter="0"/>
          <w:pgNumType w:start="1"/>
          <w:cols w:space="720"/>
          <w:titlePg/>
          <w:docGrid w:linePitch="360"/>
        </w:sectPr>
      </w:pPr>
    </w:p>
    <w:p w14:paraId="64905761" w14:textId="77777777" w:rsidR="00AA25CB" w:rsidRPr="00740D99" w:rsidRDefault="00AA25CB" w:rsidP="00AA25CB">
      <w:pPr>
        <w:rPr>
          <w:rFonts w:asciiTheme="majorHAnsi" w:eastAsiaTheme="majorEastAsia" w:hAnsiTheme="majorHAnsi" w:cstheme="majorBidi"/>
          <w:b/>
          <w:bCs/>
          <w:color w:val="2F5496" w:themeColor="accent1" w:themeShade="BF"/>
          <w:sz w:val="26"/>
          <w:szCs w:val="26"/>
        </w:rPr>
      </w:pPr>
      <w:bookmarkStart w:id="0" w:name="Introduction"/>
      <w:r w:rsidRPr="00740D99">
        <w:rPr>
          <w:b/>
          <w:bCs/>
        </w:rPr>
        <w:lastRenderedPageBreak/>
        <w:t>Introduction:</w:t>
      </w:r>
    </w:p>
    <w:bookmarkEnd w:id="0"/>
    <w:p w14:paraId="10751BFA" w14:textId="77777777" w:rsidR="00AA25CB" w:rsidRDefault="00AA25CB" w:rsidP="00AA25CB">
      <w:pPr>
        <w:widowControl w:val="0"/>
        <w:autoSpaceDE w:val="0"/>
        <w:autoSpaceDN w:val="0"/>
        <w:adjustRightInd w:val="0"/>
      </w:pPr>
    </w:p>
    <w:p w14:paraId="77BF0355" w14:textId="5A8ACD4E" w:rsidR="00AA25CB" w:rsidRDefault="00AA25CB" w:rsidP="00AA25CB">
      <w:pPr>
        <w:rPr>
          <w:rFonts w:ascii="Times" w:hAnsi="Times"/>
          <w:sz w:val="22"/>
          <w:szCs w:val="22"/>
        </w:rPr>
      </w:pPr>
      <w:r w:rsidRPr="00103B92">
        <w:rPr>
          <w:rFonts w:ascii="Times" w:hAnsi="Times"/>
          <w:sz w:val="22"/>
          <w:szCs w:val="22"/>
        </w:rPr>
        <w:t>Safety is the number one priority when conducting fieldwork. However, peoples</w:t>
      </w:r>
      <w:r>
        <w:rPr>
          <w:rFonts w:ascii="Times" w:hAnsi="Times"/>
          <w:sz w:val="22"/>
          <w:szCs w:val="22"/>
        </w:rPr>
        <w:t>’</w:t>
      </w:r>
      <w:r w:rsidRPr="00103B92">
        <w:rPr>
          <w:rFonts w:ascii="Times" w:hAnsi="Times"/>
          <w:sz w:val="22"/>
          <w:szCs w:val="22"/>
        </w:rPr>
        <w:t xml:space="preserve"> personal limits and risk</w:t>
      </w:r>
      <w:r>
        <w:rPr>
          <w:rFonts w:ascii="Times" w:hAnsi="Times"/>
          <w:sz w:val="22"/>
          <w:szCs w:val="22"/>
        </w:rPr>
        <w:t>s</w:t>
      </w:r>
      <w:r w:rsidRPr="00103B92">
        <w:rPr>
          <w:rFonts w:ascii="Times" w:hAnsi="Times"/>
          <w:sz w:val="22"/>
          <w:szCs w:val="22"/>
        </w:rPr>
        <w:t xml:space="preserve"> for encountering dangerous situations in the field can vary drastically based on individual identity and experience level </w:t>
      </w:r>
      <w:r w:rsidRPr="00103B92">
        <w:rPr>
          <w:rFonts w:ascii="Times" w:hAnsi="Times"/>
          <w:sz w:val="22"/>
          <w:szCs w:val="22"/>
        </w:rPr>
        <w:fldChar w:fldCharType="begin" w:fldLock="1"/>
      </w:r>
      <w:r w:rsidRPr="00103B92">
        <w:rPr>
          <w:rFonts w:ascii="Times" w:hAnsi="Times"/>
          <w:sz w:val="22"/>
          <w:szCs w:val="22"/>
        </w:rPr>
        <w:instrText>ADDIN CSL_CITATION {"citationItems":[{"id":"ITEM-1","itemData":{"DOI":"10.1038/s41561-018-0219-0","ISSN":"17520908","abstract":"Field work is an important and valued part of geoscience research, but can also serve as a source of stress. Careful planning can help support the mental health and wellness of participants at all career stages.","author":[{"dropping-particle":"","family":"John","given":"Cédric Michaël","non-dropping-particle":"","parse-names":false,"suffix":""},{"dropping-particle":"","family":"Khan","given":"Saira Bano","non-dropping-particle":"","parse-names":false,"suffix":""}],"container-title":"Nature Geoscience","id":"ITEM-1","issue":"9","issued":{"date-parts":[["2018"]]},"note":"i love this paper\n\ngood framework and justification for safety/culture of inclusion\n\nour responsibility to make fieldwork accessible to all","page":"618-620","publisher":"Springer US","title":"Mental health in the field","type":"article-journal","volume":"11"},"uris":["http://www.mendeley.com/documents/?uuid=facd533e-449b-491f-8177-62c92978cf02"]},{"id":"ITEM-2","itemData":{"DOI":"10.1038/s41559-020-01328-5","ISSN":"2397334X","PMID":"33046873","author":[{"dropping-particle":"","family":"Demery","given":"Amelia Juliette Claire","non-dropping-particle":"","parse-names":false,"suffix":""},{"dropping-particle":"","family":"Pipkin","given":"Monique Avery","non-dropping-particle":"","parse-names":false,"suffix":""}],"container-title":"Nature Ecology and Evolution","id":"ITEM-2","issue":"1","issued":{"date-parts":[["2021"]]},"note":"i also love this paper.\n\noutlines idea of identity-based risk...or that risk levels are conditional on marginalized identities\n\nsense of otherness either within local communities or within working groups\n\noutlines best practices.\n\nLink to pannel discussion hosted by authors: https://cals.cornell.edu/saferscience","page":"5-9","publisher":"Springer US","title":"Safe fieldwork strategies for at-risk individuals, their supervisors and institutions","type":"article-journal","volume":"5"},"uris":["http://www.mendeley.com/documents/?uuid=1d63cc04-6453-4194-b828-ad80835985ba"]},{"id":"ITEM-3","itemData":{"DOI":"10.1080/08941920.2018.1471177","ISSN":"15210723","abstract":"Scholars conducting research on either the social or biological dimensions of conservation practice may confront harassment, violence, and sexual assault. While guidelines for researcher safety usually cover the obvious perils encountered while conducting research in nature and with wild animals, less attention has been focused on the dangers associated with encountering and confronting humans. The aim of review boards for both human and animal subjects is to protect research participants. But who protects the researcher? This paper extends these calls to conservation researchers, initiating an open discussion on fieldwork safety, particularly the role of gender and power dynamics within the conservation field. We offer two themes for discussion: institutional responsibility and professional community responsibility. Our aim is to encourage dialogue regarding codes of practice for fieldwork safety at multiple institutional levels that acknowledge and provide support for the varying forms of harassment researchers face during fieldwork.","author":[{"dropping-particle":"","family":"Rinkus","given":"Marisa A.","non-dropping-particle":"","parse-names":false,"suffix":""},{"dropping-particle":"","family":"Kelly","given":"Jennifer Rebecca","non-dropping-particle":"","parse-names":false,"suffix":""},{"dropping-particle":"","family":"Wright","given":"Wynne","non-dropping-particle":"","parse-names":false,"suffix":""},{"dropping-particle":"","family":"Medina","given":"Laurie","non-dropping-particle":"","parse-names":false,"suffix":""},{"dropping-particle":"","family":"Dobson","given":"Tracy","non-dropping-particle":"","parse-names":false,"suffix":""}],"container-title":"Society and Natural Resources","id":"ITEM-3","issue":"12","issued":{"date-parts":[["2018"]]},"note":"i like this paper, but doesn't present anything new that demery/pipkin didn't offer (and then some)\n\nspecifically talks in more detail about gender. i think supports ideas from other papers well.","page":"1419-1426","publisher":"Informa UK Limited, trading as Taylor &amp; Francis Group","title":"Gendered Considerations for Safety in Conservation Fieldwork","type":"article-journal","volume":"31"},"uris":["http://www.mendeley.com/documents/?uuid=860c6662-0ad9-4153-b40f-8a7024d694b6"]}],"mendeley":{"formattedCitation":"(John and Khan 2018, Rinkus et al. 2018, Demery and Pipkin 2021)","plainTextFormattedCitation":"(John and Khan 2018, Rinkus et al. 2018, Demery and Pipkin 2021)","previouslyFormattedCitation":"(John and Khan 2018, Rinkus et al. 2018, Demery and Pipkin 2021)"},"properties":{"noteIndex":0},"schema":"https://github.com/citation-style-language/schema/raw/master/csl-citation.json"}</w:instrText>
      </w:r>
      <w:r w:rsidRPr="00103B92">
        <w:rPr>
          <w:rFonts w:ascii="Times" w:hAnsi="Times"/>
          <w:sz w:val="22"/>
          <w:szCs w:val="22"/>
        </w:rPr>
        <w:fldChar w:fldCharType="separate"/>
      </w:r>
      <w:r w:rsidRPr="00103B92">
        <w:rPr>
          <w:rFonts w:ascii="Times" w:hAnsi="Times"/>
          <w:noProof/>
          <w:sz w:val="22"/>
          <w:szCs w:val="22"/>
        </w:rPr>
        <w:t>(John and Khan 2018, Rinkus et al. 2018, Demery and Pipkin 2021)</w:t>
      </w:r>
      <w:r w:rsidRPr="00103B92">
        <w:rPr>
          <w:rFonts w:ascii="Times" w:hAnsi="Times"/>
          <w:sz w:val="22"/>
          <w:szCs w:val="22"/>
        </w:rPr>
        <w:fldChar w:fldCharType="end"/>
      </w:r>
      <w:r w:rsidRPr="00103B92">
        <w:rPr>
          <w:rFonts w:ascii="Times" w:hAnsi="Times"/>
          <w:sz w:val="22"/>
          <w:szCs w:val="22"/>
        </w:rPr>
        <w:t xml:space="preserve">. Open communication that sets the culture and expectations </w:t>
      </w:r>
      <w:r>
        <w:rPr>
          <w:rFonts w:ascii="Times" w:hAnsi="Times"/>
          <w:sz w:val="22"/>
          <w:szCs w:val="22"/>
        </w:rPr>
        <w:t xml:space="preserve">from the beginning </w:t>
      </w:r>
      <w:r w:rsidR="00E50C74">
        <w:rPr>
          <w:rFonts w:ascii="Times" w:hAnsi="Times"/>
          <w:sz w:val="22"/>
          <w:szCs w:val="22"/>
        </w:rPr>
        <w:t>can</w:t>
      </w:r>
      <w:r w:rsidRPr="00103B92">
        <w:rPr>
          <w:rFonts w:ascii="Times" w:hAnsi="Times"/>
          <w:sz w:val="22"/>
          <w:szCs w:val="22"/>
        </w:rPr>
        <w:t xml:space="preserve">  reduce risk and </w:t>
      </w:r>
      <w:r>
        <w:rPr>
          <w:rFonts w:ascii="Times" w:hAnsi="Times"/>
          <w:sz w:val="22"/>
          <w:szCs w:val="22"/>
        </w:rPr>
        <w:t xml:space="preserve">promote </w:t>
      </w:r>
      <w:r w:rsidRPr="00103B92">
        <w:rPr>
          <w:rFonts w:ascii="Times" w:hAnsi="Times"/>
          <w:sz w:val="22"/>
          <w:szCs w:val="22"/>
        </w:rPr>
        <w:t xml:space="preserve">discussion between field members </w:t>
      </w:r>
      <w:r w:rsidRPr="00103B92">
        <w:rPr>
          <w:rFonts w:ascii="Times" w:hAnsi="Times"/>
          <w:sz w:val="22"/>
          <w:szCs w:val="22"/>
        </w:rPr>
        <w:fldChar w:fldCharType="begin" w:fldLock="1"/>
      </w:r>
      <w:r w:rsidRPr="00103B92">
        <w:rPr>
          <w:rFonts w:ascii="Times" w:hAnsi="Times"/>
          <w:sz w:val="22"/>
          <w:szCs w:val="22"/>
        </w:rPr>
        <w:instrText>ADDIN CSL_CITATION {"citationItems":[{"id":"ITEM-1","itemData":{"DOI":"10.1038/s41559-020-01328-5","ISSN":"2397334X","PMID":"33046873","author":[{"dropping-particle":"","family":"Demery","given":"Amelia Juliette Claire","non-dropping-particle":"","parse-names":false,"suffix":""},{"dropping-particle":"","family":"Pipkin","given":"Monique Avery","non-dropping-particle":"","parse-names":false,"suffix":""}],"container-title":"Nature Ecology and Evolution","id":"ITEM-1","issue":"1","issued":{"date-parts":[["2021"]]},"note":"i also love this paper.\n\noutlines idea of identity-based risk...or that risk levels are conditional on marginalized identities\n\nsense of otherness either within local communities or within working groups\n\noutlines best practices.\n\nLink to pannel discussion hosted by authors: https://cals.cornell.edu/saferscience","page":"5-9","publisher":"Springer US","title":"Safe fieldwork strategies for at-risk individuals, their supervisors and institutions","type":"article-journal","volume":"5"},"uris":["http://www.mendeley.com/documents/?uuid=1d63cc04-6453-4194-b828-ad80835985ba"]},{"id":"ITEM-2","itemData":{"DOI":"10.1111/aman.12929","ISSN":"15481433","abstract":"Numerous studies use quantitative measures to evaluate retention, advancement, and success in academic settings. Such approaches, however, present challenges for evaluating the lived experiences of academics. Here, we present a qualitative thematic analysis of self-reports of positive and negative experiences that occurred while conducting academic field research. Twenty-six semistructured interviews highlighted two central themes: (1) variability in clarity of appropriate professional behavior and rules at fieldsites, and (2) access, or obstacles therein, to professional resources and opportunity. In some instances, respondent narratives recalled a lack of consequences for violations of rules governing appropriate conduct. These violations included harassment and assault, and ultimately disruptions to career trajectories. A heuristic construct of a traffic light describing Red, Yellow, and Green experiences illustrates the ramifications of this distribution of clarity and access within fieldsite contexts. These results extend the findings from our previously reported Survey of Academic Field Experiences (SAFE) about the climates and contexts created and experienced in field research settings. Moreover, this study addresses specific tactics, such as policies, procedures, and paradigms that fieldsite directors and principal investigators can implement to improve field experiences and better achieve equal opportunity in field research settings. [work environment, gender, field experiences, harassment].","author":[{"dropping-particle":"","family":"Nelson","given":"Robin G.","non-dropping-particle":"","parse-names":false,"suffix":""},{"dropping-particle":"","family":"Rutherford","given":"Julienne N.","non-dropping-particle":"","parse-names":false,"suffix":""},{"dropping-particle":"","family":"Hinde","given":"Katie","non-dropping-particle":"","parse-names":false,"suffix":""},{"dropping-particle":"","family":"Clancy","given":"Kathryn B.H.","non-dropping-particle":"","parse-names":false,"suffix":""}],"container-title":"American Anthropologist","id":"ITEM-2","issue":"4","issued":{"date-parts":[["2017"]]},"note":"this one is huge...\n\njustification for best practices (red/yellow/green spectrum) and \njustification in terms of retention in the field as a whole.","page":"710-722","title":"Signaling Safety: Characterizing Fieldwork Experiences and Their Implications for Career Trajectories","type":"article-journal","volume":"119"},"uris":["http://www.mendeley.com/documents/?uuid=25e85dd1-95ea-475a-8605-47f56af41bb7"]}],"mendeley":{"formattedCitation":"(Nelson et al. 2017, Demery and Pipkin 2021)","plainTextFormattedCitation":"(Nelson et al. 2017, Demery and Pipkin 2021)","previouslyFormattedCitation":"(Nelson et al. 2017, Demery and Pipkin 2021)"},"properties":{"noteIndex":0},"schema":"https://github.com/citation-style-language/schema/raw/master/csl-citation.json"}</w:instrText>
      </w:r>
      <w:r w:rsidRPr="00103B92">
        <w:rPr>
          <w:rFonts w:ascii="Times" w:hAnsi="Times"/>
          <w:sz w:val="22"/>
          <w:szCs w:val="22"/>
        </w:rPr>
        <w:fldChar w:fldCharType="separate"/>
      </w:r>
      <w:r w:rsidRPr="00103B92">
        <w:rPr>
          <w:rFonts w:ascii="Times" w:hAnsi="Times"/>
          <w:noProof/>
          <w:sz w:val="22"/>
          <w:szCs w:val="22"/>
        </w:rPr>
        <w:t>(Nelson et al. 2017, Demery and Pipkin 2021)</w:t>
      </w:r>
      <w:r w:rsidRPr="00103B92">
        <w:rPr>
          <w:rFonts w:ascii="Times" w:hAnsi="Times"/>
          <w:sz w:val="22"/>
          <w:szCs w:val="22"/>
        </w:rPr>
        <w:fldChar w:fldCharType="end"/>
      </w:r>
      <w:r w:rsidRPr="00103B92">
        <w:rPr>
          <w:rFonts w:ascii="Times" w:hAnsi="Times"/>
          <w:sz w:val="22"/>
          <w:szCs w:val="22"/>
        </w:rPr>
        <w:t xml:space="preserve">. More importantly, empowering individuals with knowledge of the risks they assume allows </w:t>
      </w:r>
      <w:r w:rsidR="009D4A93">
        <w:rPr>
          <w:rFonts w:ascii="Times" w:hAnsi="Times"/>
          <w:sz w:val="22"/>
          <w:szCs w:val="22"/>
        </w:rPr>
        <w:t>individual</w:t>
      </w:r>
      <w:r w:rsidR="001B2006">
        <w:rPr>
          <w:rFonts w:ascii="Times" w:hAnsi="Times"/>
          <w:sz w:val="22"/>
          <w:szCs w:val="22"/>
        </w:rPr>
        <w:t>s to</w:t>
      </w:r>
      <w:r w:rsidR="009D4A93">
        <w:rPr>
          <w:rFonts w:ascii="Times" w:hAnsi="Times"/>
          <w:sz w:val="22"/>
          <w:szCs w:val="22"/>
        </w:rPr>
        <w:t xml:space="preserve"> assess</w:t>
      </w:r>
      <w:r w:rsidRPr="00103B92">
        <w:rPr>
          <w:rFonts w:ascii="Times" w:hAnsi="Times"/>
          <w:sz w:val="22"/>
          <w:szCs w:val="22"/>
        </w:rPr>
        <w:t xml:space="preserve"> their own comfort with risk </w:t>
      </w:r>
      <w:r w:rsidRPr="00103B92">
        <w:rPr>
          <w:rFonts w:ascii="Times" w:hAnsi="Times"/>
          <w:sz w:val="22"/>
          <w:szCs w:val="22"/>
        </w:rPr>
        <w:fldChar w:fldCharType="begin" w:fldLock="1"/>
      </w:r>
      <w:r w:rsidRPr="00103B92">
        <w:rPr>
          <w:rFonts w:ascii="Times" w:hAnsi="Times"/>
          <w:sz w:val="22"/>
          <w:szCs w:val="22"/>
        </w:rPr>
        <w:instrText>ADDIN CSL_CITATION {"citationItems":[{"id":"ITEM-1","itemData":{"DOI":"10.1038/s41559-020-01328-5","ISSN":"2397334X","PMID":"33046873","author":[{"dropping-particle":"","family":"Demery","given":"Amelia Juliette Claire","non-dropping-particle":"","parse-names":false,"suffix":""},{"dropping-particle":"","family":"Pipkin","given":"Monique Avery","non-dropping-particle":"","parse-names":false,"suffix":""}],"container-title":"Nature Ecology and Evolution","id":"ITEM-1","issue":"1","issued":{"date-parts":[["2021"]]},"note":"i also love this paper.\n\noutlines idea of identity-based risk...or that risk levels are conditional on marginalized identities\n\nsense of otherness either within local communities or within working groups\n\noutlines best practices.\n\nLink to pannel discussion hosted by authors: https://cals.cornell.edu/saferscience","page":"5-9","publisher":"Springer US","title":"Safe fieldwork strategies for at-risk individuals, their supervisors and institutions","type":"article-journal","volume":"5"},"uris":["http://www.mendeley.com/documents/?uuid=1d63cc04-6453-4194-b828-ad80835985ba"]}],"mendeley":{"formattedCitation":"(Demery and Pipkin 2021)","plainTextFormattedCitation":"(Demery and Pipkin 2021)","previouslyFormattedCitation":"(Demery and Pipkin 2021)"},"properties":{"noteIndex":0},"schema":"https://github.com/citation-style-language/schema/raw/master/csl-citation.json"}</w:instrText>
      </w:r>
      <w:r w:rsidRPr="00103B92">
        <w:rPr>
          <w:rFonts w:ascii="Times" w:hAnsi="Times"/>
          <w:sz w:val="22"/>
          <w:szCs w:val="22"/>
        </w:rPr>
        <w:fldChar w:fldCharType="separate"/>
      </w:r>
      <w:r w:rsidRPr="00103B92">
        <w:rPr>
          <w:rFonts w:ascii="Times" w:hAnsi="Times"/>
          <w:noProof/>
          <w:sz w:val="22"/>
          <w:szCs w:val="22"/>
        </w:rPr>
        <w:t>(Demery and Pipkin 2021)</w:t>
      </w:r>
      <w:r w:rsidRPr="00103B92">
        <w:rPr>
          <w:rFonts w:ascii="Times" w:hAnsi="Times"/>
          <w:sz w:val="22"/>
          <w:szCs w:val="22"/>
        </w:rPr>
        <w:fldChar w:fldCharType="end"/>
      </w:r>
      <w:r w:rsidRPr="00103B92">
        <w:rPr>
          <w:rFonts w:ascii="Times" w:hAnsi="Times"/>
          <w:sz w:val="22"/>
          <w:szCs w:val="22"/>
        </w:rPr>
        <w:t>.</w:t>
      </w:r>
      <w:r>
        <w:rPr>
          <w:rFonts w:ascii="Times" w:hAnsi="Times"/>
          <w:sz w:val="22"/>
          <w:szCs w:val="22"/>
        </w:rPr>
        <w:t xml:space="preserve"> A</w:t>
      </w:r>
      <w:r w:rsidRPr="00103B92">
        <w:rPr>
          <w:rFonts w:ascii="Times" w:hAnsi="Times"/>
          <w:sz w:val="22"/>
          <w:szCs w:val="22"/>
        </w:rPr>
        <w:t xml:space="preserve">sk yourself, “would you take this risk in your personal life?” Despite many people, especially people from minority groups or those with less institutional power (students, untenured faculty etc.; </w:t>
      </w:r>
      <w:proofErr w:type="spellStart"/>
      <w:r>
        <w:rPr>
          <w:rFonts w:ascii="Times" w:hAnsi="Times"/>
          <w:sz w:val="22"/>
          <w:szCs w:val="22"/>
        </w:rPr>
        <w:t>Rinkus</w:t>
      </w:r>
      <w:proofErr w:type="spellEnd"/>
      <w:r>
        <w:rPr>
          <w:rFonts w:ascii="Times" w:hAnsi="Times"/>
          <w:sz w:val="22"/>
          <w:szCs w:val="22"/>
        </w:rPr>
        <w:t xml:space="preserve"> et al.) </w:t>
      </w:r>
      <w:r w:rsidRPr="00103B92">
        <w:rPr>
          <w:rFonts w:ascii="Times" w:hAnsi="Times"/>
          <w:sz w:val="22"/>
          <w:szCs w:val="22"/>
        </w:rPr>
        <w:t xml:space="preserve">reporting they have felt this way, individuals should </w:t>
      </w:r>
      <w:r w:rsidRPr="00103B92">
        <w:rPr>
          <w:rFonts w:ascii="Times" w:hAnsi="Times"/>
          <w:b/>
          <w:bCs/>
          <w:sz w:val="22"/>
          <w:szCs w:val="22"/>
        </w:rPr>
        <w:t xml:space="preserve">not </w:t>
      </w:r>
      <w:r w:rsidRPr="00103B92">
        <w:rPr>
          <w:rFonts w:ascii="Times" w:hAnsi="Times"/>
          <w:sz w:val="22"/>
          <w:szCs w:val="22"/>
        </w:rPr>
        <w:t>risk their personal safety to collect data.</w:t>
      </w:r>
    </w:p>
    <w:p w14:paraId="75EFD8F3" w14:textId="77777777" w:rsidR="00AA25CB" w:rsidRDefault="00AA25CB" w:rsidP="00AA25CB">
      <w:pPr>
        <w:rPr>
          <w:rFonts w:ascii="Times" w:hAnsi="Times"/>
          <w:sz w:val="22"/>
          <w:szCs w:val="22"/>
        </w:rPr>
      </w:pPr>
    </w:p>
    <w:p w14:paraId="0D62D2E6" w14:textId="77777777" w:rsidR="00AA25CB" w:rsidRDefault="00AA25CB" w:rsidP="00AA25CB">
      <w:pPr>
        <w:rPr>
          <w:rFonts w:ascii="Times" w:hAnsi="Times"/>
          <w:sz w:val="22"/>
          <w:szCs w:val="22"/>
        </w:rPr>
      </w:pPr>
      <w:r w:rsidRPr="00103B92">
        <w:rPr>
          <w:rFonts w:ascii="Times" w:hAnsi="Times"/>
          <w:sz w:val="22"/>
          <w:szCs w:val="22"/>
        </w:rPr>
        <w:t xml:space="preserve">Other conceptual models highlight the importance of clear communication prior to the start of field season. Without clear expectations for conduct, students are more likely to have negative experiences in the field </w:t>
      </w:r>
      <w:r w:rsidRPr="00103B92">
        <w:rPr>
          <w:rFonts w:ascii="Times" w:hAnsi="Times"/>
          <w:sz w:val="22"/>
          <w:szCs w:val="22"/>
        </w:rPr>
        <w:fldChar w:fldCharType="begin" w:fldLock="1"/>
      </w:r>
      <w:r w:rsidRPr="00103B92">
        <w:rPr>
          <w:rFonts w:ascii="Times" w:hAnsi="Times"/>
          <w:sz w:val="22"/>
          <w:szCs w:val="22"/>
        </w:rPr>
        <w:instrText>ADDIN CSL_CITATION {"citationItems":[{"id":"ITEM-1","itemData":{"DOI":"10.1111/aman.12929","ISSN":"15481433","abstract":"Numerous studies use quantitative measures to evaluate retention, advancement, and success in academic settings. Such approaches, however, present challenges for evaluating the lived experiences of academics. Here, we present a qualitative thematic analysis of self-reports of positive and negative experiences that occurred while conducting academic field research. Twenty-six semistructured interviews highlighted two central themes: (1) variability in clarity of appropriate professional behavior and rules at fieldsites, and (2) access, or obstacles therein, to professional resources and opportunity. In some instances, respondent narratives recalled a lack of consequences for violations of rules governing appropriate conduct. These violations included harassment and assault, and ultimately disruptions to career trajectories. A heuristic construct of a traffic light describing Red, Yellow, and Green experiences illustrates the ramifications of this distribution of clarity and access within fieldsite contexts. These results extend the findings from our previously reported Survey of Academic Field Experiences (SAFE) about the climates and contexts created and experienced in field research settings. Moreover, this study addresses specific tactics, such as policies, procedures, and paradigms that fieldsite directors and principal investigators can implement to improve field experiences and better achieve equal opportunity in field research settings. [work environment, gender, field experiences, harassment].","author":[{"dropping-particle":"","family":"Nelson","given":"Robin G.","non-dropping-particle":"","parse-names":false,"suffix":""},{"dropping-particle":"","family":"Rutherford","given":"Julienne N.","non-dropping-particle":"","parse-names":false,"suffix":""},{"dropping-particle":"","family":"Hinde","given":"Katie","non-dropping-particle":"","parse-names":false,"suffix":""},{"dropping-particle":"","family":"Clancy","given":"Kathryn B.H.","non-dropping-particle":"","parse-names":false,"suffix":""}],"container-title":"American Anthropologist","id":"ITEM-1","issue":"4","issued":{"date-parts":[["2017"]]},"note":"this one is huge...\n\njustification for best practices (red/yellow/green spectrum) and \njustification in terms of retention in the field as a whole.","page":"710-722","title":"Signaling Safety: Characterizing Fieldwork Experiences and Their Implications for Career Trajectories","type":"article-journal","volume":"119"},"uris":["http://www.mendeley.com/documents/?uuid=25e85dd1-95ea-475a-8605-47f56af41bb7"]}],"mendeley":{"formattedCitation":"(Nelson et al. 2017)","plainTextFormattedCitation":"(Nelson et al. 2017)","previouslyFormattedCitation":"(Nelson et al. 2017)"},"properties":{"noteIndex":0},"schema":"https://github.com/citation-style-language/schema/raw/master/csl-citation.json"}</w:instrText>
      </w:r>
      <w:r w:rsidRPr="00103B92">
        <w:rPr>
          <w:rFonts w:ascii="Times" w:hAnsi="Times"/>
          <w:sz w:val="22"/>
          <w:szCs w:val="22"/>
        </w:rPr>
        <w:fldChar w:fldCharType="separate"/>
      </w:r>
      <w:r w:rsidRPr="00103B92">
        <w:rPr>
          <w:rFonts w:ascii="Times" w:hAnsi="Times"/>
          <w:noProof/>
          <w:sz w:val="22"/>
          <w:szCs w:val="22"/>
        </w:rPr>
        <w:t>(Nelson et al. 2017)</w:t>
      </w:r>
      <w:r w:rsidRPr="00103B92">
        <w:rPr>
          <w:rFonts w:ascii="Times" w:hAnsi="Times"/>
          <w:sz w:val="22"/>
          <w:szCs w:val="22"/>
        </w:rPr>
        <w:fldChar w:fldCharType="end"/>
      </w:r>
      <w:r w:rsidRPr="00103B92">
        <w:rPr>
          <w:rFonts w:ascii="Times" w:hAnsi="Times"/>
          <w:sz w:val="22"/>
          <w:szCs w:val="22"/>
        </w:rPr>
        <w:t xml:space="preserve"> and have a harder time</w:t>
      </w:r>
      <w:r>
        <w:rPr>
          <w:rFonts w:ascii="Times" w:hAnsi="Times"/>
          <w:sz w:val="22"/>
          <w:szCs w:val="22"/>
        </w:rPr>
        <w:t xml:space="preserve"> achieving</w:t>
      </w:r>
      <w:r w:rsidRPr="00103B92">
        <w:rPr>
          <w:rFonts w:ascii="Times" w:hAnsi="Times"/>
          <w:sz w:val="22"/>
          <w:szCs w:val="22"/>
        </w:rPr>
        <w:t xml:space="preserve"> personal and professional growth </w:t>
      </w:r>
      <w:r w:rsidRPr="00103B92">
        <w:rPr>
          <w:rFonts w:ascii="Times" w:hAnsi="Times"/>
          <w:sz w:val="22"/>
          <w:szCs w:val="22"/>
        </w:rPr>
        <w:fldChar w:fldCharType="begin" w:fldLock="1"/>
      </w:r>
      <w:r w:rsidRPr="00103B92">
        <w:rPr>
          <w:rFonts w:ascii="Times" w:hAnsi="Times"/>
          <w:sz w:val="22"/>
          <w:szCs w:val="22"/>
        </w:rPr>
        <w:instrText>ADDIN CSL_CITATION {"citationItems":[{"id":"ITEM-1","itemData":{"DOI":"10.1038/s41561-018-0219-0","ISSN":"17520908","abstract":"Field work is an important and valued part of geoscience research, but can also serve as a source of stress. Careful planning can help support the mental health and wellness of participants at all career stages.","author":[{"dropping-particle":"","family":"John","given":"Cédric Michaël","non-dropping-particle":"","parse-names":false,"suffix":""},{"dropping-particle":"","family":"Khan","given":"Saira Bano","non-dropping-particle":"","parse-names":false,"suffix":""}],"container-title":"Nature Geoscience","id":"ITEM-1","issue":"9","issued":{"date-parts":[["2018"]]},"note":"i love this paper\n\ngood framework and justification for safety/culture of inclusion\n\nour responsibility to make fieldwork accessible to all","page":"618-620","publisher":"Springer US","title":"Mental health in the field","type":"article-journal","volume":"11"},"uris":["http://www.mendeley.com/documents/?uuid=facd533e-449b-491f-8177-62c92978cf02"]}],"mendeley":{"formattedCitation":"(John and Khan 2018)","plainTextFormattedCitation":"(John and Khan 2018)","previouslyFormattedCitation":"(John and Khan 2018)"},"properties":{"noteIndex":0},"schema":"https://github.com/citation-style-language/schema/raw/master/csl-citation.json"}</w:instrText>
      </w:r>
      <w:r w:rsidRPr="00103B92">
        <w:rPr>
          <w:rFonts w:ascii="Times" w:hAnsi="Times"/>
          <w:sz w:val="22"/>
          <w:szCs w:val="22"/>
        </w:rPr>
        <w:fldChar w:fldCharType="separate"/>
      </w:r>
      <w:r w:rsidRPr="00103B92">
        <w:rPr>
          <w:rFonts w:ascii="Times" w:hAnsi="Times"/>
          <w:noProof/>
          <w:sz w:val="22"/>
          <w:szCs w:val="22"/>
        </w:rPr>
        <w:t>(John and Khan 2018)</w:t>
      </w:r>
      <w:r w:rsidRPr="00103B92">
        <w:rPr>
          <w:rFonts w:ascii="Times" w:hAnsi="Times"/>
          <w:sz w:val="22"/>
          <w:szCs w:val="22"/>
        </w:rPr>
        <w:fldChar w:fldCharType="end"/>
      </w:r>
      <w:r w:rsidRPr="00103B92">
        <w:rPr>
          <w:rFonts w:ascii="Times" w:hAnsi="Times"/>
          <w:sz w:val="22"/>
          <w:szCs w:val="22"/>
        </w:rPr>
        <w:t xml:space="preserve">. Students are more likely to feel supported when open, clear communication is established </w:t>
      </w:r>
      <w:r w:rsidRPr="00103B92">
        <w:rPr>
          <w:rFonts w:ascii="Times" w:hAnsi="Times"/>
          <w:sz w:val="22"/>
          <w:szCs w:val="22"/>
        </w:rPr>
        <w:fldChar w:fldCharType="begin" w:fldLock="1"/>
      </w:r>
      <w:r w:rsidRPr="00103B92">
        <w:rPr>
          <w:rFonts w:ascii="Times" w:hAnsi="Times"/>
          <w:sz w:val="22"/>
          <w:szCs w:val="22"/>
        </w:rPr>
        <w:instrText>ADDIN CSL_CITATION {"citationItems":[{"id":"ITEM-1","itemData":{"DOI":"10.1038/s41559-020-01328-5","ISSN":"2397334X","PMID":"33046873","author":[{"dropping-particle":"","family":"Demery","given":"Amelia Juliette Claire","non-dropping-particle":"","parse-names":false,"suffix":""},{"dropping-particle":"","family":"Pipkin","given":"Monique Avery","non-dropping-particle":"","parse-names":false,"suffix":""}],"container-title":"Nature Ecology and Evolution","id":"ITEM-1","issue":"1","issued":{"date-parts":[["2021"]]},"note":"i also love this paper.\n\noutlines idea of identity-based risk...or that risk levels are conditional on marginalized identities\n\nsense of otherness either within local communities or within working groups\n\noutlines best practices.\n\nLink to pannel discussion hosted by authors: https://cals.cornell.edu/saferscience","page":"5-9","publisher":"Springer US","title":"Safe fieldwork strategies for at-risk individuals, their supervisors and institutions","type":"article-journal","volume":"5"},"uris":["http://www.mendeley.com/documents/?uuid=1d63cc04-6453-4194-b828-ad80835985ba"]},{"id":"ITEM-2","itemData":{"DOI":"10.1038/s41561-018-0219-0","ISSN":"17520908","abstract":"Field work is an important and valued part of geoscience research, but can also serve as a source of stress. Careful planning can help support the mental health and wellness of participants at all career stages.","author":[{"dropping-particle":"","family":"John","given":"Cédric Michaël","non-dropping-particle":"","parse-names":false,"suffix":""},{"dropping-particle":"","family":"Khan","given":"Saira Bano","non-dropping-particle":"","parse-names":false,"suffix":""}],"container-title":"Nature Geoscience","id":"ITEM-2","issue":"9","issued":{"date-parts":[["2018"]]},"note":"i love this paper\n\ngood framework and justification for safety/culture of inclusion\n\nour responsibility to make fieldwork accessible to all","page":"618-620","publisher":"Springer US","title":"Mental health in the field","type":"article-journal","volume":"11"},"uris":["http://www.mendeley.com/documents/?uuid=facd533e-449b-491f-8177-62c92978cf02"]}],"mendeley":{"formattedCitation":"(John and Khan 2018, Demery and Pipkin 2021)","plainTextFormattedCitation":"(John and Khan 2018, Demery and Pipkin 2021)","previouslyFormattedCitation":"(John and Khan 2018, Demery and Pipkin 2021)"},"properties":{"noteIndex":0},"schema":"https://github.com/citation-style-language/schema/raw/master/csl-citation.json"}</w:instrText>
      </w:r>
      <w:r w:rsidRPr="00103B92">
        <w:rPr>
          <w:rFonts w:ascii="Times" w:hAnsi="Times"/>
          <w:sz w:val="22"/>
          <w:szCs w:val="22"/>
        </w:rPr>
        <w:fldChar w:fldCharType="separate"/>
      </w:r>
      <w:r w:rsidRPr="00103B92">
        <w:rPr>
          <w:rFonts w:ascii="Times" w:hAnsi="Times"/>
          <w:noProof/>
          <w:sz w:val="22"/>
          <w:szCs w:val="22"/>
        </w:rPr>
        <w:t>(John and Khan 2018, Demery and Pipkin 2021)</w:t>
      </w:r>
      <w:r w:rsidRPr="00103B92">
        <w:rPr>
          <w:rFonts w:ascii="Times" w:hAnsi="Times"/>
          <w:sz w:val="22"/>
          <w:szCs w:val="22"/>
        </w:rPr>
        <w:fldChar w:fldCharType="end"/>
      </w:r>
      <w:r w:rsidRPr="00103B92">
        <w:rPr>
          <w:rFonts w:ascii="Times" w:hAnsi="Times"/>
          <w:sz w:val="22"/>
          <w:szCs w:val="22"/>
        </w:rPr>
        <w:t xml:space="preserve">, and without it, students are more likely to have lower self-esteem, face delays in their careers, or leave the field entirely </w:t>
      </w:r>
      <w:r w:rsidRPr="00103B92">
        <w:rPr>
          <w:rFonts w:ascii="Times" w:hAnsi="Times"/>
          <w:sz w:val="22"/>
          <w:szCs w:val="22"/>
        </w:rPr>
        <w:fldChar w:fldCharType="begin" w:fldLock="1"/>
      </w:r>
      <w:r w:rsidRPr="00103B92">
        <w:rPr>
          <w:rFonts w:ascii="Times" w:hAnsi="Times"/>
          <w:sz w:val="22"/>
          <w:szCs w:val="22"/>
        </w:rPr>
        <w:instrText>ADDIN CSL_CITATION {"citationItems":[{"id":"ITEM-1","itemData":{"DOI":"10.1038/s41559-020-01328-5","ISSN":"2397334X","PMID":"33046873","author":[{"dropping-particle":"","family":"Demery","given":"Amelia Juliette Claire","non-dropping-particle":"","parse-names":false,"suffix":""},{"dropping-particle":"","family":"Pipkin","given":"Monique Avery","non-dropping-particle":"","parse-names":false,"suffix":""}],"container-title":"Nature Ecology and Evolution","id":"ITEM-1","issue":"1","issued":{"date-parts":[["2021"]]},"note":"i also love this paper.\n\noutlines idea of identity-based risk...or that risk levels are conditional on marginalized identities\n\nsense of otherness either within local communities or within working groups\n\noutlines best practices.\n\nLink to pannel discussion hosted by authors: https://cals.cornell.edu/saferscience","page":"5-9","publisher":"Springer US","title":"Safe fieldwork strategies for at-risk individuals, their supervisors and institutions","type":"article-journal","volume":"5"},"uris":["http://www.mendeley.com/documents/?uuid=1d63cc04-6453-4194-b828-ad80835985ba"]},{"id":"ITEM-2","itemData":{"abstract":"We wanted to identify best practices and policies which may be used to prevent sexual harassment from occurring in outdoor field laboratories in agriculture and natural resources higher education degree programs. We organized a focus group with ten experienced faculty members from American colleges and universities and asked participants to identify, discuss, and rate best policies and practices. The focus group participants deemed these items to be essential: (1) Enforce Title IX policies; (2) Set clear expectations for faculty and student behavior and enforce consequences for faculty and students who violate these expectations; (3) Establish a laboratory code of conduct which includes information about sexual harassment; (4) Create a laboratory climate with both open communication and zero tolerance for sexual harassment. It will take effort and self-education from faculty members to apply these recommendations to specific agriculture or natural resources laboratories, but implementation should reduce the risk of sexual harassment and create more inclusive learning spaces for all students.","author":[{"dropping-particle":"","family":"Copenheaver","given":"Carolyn","non-dropping-particle":"","parse-names":false,"suffix":""},{"dropping-particle":"","family":"Coates","given":"T. Adam","non-dropping-particle":"","parse-names":false,"suffix":""},{"dropping-particle":"","family":"Downing","given":"Adam K.","non-dropping-particle":"","parse-names":false,"suffix":""},{"dropping-particle":"Van De","family":"Gevel","given":"Saskia L","non-dropping-particle":"","parse-names":false,"suffix":""}],"container-title":"North American Colleges and teachers of agriculture","id":"ITEM-2","issued":{"date-parts":[["2021"]]},"title":"Best Instructional Practices For Outdoor Laboratories : Reducing Sexual Harassment","type":"article-journal","volume":"65"},"uris":["http://www.mendeley.com/documents/?uuid=30393085-2ee2-4dfc-96f2-05b65cec392f"]},{"id":"ITEM-3","itemData":{"DOI":"10.1111/aman.12929","ISSN":"15481433","abstract":"Numerous studies use quantitative measures to evaluate retention, advancement, and success in academic settings. Such approaches, however, present challenges for evaluating the lived experiences of academics. Here, we present a qualitative thematic analysis of self-reports of positive and negative experiences that occurred while conducting academic field research. Twenty-six semistructured interviews highlighted two central themes: (1) variability in clarity of appropriate professional behavior and rules at fieldsites, and (2) access, or obstacles therein, to professional resources and opportunity. In some instances, respondent narratives recalled a lack of consequences for violations of rules governing appropriate conduct. These violations included harassment and assault, and ultimately disruptions to career trajectories. A heuristic construct of a traffic light describing Red, Yellow, and Green experiences illustrates the ramifications of this distribution of clarity and access within fieldsite contexts. These results extend the findings from our previously reported Survey of Academic Field Experiences (SAFE) about the climates and contexts created and experienced in field research settings. Moreover, this study addresses specific tactics, such as policies, procedures, and paradigms that fieldsite directors and principal investigators can implement to improve field experiences and better achieve equal opportunity in field research settings. [work environment, gender, field experiences, harassment].","author":[{"dropping-particle":"","family":"Nelson","given":"Robin G.","non-dropping-particle":"","parse-names":false,"suffix":""},{"dropping-particle":"","family":"Rutherford","given":"Julienne N.","non-dropping-particle":"","parse-names":false,"suffix":""},{"dropping-particle":"","family":"Hinde","given":"Katie","non-dropping-particle":"","parse-names":false,"suffix":""},{"dropping-particle":"","family":"Clancy","given":"Kathryn B.H.","non-dropping-particle":"","parse-names":false,"suffix":""}],"container-title":"American Anthropologist","id":"ITEM-3","issue":"4","issued":{"date-parts":[["2017"]]},"note":"this one is huge...\n\njustification for best practices (red/yellow/green spectrum) and \njustification in terms of retention in the field as a whole.","page":"710-722","title":"Signaling Safety: Characterizing Fieldwork Experiences and Their Implications for Career Trajectories","type":"article-journal","volume":"119"},"uris":["http://www.mendeley.com/documents/?uuid=25e85dd1-95ea-475a-8605-47f56af41bb7"]}],"mendeley":{"formattedCitation":"(Nelson et al. 2017, Copenheaver et al. 2021, Demery and Pipkin 2021)","plainTextFormattedCitation":"(Nelson et al. 2017, Copenheaver et al. 2021, Demery and Pipkin 2021)","previouslyFormattedCitation":"(Nelson et al. 2017, Copenheaver et al. 2021, Demery and Pipkin 2021)"},"properties":{"noteIndex":0},"schema":"https://github.com/citation-style-language/schema/raw/master/csl-citation.json"}</w:instrText>
      </w:r>
      <w:r w:rsidRPr="00103B92">
        <w:rPr>
          <w:rFonts w:ascii="Times" w:hAnsi="Times"/>
          <w:sz w:val="22"/>
          <w:szCs w:val="22"/>
        </w:rPr>
        <w:fldChar w:fldCharType="separate"/>
      </w:r>
      <w:r w:rsidRPr="00103B92">
        <w:rPr>
          <w:rFonts w:ascii="Times" w:hAnsi="Times"/>
          <w:noProof/>
          <w:sz w:val="22"/>
          <w:szCs w:val="22"/>
        </w:rPr>
        <w:t>(Nelson et al. 2017, Copenheaver et al. 2021, Demery and Pipkin 2021)</w:t>
      </w:r>
      <w:r w:rsidRPr="00103B92">
        <w:rPr>
          <w:rFonts w:ascii="Times" w:hAnsi="Times"/>
          <w:sz w:val="22"/>
          <w:szCs w:val="22"/>
        </w:rPr>
        <w:fldChar w:fldCharType="end"/>
      </w:r>
      <w:r w:rsidRPr="00103B92">
        <w:rPr>
          <w:rFonts w:ascii="Times" w:hAnsi="Times"/>
          <w:sz w:val="22"/>
          <w:szCs w:val="22"/>
        </w:rPr>
        <w:t>.</w:t>
      </w:r>
    </w:p>
    <w:p w14:paraId="23417555" w14:textId="77777777" w:rsidR="00AA25CB" w:rsidRDefault="00AA25CB" w:rsidP="00AA25CB">
      <w:pPr>
        <w:rPr>
          <w:rFonts w:ascii="Times" w:hAnsi="Times"/>
          <w:sz w:val="22"/>
          <w:szCs w:val="22"/>
        </w:rPr>
      </w:pPr>
    </w:p>
    <w:p w14:paraId="213F0510" w14:textId="19F31E87" w:rsidR="00AA25CB" w:rsidRPr="00740D99" w:rsidRDefault="00E33D48" w:rsidP="00AA25CB">
      <w:pPr>
        <w:rPr>
          <w:rFonts w:ascii="Times" w:hAnsi="Times"/>
          <w:b/>
          <w:bCs/>
        </w:rPr>
      </w:pPr>
      <w:r>
        <w:rPr>
          <w:rFonts w:ascii="Times" w:hAnsi="Times"/>
          <w:b/>
          <w:bCs/>
        </w:rPr>
        <w:t>How to use this</w:t>
      </w:r>
      <w:r w:rsidR="00AA25CB" w:rsidRPr="00740D99">
        <w:rPr>
          <w:rFonts w:ascii="Times" w:hAnsi="Times"/>
          <w:b/>
          <w:bCs/>
        </w:rPr>
        <w:t xml:space="preserve"> guide</w:t>
      </w:r>
    </w:p>
    <w:p w14:paraId="09B1FFB9" w14:textId="77777777" w:rsidR="00AA25CB" w:rsidRDefault="00AA25CB" w:rsidP="00AA25CB">
      <w:pPr>
        <w:rPr>
          <w:rFonts w:ascii="Times" w:hAnsi="Times"/>
          <w:sz w:val="22"/>
          <w:szCs w:val="22"/>
        </w:rPr>
      </w:pPr>
    </w:p>
    <w:p w14:paraId="0CAC0592" w14:textId="1EE6D7D1" w:rsidR="00AA25CB" w:rsidRDefault="001B6EDE" w:rsidP="00AA25CB">
      <w:pPr>
        <w:rPr>
          <w:rFonts w:ascii="Times" w:hAnsi="Times"/>
          <w:sz w:val="22"/>
          <w:szCs w:val="22"/>
        </w:rPr>
      </w:pPr>
      <w:r>
        <w:rPr>
          <w:rFonts w:ascii="Times" w:hAnsi="Times"/>
          <w:sz w:val="22"/>
          <w:szCs w:val="22"/>
        </w:rPr>
        <w:t>We present this guide to serve as a communication tool</w:t>
      </w:r>
      <w:r w:rsidR="00AA25CB" w:rsidRPr="00103B92">
        <w:rPr>
          <w:rFonts w:ascii="Times" w:hAnsi="Times"/>
          <w:sz w:val="22"/>
          <w:szCs w:val="22"/>
        </w:rPr>
        <w:t xml:space="preserve"> communication between field members. </w:t>
      </w:r>
    </w:p>
    <w:p w14:paraId="3E5E6FB5" w14:textId="77777777" w:rsidR="00AA25CB" w:rsidRPr="00864630" w:rsidRDefault="00AA25CB" w:rsidP="00AA25CB">
      <w:pPr>
        <w:rPr>
          <w:rFonts w:ascii="Times" w:hAnsi="Times" w:cs="Arial"/>
          <w:sz w:val="22"/>
          <w:szCs w:val="22"/>
        </w:rPr>
      </w:pPr>
      <w:r>
        <w:rPr>
          <w:rFonts w:ascii="Times" w:hAnsi="Times"/>
          <w:sz w:val="22"/>
          <w:szCs w:val="22"/>
        </w:rPr>
        <w:t xml:space="preserve">For the purposes of this document, we split field members into two groups– supervisors and technicians. Here, we define supervisors as anyone that serves in a leadership role while collecting data. Supervisors guide technicians as they collect data and learn new skills. It’s important to note that, while most PIs will be in a supervisor role, staff, faculty and graduate students can act as crew leads (supervisors) or be technicians themselves. Therefore, we distinguish between these two groups based on leadership and power dynamics within field settings. </w:t>
      </w:r>
      <w:r w:rsidRPr="00103B92">
        <w:rPr>
          <w:rFonts w:ascii="Times" w:hAnsi="Times" w:cs="Arial"/>
          <w:sz w:val="22"/>
          <w:szCs w:val="22"/>
        </w:rPr>
        <w:t xml:space="preserve">A strong lab safety plan requires reciprocal relationship </w:t>
      </w:r>
      <w:r>
        <w:rPr>
          <w:rFonts w:ascii="Times" w:hAnsi="Times" w:cs="Arial"/>
          <w:sz w:val="22"/>
          <w:szCs w:val="22"/>
        </w:rPr>
        <w:t xml:space="preserve">between </w:t>
      </w:r>
      <w:r w:rsidRPr="00103B92">
        <w:rPr>
          <w:rFonts w:ascii="Times" w:hAnsi="Times" w:cs="Arial"/>
          <w:sz w:val="22"/>
          <w:szCs w:val="22"/>
        </w:rPr>
        <w:t>supervisor</w:t>
      </w:r>
      <w:r>
        <w:rPr>
          <w:rFonts w:ascii="Times" w:hAnsi="Times" w:cs="Arial"/>
          <w:sz w:val="22"/>
          <w:szCs w:val="22"/>
        </w:rPr>
        <w:t>(s)</w:t>
      </w:r>
      <w:r w:rsidRPr="00103B92">
        <w:rPr>
          <w:rFonts w:ascii="Times" w:hAnsi="Times" w:cs="Arial"/>
          <w:sz w:val="22"/>
          <w:szCs w:val="22"/>
        </w:rPr>
        <w:t xml:space="preserve"> and their technicians. </w:t>
      </w:r>
    </w:p>
    <w:p w14:paraId="47F03909" w14:textId="77777777" w:rsidR="00AA25CB" w:rsidRDefault="00AA25CB" w:rsidP="00AA25CB">
      <w:pPr>
        <w:rPr>
          <w:rFonts w:ascii="Times" w:hAnsi="Times"/>
          <w:sz w:val="22"/>
          <w:szCs w:val="22"/>
        </w:rPr>
      </w:pPr>
    </w:p>
    <w:p w14:paraId="65C8F6A5" w14:textId="2619E005" w:rsidR="00AA25CB" w:rsidRDefault="00AA25CB" w:rsidP="00AA25CB">
      <w:pPr>
        <w:rPr>
          <w:rFonts w:ascii="Times" w:hAnsi="Times"/>
          <w:sz w:val="22"/>
          <w:szCs w:val="22"/>
        </w:rPr>
      </w:pPr>
      <w:r>
        <w:rPr>
          <w:rFonts w:ascii="Times" w:hAnsi="Times"/>
          <w:sz w:val="22"/>
          <w:szCs w:val="22"/>
        </w:rPr>
        <w:t xml:space="preserve">This document aims to serve as a template for constructing project-specific </w:t>
      </w:r>
      <w:r w:rsidR="001B6EDE">
        <w:rPr>
          <w:rFonts w:ascii="Times" w:hAnsi="Times"/>
          <w:sz w:val="22"/>
          <w:szCs w:val="22"/>
        </w:rPr>
        <w:t>R</w:t>
      </w:r>
      <w:r>
        <w:rPr>
          <w:rFonts w:ascii="Times" w:hAnsi="Times"/>
          <w:sz w:val="22"/>
          <w:szCs w:val="22"/>
        </w:rPr>
        <w:t xml:space="preserve">ight to </w:t>
      </w:r>
      <w:r w:rsidR="001B6EDE">
        <w:rPr>
          <w:rFonts w:ascii="Times" w:hAnsi="Times"/>
          <w:sz w:val="22"/>
          <w:szCs w:val="22"/>
        </w:rPr>
        <w:t>K</w:t>
      </w:r>
      <w:r>
        <w:rPr>
          <w:rFonts w:ascii="Times" w:hAnsi="Times"/>
          <w:sz w:val="22"/>
          <w:szCs w:val="22"/>
        </w:rPr>
        <w:t xml:space="preserve">now documents. Taken from the legal concept, participants have a right to know the risks they encounter when participating in field work. </w:t>
      </w:r>
      <w:r w:rsidR="001B6EDE">
        <w:rPr>
          <w:rFonts w:ascii="Times" w:hAnsi="Times"/>
          <w:sz w:val="22"/>
          <w:szCs w:val="22"/>
        </w:rPr>
        <w:t xml:space="preserve">However, this is not intended to serve as a legal document and can in no way provide a complete list of risks </w:t>
      </w:r>
      <w:r w:rsidR="008F2B0F">
        <w:rPr>
          <w:rFonts w:ascii="Times" w:hAnsi="Times"/>
          <w:sz w:val="22"/>
          <w:szCs w:val="22"/>
        </w:rPr>
        <w:t xml:space="preserve">that could be encountered while doing fieldwork. Still, this document has two main goals: 1) </w:t>
      </w:r>
      <w:r>
        <w:rPr>
          <w:rFonts w:ascii="Times" w:hAnsi="Times"/>
          <w:sz w:val="22"/>
          <w:szCs w:val="22"/>
        </w:rPr>
        <w:t xml:space="preserve">to inform technicians of expectations regarding </w:t>
      </w:r>
      <w:r w:rsidR="008F2B0F">
        <w:rPr>
          <w:rFonts w:ascii="Times" w:hAnsi="Times"/>
          <w:sz w:val="22"/>
          <w:szCs w:val="22"/>
        </w:rPr>
        <w:t xml:space="preserve">risks </w:t>
      </w:r>
      <w:r>
        <w:rPr>
          <w:rFonts w:ascii="Times" w:hAnsi="Times"/>
          <w:sz w:val="22"/>
          <w:szCs w:val="22"/>
        </w:rPr>
        <w:t>and codes of conduct so that technicians can provide informed consent prior to starting work</w:t>
      </w:r>
      <w:r w:rsidR="008F2B0F">
        <w:rPr>
          <w:rFonts w:ascii="Times" w:hAnsi="Times"/>
          <w:sz w:val="22"/>
          <w:szCs w:val="22"/>
        </w:rPr>
        <w:t xml:space="preserve"> and 2) to</w:t>
      </w:r>
      <w:r>
        <w:rPr>
          <w:rFonts w:ascii="Times" w:hAnsi="Times"/>
          <w:sz w:val="22"/>
          <w:szCs w:val="22"/>
        </w:rPr>
        <w:t xml:space="preserve"> provide guidance as supervisors and technicians use this tool to maintain communication between all field members.</w:t>
      </w:r>
    </w:p>
    <w:p w14:paraId="69AAF2C1" w14:textId="77777777" w:rsidR="00AA25CB" w:rsidRPr="00740D99" w:rsidRDefault="00AA25CB" w:rsidP="00AA25CB">
      <w:pPr>
        <w:rPr>
          <w:rFonts w:ascii="Times" w:hAnsi="Times" w:cs="Arial"/>
          <w:b/>
          <w:bCs/>
        </w:rPr>
      </w:pPr>
    </w:p>
    <w:p w14:paraId="5E2FB5A5" w14:textId="21C5641D" w:rsidR="00AA25CB" w:rsidRDefault="008F2B0F" w:rsidP="00AA25CB">
      <w:pPr>
        <w:rPr>
          <w:rFonts w:ascii="Times" w:hAnsi="Times"/>
          <w:sz w:val="22"/>
          <w:szCs w:val="22"/>
        </w:rPr>
      </w:pPr>
      <w:r>
        <w:rPr>
          <w:rFonts w:ascii="Times" w:hAnsi="Times"/>
          <w:sz w:val="22"/>
          <w:szCs w:val="22"/>
        </w:rPr>
        <w:t>We present this document</w:t>
      </w:r>
      <w:r w:rsidR="0004646E">
        <w:rPr>
          <w:rFonts w:ascii="Times" w:hAnsi="Times"/>
          <w:sz w:val="22"/>
          <w:szCs w:val="22"/>
        </w:rPr>
        <w:t xml:space="preserve"> with examples from our research within the Salamander Population Adaptation Research Collaborative Network (SPARCnet). The RTK</w:t>
      </w:r>
      <w:r>
        <w:rPr>
          <w:rFonts w:ascii="Times" w:hAnsi="Times"/>
          <w:sz w:val="22"/>
          <w:szCs w:val="22"/>
        </w:rPr>
        <w:t xml:space="preserve"> and</w:t>
      </w:r>
      <w:r w:rsidR="00DA5E70">
        <w:rPr>
          <w:rFonts w:ascii="Times" w:hAnsi="Times"/>
          <w:sz w:val="22"/>
          <w:szCs w:val="22"/>
        </w:rPr>
        <w:t xml:space="preserve"> its</w:t>
      </w:r>
      <w:r>
        <w:rPr>
          <w:rFonts w:ascii="Times" w:hAnsi="Times"/>
          <w:sz w:val="22"/>
          <w:szCs w:val="22"/>
        </w:rPr>
        <w:t xml:space="preserve"> </w:t>
      </w:r>
      <w:r w:rsidR="00DA5E70">
        <w:rPr>
          <w:rFonts w:ascii="Times" w:hAnsi="Times"/>
          <w:sz w:val="22"/>
          <w:szCs w:val="22"/>
        </w:rPr>
        <w:t xml:space="preserve">supplementary </w:t>
      </w:r>
      <w:r w:rsidR="00437C9C">
        <w:rPr>
          <w:rFonts w:ascii="Times" w:hAnsi="Times"/>
          <w:sz w:val="22"/>
          <w:szCs w:val="22"/>
        </w:rPr>
        <w:t>materials</w:t>
      </w:r>
      <w:r>
        <w:rPr>
          <w:rFonts w:ascii="Times" w:hAnsi="Times"/>
          <w:sz w:val="22"/>
          <w:szCs w:val="22"/>
        </w:rPr>
        <w:t xml:space="preserve"> </w:t>
      </w:r>
      <w:r w:rsidR="00DA5E70">
        <w:rPr>
          <w:rFonts w:ascii="Times" w:hAnsi="Times"/>
          <w:sz w:val="22"/>
          <w:szCs w:val="22"/>
        </w:rPr>
        <w:t>are designed</w:t>
      </w:r>
      <w:r w:rsidR="00AA25CB" w:rsidRPr="00894D02">
        <w:rPr>
          <w:rFonts w:ascii="Times" w:hAnsi="Times"/>
          <w:sz w:val="22"/>
          <w:szCs w:val="22"/>
        </w:rPr>
        <w:t xml:space="preserve"> </w:t>
      </w:r>
      <w:r>
        <w:rPr>
          <w:rFonts w:ascii="Times" w:hAnsi="Times"/>
          <w:sz w:val="22"/>
          <w:szCs w:val="22"/>
        </w:rPr>
        <w:t>support</w:t>
      </w:r>
      <w:r w:rsidR="00AA25CB" w:rsidRPr="00894D02">
        <w:rPr>
          <w:rFonts w:ascii="Times" w:hAnsi="Times"/>
          <w:sz w:val="22"/>
          <w:szCs w:val="22"/>
        </w:rPr>
        <w:t xml:space="preserve"> supervisors </w:t>
      </w:r>
      <w:r>
        <w:rPr>
          <w:rFonts w:ascii="Times" w:hAnsi="Times"/>
          <w:sz w:val="22"/>
          <w:szCs w:val="22"/>
        </w:rPr>
        <w:t>as they build</w:t>
      </w:r>
      <w:r w:rsidR="00AA25CB" w:rsidRPr="00894D02">
        <w:rPr>
          <w:rFonts w:ascii="Times" w:hAnsi="Times"/>
          <w:sz w:val="22"/>
          <w:szCs w:val="22"/>
        </w:rPr>
        <w:t xml:space="preserve"> communication tools for their teams. </w:t>
      </w:r>
      <w:r w:rsidR="00522F96">
        <w:rPr>
          <w:rFonts w:ascii="Times" w:hAnsi="Times"/>
          <w:sz w:val="22"/>
          <w:szCs w:val="22"/>
        </w:rPr>
        <w:t>The RTK</w:t>
      </w:r>
      <w:r w:rsidR="00437C9C">
        <w:rPr>
          <w:rFonts w:ascii="Times" w:hAnsi="Times"/>
          <w:sz w:val="22"/>
          <w:szCs w:val="22"/>
        </w:rPr>
        <w:t xml:space="preserve"> is </w:t>
      </w:r>
      <w:r w:rsidR="00AA25CB">
        <w:rPr>
          <w:rFonts w:ascii="Times" w:hAnsi="Times"/>
          <w:sz w:val="22"/>
          <w:szCs w:val="22"/>
        </w:rPr>
        <w:t>broken into</w:t>
      </w:r>
      <w:r w:rsidR="00522F96">
        <w:rPr>
          <w:rFonts w:ascii="Times" w:hAnsi="Times"/>
          <w:sz w:val="22"/>
          <w:szCs w:val="22"/>
        </w:rPr>
        <w:t xml:space="preserve"> </w:t>
      </w:r>
      <w:r w:rsidR="00E157CA">
        <w:rPr>
          <w:rFonts w:ascii="Times" w:hAnsi="Times"/>
          <w:sz w:val="22"/>
          <w:szCs w:val="22"/>
        </w:rPr>
        <w:t>five</w:t>
      </w:r>
      <w:r w:rsidR="00AA25CB">
        <w:rPr>
          <w:rFonts w:ascii="Times" w:hAnsi="Times"/>
          <w:sz w:val="22"/>
          <w:szCs w:val="22"/>
        </w:rPr>
        <w:t xml:space="preserve"> sections</w:t>
      </w:r>
      <w:r w:rsidR="00522F96">
        <w:rPr>
          <w:rFonts w:ascii="Times" w:hAnsi="Times"/>
          <w:sz w:val="22"/>
          <w:szCs w:val="22"/>
        </w:rPr>
        <w:t xml:space="preserve"> </w:t>
      </w:r>
      <w:r w:rsidR="00AA25CB">
        <w:rPr>
          <w:rFonts w:ascii="Times" w:hAnsi="Times"/>
          <w:sz w:val="22"/>
          <w:szCs w:val="22"/>
        </w:rPr>
        <w:t>each with their own specific objectives.</w:t>
      </w:r>
      <w:r w:rsidR="00AB20E6">
        <w:rPr>
          <w:rFonts w:ascii="Times" w:hAnsi="Times"/>
          <w:sz w:val="22"/>
          <w:szCs w:val="22"/>
        </w:rPr>
        <w:t xml:space="preserve"> </w:t>
      </w:r>
      <w:r w:rsidR="00E157CA">
        <w:rPr>
          <w:rFonts w:ascii="Times" w:hAnsi="Times"/>
          <w:sz w:val="22"/>
          <w:szCs w:val="22"/>
        </w:rPr>
        <w:t xml:space="preserve">The five sections are risks &amp; mitigation strategies, packing lists, building safer spaces, project descriptions, and professional development for technicians. Each section is discussed in greater detail, but we will briefly define each section now. </w:t>
      </w:r>
      <w:r w:rsidR="00AA25CB">
        <w:rPr>
          <w:rFonts w:ascii="Times" w:hAnsi="Times"/>
          <w:sz w:val="22"/>
          <w:szCs w:val="22"/>
        </w:rPr>
        <w:t xml:space="preserve">The </w:t>
      </w:r>
      <w:r w:rsidR="00E157CA">
        <w:rPr>
          <w:rFonts w:ascii="Times" w:hAnsi="Times"/>
          <w:sz w:val="22"/>
          <w:szCs w:val="22"/>
        </w:rPr>
        <w:t>risk and mitigation section</w:t>
      </w:r>
      <w:r w:rsidR="00AA25CB">
        <w:rPr>
          <w:rFonts w:ascii="Times" w:hAnsi="Times"/>
          <w:sz w:val="22"/>
          <w:szCs w:val="22"/>
        </w:rPr>
        <w:t xml:space="preserve"> is a space for general and site-specific risks associated with field work. This section pairs perceived and actual risks with mitigation strategies so that everyone is informed and has opportunities to improve protocols to better accommodate individual needs. The packing lists lay out expectations for students so that they come to the field prepared as well as know how to locate team </w:t>
      </w:r>
      <w:r w:rsidR="00AA25CB">
        <w:rPr>
          <w:rFonts w:ascii="Times" w:hAnsi="Times"/>
          <w:sz w:val="22"/>
          <w:szCs w:val="22"/>
        </w:rPr>
        <w:lastRenderedPageBreak/>
        <w:t>equipment. This section also opens lines of communication regarding access to gear as well as potentially harmful culture surrounding outdoor gear. The building safer spaces</w:t>
      </w:r>
      <w:r w:rsidR="00E157CA">
        <w:rPr>
          <w:rFonts w:ascii="Times" w:hAnsi="Times"/>
          <w:sz w:val="22"/>
          <w:szCs w:val="22"/>
        </w:rPr>
        <w:t xml:space="preserve"> section</w:t>
      </w:r>
      <w:r w:rsidR="00AA25CB">
        <w:rPr>
          <w:rFonts w:ascii="Times" w:hAnsi="Times"/>
          <w:sz w:val="22"/>
          <w:szCs w:val="22"/>
        </w:rPr>
        <w:t xml:space="preserve"> provides guidance for field teams as they navigate issues related to group dynamics and conflicts within and outside of the team. Project descriptions should tie together expectations for technicians with logistical details and provide greater context to project objectives and research questions. Lastly, professional development section underscores the importance of field experience for technicians. As a result, it provides guidance to technicians as they use their experience in the field to elevate themselves in their resumes and interviews.</w:t>
      </w:r>
      <w:r w:rsidR="00E157CA">
        <w:rPr>
          <w:rFonts w:ascii="Times" w:hAnsi="Times"/>
          <w:sz w:val="22"/>
          <w:szCs w:val="22"/>
        </w:rPr>
        <w:t xml:space="preserve"> Within section, we provide specific tools that have been useful for our groups, </w:t>
      </w:r>
      <w:r w:rsidR="008F50F0">
        <w:rPr>
          <w:rFonts w:ascii="Times" w:hAnsi="Times"/>
          <w:sz w:val="22"/>
          <w:szCs w:val="22"/>
        </w:rPr>
        <w:t xml:space="preserve">and we </w:t>
      </w:r>
      <w:r w:rsidR="00E157CA">
        <w:rPr>
          <w:rFonts w:ascii="Times" w:hAnsi="Times"/>
          <w:sz w:val="22"/>
          <w:szCs w:val="22"/>
        </w:rPr>
        <w:t>encourage development of other tools and sections when needed.</w:t>
      </w:r>
      <w:r w:rsidR="00E33D48">
        <w:rPr>
          <w:rFonts w:ascii="Times" w:hAnsi="Times"/>
          <w:sz w:val="22"/>
          <w:szCs w:val="22"/>
        </w:rPr>
        <w:t xml:space="preserve"> Supplementary materials include</w:t>
      </w:r>
      <w:r w:rsidR="00DA5E70">
        <w:rPr>
          <w:rFonts w:ascii="Times" w:hAnsi="Times"/>
          <w:sz w:val="22"/>
          <w:szCs w:val="22"/>
        </w:rPr>
        <w:t>: a)</w:t>
      </w:r>
      <w:r w:rsidR="00E33D48">
        <w:rPr>
          <w:rFonts w:ascii="Times" w:hAnsi="Times"/>
          <w:sz w:val="22"/>
          <w:szCs w:val="22"/>
        </w:rPr>
        <w:t xml:space="preserve"> a template to construct your own RTK, </w:t>
      </w:r>
      <w:r w:rsidR="00DA5E70">
        <w:rPr>
          <w:rFonts w:ascii="Times" w:hAnsi="Times"/>
          <w:sz w:val="22"/>
          <w:szCs w:val="22"/>
        </w:rPr>
        <w:t xml:space="preserve">b) </w:t>
      </w:r>
      <w:r w:rsidR="00E33D48">
        <w:rPr>
          <w:rFonts w:ascii="Times" w:hAnsi="Times"/>
          <w:sz w:val="22"/>
          <w:szCs w:val="22"/>
        </w:rPr>
        <w:t>a list of common environmental hazards for Central Pennsylvania,</w:t>
      </w:r>
      <w:r w:rsidR="00DA5E70">
        <w:rPr>
          <w:rFonts w:ascii="Times" w:hAnsi="Times"/>
          <w:sz w:val="22"/>
          <w:szCs w:val="22"/>
        </w:rPr>
        <w:t xml:space="preserve"> c)</w:t>
      </w:r>
      <w:r w:rsidR="00E33D48">
        <w:rPr>
          <w:rFonts w:ascii="Times" w:hAnsi="Times"/>
          <w:sz w:val="22"/>
          <w:szCs w:val="22"/>
        </w:rPr>
        <w:t xml:space="preserve"> </w:t>
      </w:r>
      <w:r w:rsidR="008F50F0">
        <w:rPr>
          <w:rFonts w:ascii="Times" w:hAnsi="Times"/>
          <w:sz w:val="22"/>
          <w:szCs w:val="22"/>
        </w:rPr>
        <w:t>university protocols</w:t>
      </w:r>
      <w:r w:rsidR="00DA5E70">
        <w:rPr>
          <w:rFonts w:ascii="Times" w:hAnsi="Times"/>
          <w:sz w:val="22"/>
          <w:szCs w:val="22"/>
        </w:rPr>
        <w:t xml:space="preserve"> for Penn State University</w:t>
      </w:r>
      <w:r w:rsidR="008F50F0">
        <w:rPr>
          <w:rFonts w:ascii="Times" w:hAnsi="Times"/>
          <w:sz w:val="22"/>
          <w:szCs w:val="22"/>
        </w:rPr>
        <w:t xml:space="preserve">, and </w:t>
      </w:r>
      <w:r w:rsidR="00DA5E70">
        <w:rPr>
          <w:rFonts w:ascii="Times" w:hAnsi="Times"/>
          <w:sz w:val="22"/>
          <w:szCs w:val="22"/>
        </w:rPr>
        <w:t xml:space="preserve">d) </w:t>
      </w:r>
      <w:r w:rsidR="008F50F0">
        <w:rPr>
          <w:rFonts w:ascii="Times" w:hAnsi="Times"/>
          <w:sz w:val="22"/>
          <w:szCs w:val="22"/>
        </w:rPr>
        <w:t>additional guidance for using RTKs for required inclusive field work plans.</w:t>
      </w:r>
    </w:p>
    <w:p w14:paraId="5F561AC6" w14:textId="77777777" w:rsidR="00AA25CB" w:rsidRDefault="00AA25CB" w:rsidP="00AA25CB">
      <w:pPr>
        <w:rPr>
          <w:rFonts w:ascii="Times" w:hAnsi="Times"/>
          <w:sz w:val="22"/>
          <w:szCs w:val="22"/>
        </w:rPr>
      </w:pPr>
    </w:p>
    <w:p w14:paraId="054E10F3" w14:textId="3A4B232E" w:rsidR="00AA25CB" w:rsidRDefault="00E157CA" w:rsidP="004062CD">
      <w:pPr>
        <w:rPr>
          <w:rFonts w:ascii="Times" w:hAnsi="Times" w:cs="Arial"/>
          <w:sz w:val="22"/>
          <w:szCs w:val="22"/>
        </w:rPr>
      </w:pPr>
      <w:r>
        <w:rPr>
          <w:rFonts w:ascii="Times" w:hAnsi="Times"/>
          <w:sz w:val="22"/>
          <w:szCs w:val="22"/>
        </w:rPr>
        <w:t>T</w:t>
      </w:r>
      <w:r w:rsidR="00AA25CB" w:rsidRPr="00894D02">
        <w:rPr>
          <w:rFonts w:ascii="Times" w:hAnsi="Times"/>
          <w:sz w:val="22"/>
          <w:szCs w:val="22"/>
        </w:rPr>
        <w:t>o be a useful guide</w:t>
      </w:r>
      <w:r w:rsidR="00AA25CB" w:rsidRPr="00894D02">
        <w:rPr>
          <w:rFonts w:ascii="Times" w:hAnsi="Times" w:cs="Arial"/>
          <w:sz w:val="22"/>
          <w:szCs w:val="22"/>
        </w:rPr>
        <w:t xml:space="preserve">, supervisors need to </w:t>
      </w:r>
      <w:r w:rsidR="00981A24">
        <w:rPr>
          <w:rFonts w:ascii="Times" w:hAnsi="Times" w:cs="Arial"/>
          <w:sz w:val="22"/>
          <w:szCs w:val="22"/>
        </w:rPr>
        <w:t>be cognizant of site- or project-specifi</w:t>
      </w:r>
      <w:r w:rsidR="00EA7E98">
        <w:rPr>
          <w:rFonts w:ascii="Times" w:hAnsi="Times" w:cs="Arial"/>
          <w:sz w:val="22"/>
          <w:szCs w:val="22"/>
        </w:rPr>
        <w:t xml:space="preserve">c risks. Supervisors should also be aware of </w:t>
      </w:r>
      <w:r w:rsidR="00F558A8">
        <w:rPr>
          <w:rFonts w:ascii="Times" w:hAnsi="Times" w:cs="Arial"/>
          <w:sz w:val="22"/>
          <w:szCs w:val="22"/>
        </w:rPr>
        <w:t>changing needs as teams shift and professional relationships develop and change over time.</w:t>
      </w:r>
      <w:r w:rsidR="00EA7E98">
        <w:rPr>
          <w:rFonts w:ascii="Times" w:hAnsi="Times" w:cs="Arial"/>
          <w:sz w:val="22"/>
          <w:szCs w:val="22"/>
        </w:rPr>
        <w:t xml:space="preserve"> </w:t>
      </w:r>
      <w:r w:rsidR="00AA25CB">
        <w:rPr>
          <w:rFonts w:ascii="Times" w:hAnsi="Times"/>
          <w:sz w:val="22"/>
          <w:szCs w:val="22"/>
        </w:rPr>
        <w:t xml:space="preserve">New issues will arise, and as science becomes more diverse, supervisors will need to incorporate the needs and concerns of technicians </w:t>
      </w:r>
      <w:r w:rsidR="00141739">
        <w:rPr>
          <w:rFonts w:ascii="Times" w:hAnsi="Times"/>
          <w:sz w:val="22"/>
          <w:szCs w:val="22"/>
        </w:rPr>
        <w:t>in regard to their background and identities (</w:t>
      </w:r>
      <w:r>
        <w:rPr>
          <w:rFonts w:ascii="Times" w:hAnsi="Times"/>
          <w:sz w:val="22"/>
          <w:szCs w:val="22"/>
        </w:rPr>
        <w:t>race</w:t>
      </w:r>
      <w:r w:rsidR="00981A24">
        <w:rPr>
          <w:rFonts w:ascii="Times" w:hAnsi="Times"/>
          <w:sz w:val="22"/>
          <w:szCs w:val="22"/>
        </w:rPr>
        <w:t>, ethnicity</w:t>
      </w:r>
      <w:r>
        <w:rPr>
          <w:rFonts w:ascii="Times" w:hAnsi="Times"/>
          <w:sz w:val="22"/>
          <w:szCs w:val="22"/>
        </w:rPr>
        <w:t xml:space="preserve">, gender, </w:t>
      </w:r>
      <w:r w:rsidR="00981A24">
        <w:rPr>
          <w:rFonts w:ascii="Times" w:hAnsi="Times"/>
          <w:sz w:val="22"/>
          <w:szCs w:val="22"/>
        </w:rPr>
        <w:t>neurodiversity</w:t>
      </w:r>
      <w:r w:rsidR="00AD0FE5">
        <w:rPr>
          <w:rFonts w:ascii="Times" w:hAnsi="Times"/>
          <w:sz w:val="22"/>
          <w:szCs w:val="22"/>
        </w:rPr>
        <w:t xml:space="preserve">, </w:t>
      </w:r>
      <w:r w:rsidR="00981A24">
        <w:rPr>
          <w:rFonts w:ascii="Times" w:hAnsi="Times"/>
          <w:sz w:val="22"/>
          <w:szCs w:val="22"/>
        </w:rPr>
        <w:t>sexual orientation, etc.).</w:t>
      </w:r>
      <w:r>
        <w:rPr>
          <w:rFonts w:ascii="Times" w:hAnsi="Times"/>
          <w:sz w:val="22"/>
          <w:szCs w:val="22"/>
        </w:rPr>
        <w:t xml:space="preserve"> </w:t>
      </w:r>
      <w:r w:rsidR="00F558A8">
        <w:rPr>
          <w:rFonts w:ascii="Times" w:hAnsi="Times"/>
          <w:sz w:val="22"/>
          <w:szCs w:val="22"/>
        </w:rPr>
        <w:t xml:space="preserve">Therefore, this template should be considered a dynamic, living-document and cannot be all-encompassing. </w:t>
      </w:r>
      <w:r w:rsidR="004062CD">
        <w:rPr>
          <w:rFonts w:ascii="Times" w:hAnsi="Times" w:cs="Arial"/>
          <w:sz w:val="22"/>
          <w:szCs w:val="22"/>
        </w:rPr>
        <w:t>T</w:t>
      </w:r>
      <w:r w:rsidR="00AA25CB">
        <w:rPr>
          <w:rFonts w:ascii="Times" w:hAnsi="Times" w:cs="Arial"/>
          <w:sz w:val="22"/>
          <w:szCs w:val="22"/>
        </w:rPr>
        <w:t xml:space="preserve">his document </w:t>
      </w:r>
      <w:r w:rsidR="004062CD">
        <w:rPr>
          <w:rFonts w:ascii="Times" w:hAnsi="Times" w:cs="Arial"/>
          <w:sz w:val="22"/>
          <w:szCs w:val="22"/>
        </w:rPr>
        <w:t xml:space="preserve">relies on supervisors’ </w:t>
      </w:r>
      <w:r w:rsidR="00AA25CB">
        <w:rPr>
          <w:rFonts w:ascii="Times" w:hAnsi="Times" w:cs="Arial"/>
          <w:sz w:val="22"/>
          <w:szCs w:val="22"/>
        </w:rPr>
        <w:t>willingness to think critically about their projects and listen to their technicians</w:t>
      </w:r>
      <w:r w:rsidR="004062CD">
        <w:rPr>
          <w:rFonts w:ascii="Times" w:hAnsi="Times" w:cs="Arial"/>
          <w:sz w:val="22"/>
          <w:szCs w:val="22"/>
        </w:rPr>
        <w:t xml:space="preserve"> and </w:t>
      </w:r>
      <w:r w:rsidR="00AA25CB">
        <w:rPr>
          <w:rFonts w:ascii="Times" w:hAnsi="Times" w:cs="Arial"/>
          <w:sz w:val="22"/>
          <w:szCs w:val="22"/>
        </w:rPr>
        <w:t xml:space="preserve">technician’s willingness to have open, honest conversations with their supervisors. </w:t>
      </w:r>
      <w:r w:rsidR="00DA5E70">
        <w:rPr>
          <w:rFonts w:ascii="Times" w:hAnsi="Times" w:cs="Arial"/>
          <w:sz w:val="22"/>
          <w:szCs w:val="22"/>
        </w:rPr>
        <w:t>Building trust</w:t>
      </w:r>
      <w:r w:rsidR="0088634C">
        <w:rPr>
          <w:rFonts w:ascii="Times" w:hAnsi="Times" w:cs="Arial"/>
          <w:sz w:val="22"/>
          <w:szCs w:val="22"/>
        </w:rPr>
        <w:t xml:space="preserve"> and fostering safe environments is hard work</w:t>
      </w:r>
      <w:r w:rsidR="00A84D38">
        <w:rPr>
          <w:rFonts w:ascii="Times" w:hAnsi="Times" w:cs="Arial"/>
          <w:sz w:val="22"/>
          <w:szCs w:val="22"/>
        </w:rPr>
        <w:t xml:space="preserve">, but </w:t>
      </w:r>
      <w:r w:rsidR="007730C2">
        <w:rPr>
          <w:rFonts w:ascii="Times" w:hAnsi="Times" w:cs="Arial"/>
          <w:sz w:val="22"/>
          <w:szCs w:val="22"/>
        </w:rPr>
        <w:t>this</w:t>
      </w:r>
      <w:r w:rsidR="00A84D38">
        <w:rPr>
          <w:rFonts w:ascii="Times" w:hAnsi="Times" w:cs="Arial"/>
          <w:sz w:val="22"/>
          <w:szCs w:val="22"/>
        </w:rPr>
        <w:t xml:space="preserve"> document </w:t>
      </w:r>
      <w:r w:rsidR="007730C2">
        <w:rPr>
          <w:rFonts w:ascii="Times" w:hAnsi="Times" w:cs="Arial"/>
          <w:sz w:val="22"/>
          <w:szCs w:val="22"/>
        </w:rPr>
        <w:t xml:space="preserve">can serve </w:t>
      </w:r>
      <w:r w:rsidR="00A84D38">
        <w:rPr>
          <w:rFonts w:ascii="Times" w:hAnsi="Times" w:cs="Arial"/>
          <w:sz w:val="22"/>
          <w:szCs w:val="22"/>
        </w:rPr>
        <w:t xml:space="preserve">as a </w:t>
      </w:r>
      <w:r w:rsidR="007730C2">
        <w:rPr>
          <w:rFonts w:ascii="Times" w:hAnsi="Times" w:cs="Arial"/>
          <w:sz w:val="22"/>
          <w:szCs w:val="22"/>
        </w:rPr>
        <w:t>starting point for building safer, more inclusive field spaces.</w:t>
      </w:r>
    </w:p>
    <w:p w14:paraId="1EECE6C9" w14:textId="4D12D192" w:rsidR="00AA25CB" w:rsidRDefault="00AA25CB" w:rsidP="00AA25CB">
      <w:pPr>
        <w:rPr>
          <w:rFonts w:ascii="Times" w:hAnsi="Times" w:cs="Arial"/>
          <w:sz w:val="22"/>
          <w:szCs w:val="22"/>
        </w:rPr>
      </w:pPr>
    </w:p>
    <w:p w14:paraId="65FEAB2C" w14:textId="2E34EC40" w:rsidR="003966FD" w:rsidRDefault="003966FD" w:rsidP="00AA25CB">
      <w:pPr>
        <w:rPr>
          <w:rFonts w:ascii="Times" w:hAnsi="Times" w:cs="Calibri"/>
          <w:color w:val="000000"/>
          <w:sz w:val="22"/>
          <w:szCs w:val="22"/>
        </w:rPr>
      </w:pPr>
      <w:r w:rsidRPr="003966FD">
        <w:rPr>
          <w:rFonts w:ascii="Times" w:hAnsi="Times" w:cs="Arial"/>
          <w:b/>
          <w:bCs/>
          <w:sz w:val="22"/>
          <w:szCs w:val="22"/>
        </w:rPr>
        <w:t xml:space="preserve">Disclaimer: </w:t>
      </w:r>
      <w:r w:rsidRPr="003966FD">
        <w:rPr>
          <w:rFonts w:ascii="Times" w:hAnsi="Times" w:cs="Calibri"/>
          <w:color w:val="000000"/>
          <w:sz w:val="22"/>
          <w:szCs w:val="22"/>
        </w:rPr>
        <w:t>While intended as a communications tool to foster improved field safety and field culture, this document does not supplant information or expectations contained within a Job Responsibilities Worksheet (JRW), nor goals set by employees under guidance of their supervisors. Care should be used for this document in use with JRW defined employees to ensure expectations and conditions are not contradictory.</w:t>
      </w:r>
    </w:p>
    <w:p w14:paraId="724BEE83" w14:textId="77777777" w:rsidR="000A1593" w:rsidRDefault="000A1593" w:rsidP="00F55F7E">
      <w:pPr>
        <w:spacing w:after="160" w:line="259" w:lineRule="auto"/>
        <w:rPr>
          <w:rFonts w:ascii="Times" w:hAnsi="Times" w:cs="Calibri"/>
          <w:color w:val="000000"/>
          <w:sz w:val="22"/>
          <w:szCs w:val="22"/>
        </w:rPr>
      </w:pPr>
    </w:p>
    <w:p w14:paraId="2EA31C43" w14:textId="427FFA9A" w:rsidR="0050241A" w:rsidRDefault="0050241A" w:rsidP="00AA25CB">
      <w:pPr>
        <w:rPr>
          <w:rFonts w:ascii="Times" w:hAnsi="Times" w:cs="Arial"/>
          <w:sz w:val="22"/>
          <w:szCs w:val="22"/>
        </w:rPr>
      </w:pPr>
    </w:p>
    <w:p w14:paraId="42BDABA1" w14:textId="77777777" w:rsidR="0050241A" w:rsidRDefault="0050241A" w:rsidP="00AA25CB">
      <w:pPr>
        <w:rPr>
          <w:rFonts w:ascii="Times" w:hAnsi="Times" w:cs="Arial"/>
          <w:sz w:val="22"/>
          <w:szCs w:val="22"/>
        </w:rPr>
      </w:pPr>
    </w:p>
    <w:p w14:paraId="015E82D1" w14:textId="77777777" w:rsidR="00AA25CB" w:rsidRPr="00FD2098" w:rsidRDefault="00AA25CB" w:rsidP="00AA25CB">
      <w:pPr>
        <w:rPr>
          <w:rFonts w:ascii="Times" w:hAnsi="Times" w:cs="Arial"/>
          <w:sz w:val="22"/>
          <w:szCs w:val="22"/>
        </w:rPr>
      </w:pPr>
    </w:p>
    <w:p w14:paraId="21CD3E94" w14:textId="77777777" w:rsidR="00AA25CB" w:rsidRDefault="00AA25CB" w:rsidP="00AA25CB">
      <w:pPr>
        <w:pBdr>
          <w:bottom w:val="single" w:sz="4" w:space="1" w:color="auto"/>
        </w:pBdr>
        <w:jc w:val="center"/>
        <w:rPr>
          <w:b/>
          <w:bCs/>
        </w:rPr>
        <w:sectPr w:rsidR="00AA25CB" w:rsidSect="00821268">
          <w:headerReference w:type="default" r:id="rId11"/>
          <w:footerReference w:type="default" r:id="rId12"/>
          <w:pgSz w:w="12240" w:h="15840"/>
          <w:pgMar w:top="1440" w:right="1440" w:bottom="1440" w:left="1440" w:header="720" w:footer="720" w:gutter="0"/>
          <w:pgNumType w:start="1"/>
          <w:cols w:space="720"/>
          <w:docGrid w:linePitch="360"/>
        </w:sectPr>
      </w:pPr>
    </w:p>
    <w:p w14:paraId="59E68583" w14:textId="77777777" w:rsidR="00AA25CB" w:rsidRPr="00C41F81" w:rsidRDefault="00AA25CB" w:rsidP="00AA25CB">
      <w:pPr>
        <w:pBdr>
          <w:bottom w:val="single" w:sz="4" w:space="1" w:color="auto"/>
        </w:pBdr>
        <w:jc w:val="center"/>
        <w:rPr>
          <w:b/>
          <w:bCs/>
        </w:rPr>
      </w:pPr>
      <w:r w:rsidRPr="00C41F81">
        <w:rPr>
          <w:b/>
          <w:bCs/>
        </w:rPr>
        <w:lastRenderedPageBreak/>
        <w:t>RISKS AND MITIGATION STRATEGIES</w:t>
      </w:r>
    </w:p>
    <w:p w14:paraId="7B9CDE72" w14:textId="77777777" w:rsidR="00AA25CB" w:rsidRDefault="00AA25CB" w:rsidP="00AA25CB">
      <w:pPr>
        <w:jc w:val="center"/>
        <w:rPr>
          <w:b/>
          <w:bCs/>
          <w:u w:val="single"/>
        </w:rPr>
      </w:pPr>
    </w:p>
    <w:p w14:paraId="4C0EBA7E" w14:textId="3C599F16" w:rsidR="00AA25CB" w:rsidRDefault="00AA25CB" w:rsidP="00AA25CB">
      <w:pPr>
        <w:rPr>
          <w:rFonts w:ascii="Times" w:hAnsi="Times" w:cs="Arial"/>
          <w:sz w:val="22"/>
          <w:szCs w:val="22"/>
        </w:rPr>
      </w:pPr>
      <w:r w:rsidRPr="00103B92">
        <w:rPr>
          <w:rFonts w:ascii="Times" w:hAnsi="Times"/>
          <w:sz w:val="22"/>
          <w:szCs w:val="22"/>
        </w:rPr>
        <w:t>Th</w:t>
      </w:r>
      <w:r>
        <w:rPr>
          <w:rFonts w:ascii="Times" w:hAnsi="Times"/>
          <w:sz w:val="22"/>
          <w:szCs w:val="22"/>
        </w:rPr>
        <w:t xml:space="preserve">is </w:t>
      </w:r>
      <w:r w:rsidRPr="00103B92">
        <w:rPr>
          <w:rFonts w:ascii="Times" w:hAnsi="Times"/>
          <w:sz w:val="22"/>
          <w:szCs w:val="22"/>
        </w:rPr>
        <w:t xml:space="preserve">section includes </w:t>
      </w:r>
      <w:r w:rsidR="005A58BF">
        <w:rPr>
          <w:rFonts w:ascii="Times" w:hAnsi="Times"/>
          <w:sz w:val="22"/>
          <w:szCs w:val="22"/>
        </w:rPr>
        <w:t xml:space="preserve">two tools: </w:t>
      </w:r>
      <w:r w:rsidRPr="00103B92">
        <w:rPr>
          <w:rFonts w:ascii="Times" w:hAnsi="Times"/>
          <w:sz w:val="22"/>
          <w:szCs w:val="22"/>
        </w:rPr>
        <w:t xml:space="preserve">a list of perceived or actual risks associated with </w:t>
      </w:r>
      <w:r w:rsidR="005A58BF">
        <w:rPr>
          <w:rFonts w:ascii="Times" w:hAnsi="Times"/>
          <w:sz w:val="22"/>
          <w:szCs w:val="22"/>
        </w:rPr>
        <w:t xml:space="preserve">1) </w:t>
      </w:r>
      <w:r>
        <w:rPr>
          <w:rFonts w:ascii="Times" w:hAnsi="Times"/>
          <w:sz w:val="22"/>
          <w:szCs w:val="22"/>
        </w:rPr>
        <w:t>generally b</w:t>
      </w:r>
      <w:r w:rsidRPr="00103B92">
        <w:rPr>
          <w:rFonts w:ascii="Times" w:hAnsi="Times"/>
          <w:sz w:val="22"/>
          <w:szCs w:val="22"/>
        </w:rPr>
        <w:t>eing in the field</w:t>
      </w:r>
      <w:r>
        <w:rPr>
          <w:rFonts w:ascii="Times" w:hAnsi="Times"/>
          <w:sz w:val="22"/>
          <w:szCs w:val="22"/>
        </w:rPr>
        <w:t xml:space="preserve"> </w:t>
      </w:r>
      <w:r w:rsidRPr="00103B92">
        <w:rPr>
          <w:rFonts w:ascii="Times" w:hAnsi="Times"/>
          <w:sz w:val="22"/>
          <w:szCs w:val="22"/>
        </w:rPr>
        <w:t xml:space="preserve">and </w:t>
      </w:r>
      <w:r w:rsidR="005A58BF">
        <w:rPr>
          <w:rFonts w:ascii="Times" w:hAnsi="Times"/>
          <w:sz w:val="22"/>
          <w:szCs w:val="22"/>
        </w:rPr>
        <w:t xml:space="preserve">2) </w:t>
      </w:r>
      <w:r w:rsidRPr="00103B92">
        <w:rPr>
          <w:rFonts w:ascii="Times" w:hAnsi="Times"/>
          <w:sz w:val="22"/>
          <w:szCs w:val="22"/>
        </w:rPr>
        <w:t>at each specific site.</w:t>
      </w:r>
      <w:r>
        <w:rPr>
          <w:rFonts w:ascii="Times" w:hAnsi="Times"/>
          <w:sz w:val="22"/>
          <w:szCs w:val="22"/>
        </w:rPr>
        <w:t xml:space="preserve"> </w:t>
      </w:r>
      <w:r w:rsidRPr="00922819">
        <w:rPr>
          <w:rFonts w:ascii="Times" w:hAnsi="Times" w:cs="Arial"/>
          <w:b/>
          <w:bCs/>
          <w:sz w:val="22"/>
          <w:szCs w:val="22"/>
        </w:rPr>
        <w:t xml:space="preserve">All risks </w:t>
      </w:r>
      <w:r w:rsidR="005A58BF">
        <w:rPr>
          <w:rFonts w:ascii="Times" w:hAnsi="Times" w:cs="Arial"/>
          <w:b/>
          <w:bCs/>
          <w:sz w:val="22"/>
          <w:szCs w:val="22"/>
        </w:rPr>
        <w:t>are</w:t>
      </w:r>
      <w:r w:rsidRPr="00922819">
        <w:rPr>
          <w:rFonts w:ascii="Times" w:hAnsi="Times" w:cs="Arial"/>
          <w:b/>
          <w:bCs/>
          <w:sz w:val="22"/>
          <w:szCs w:val="22"/>
        </w:rPr>
        <w:t xml:space="preserve"> paired with a mitigation strategy so that action items and/or expectations for a successful trip into the field are clear.</w:t>
      </w:r>
      <w:r>
        <w:rPr>
          <w:rFonts w:ascii="Times" w:hAnsi="Times" w:cs="Arial"/>
          <w:sz w:val="22"/>
          <w:szCs w:val="22"/>
        </w:rPr>
        <w:t xml:space="preserve"> </w:t>
      </w:r>
      <w:r w:rsidRPr="00103B92">
        <w:rPr>
          <w:rFonts w:ascii="Times" w:hAnsi="Times" w:cs="Arial"/>
          <w:sz w:val="22"/>
          <w:szCs w:val="22"/>
        </w:rPr>
        <w:t>It is the responsibility of the technician to share concerns they have with the supervisor so that the document can be updated, and the most appropriate mitigation strategies can be implemented. It is the responsibility of the supervisor to</w:t>
      </w:r>
      <w:r>
        <w:rPr>
          <w:rFonts w:ascii="Times" w:hAnsi="Times" w:cs="Arial"/>
          <w:sz w:val="22"/>
          <w:szCs w:val="22"/>
        </w:rPr>
        <w:t xml:space="preserve"> communicate expectations and</w:t>
      </w:r>
      <w:r w:rsidRPr="00103B92">
        <w:rPr>
          <w:rFonts w:ascii="Times" w:hAnsi="Times" w:cs="Arial"/>
          <w:sz w:val="22"/>
          <w:szCs w:val="22"/>
        </w:rPr>
        <w:t xml:space="preserve"> educate themselves on the local demographics</w:t>
      </w:r>
      <w:r>
        <w:rPr>
          <w:rFonts w:ascii="Times" w:hAnsi="Times" w:cs="Arial"/>
          <w:sz w:val="22"/>
          <w:szCs w:val="22"/>
        </w:rPr>
        <w:t xml:space="preserve">, social </w:t>
      </w:r>
      <w:r w:rsidRPr="00103B92">
        <w:rPr>
          <w:rFonts w:ascii="Times" w:hAnsi="Times" w:cs="Arial"/>
          <w:sz w:val="22"/>
          <w:szCs w:val="22"/>
        </w:rPr>
        <w:t>climate</w:t>
      </w:r>
      <w:r>
        <w:rPr>
          <w:rFonts w:ascii="Times" w:hAnsi="Times" w:cs="Arial"/>
          <w:sz w:val="22"/>
          <w:szCs w:val="22"/>
        </w:rPr>
        <w:t>, and differential risks relevant to</w:t>
      </w:r>
      <w:r w:rsidRPr="00103B92">
        <w:rPr>
          <w:rFonts w:ascii="Times" w:hAnsi="Times" w:cs="Arial"/>
          <w:sz w:val="22"/>
          <w:szCs w:val="22"/>
        </w:rPr>
        <w:t xml:space="preserve"> all of their sites</w:t>
      </w:r>
      <w:r>
        <w:rPr>
          <w:rFonts w:ascii="Times" w:hAnsi="Times" w:cs="Arial"/>
          <w:sz w:val="22"/>
          <w:szCs w:val="22"/>
        </w:rPr>
        <w:t>.</w:t>
      </w:r>
    </w:p>
    <w:p w14:paraId="7A9B0652" w14:textId="284E7226" w:rsidR="003966FD" w:rsidRDefault="003966FD" w:rsidP="00AA25CB">
      <w:pPr>
        <w:rPr>
          <w:rFonts w:ascii="Times" w:hAnsi="Times" w:cs="Arial"/>
          <w:sz w:val="22"/>
          <w:szCs w:val="22"/>
        </w:rPr>
      </w:pPr>
    </w:p>
    <w:p w14:paraId="6C155002" w14:textId="54B233DC" w:rsidR="00AA25CB" w:rsidRPr="003966FD" w:rsidRDefault="003966FD" w:rsidP="003966FD">
      <w:pPr>
        <w:rPr>
          <w:rFonts w:ascii="Times" w:hAnsi="Times" w:cs="Arial"/>
          <w:b/>
          <w:bCs/>
          <w:sz w:val="22"/>
          <w:szCs w:val="22"/>
        </w:rPr>
      </w:pPr>
      <w:r w:rsidRPr="003966FD">
        <w:rPr>
          <w:rFonts w:ascii="Times" w:hAnsi="Times" w:cs="Arial"/>
          <w:b/>
          <w:bCs/>
          <w:sz w:val="22"/>
          <w:szCs w:val="22"/>
        </w:rPr>
        <w:t xml:space="preserve">Disclaimer: </w:t>
      </w:r>
      <w:r w:rsidRPr="003966FD">
        <w:rPr>
          <w:rFonts w:ascii="Times" w:hAnsi="Times" w:cs="Calibri"/>
          <w:color w:val="000000"/>
          <w:sz w:val="22"/>
          <w:szCs w:val="22"/>
        </w:rPr>
        <w:t>While intended as a communications tool to foster improved field safety and field culture, this document does not supplant information or expectations contained within a Job Responsibilities Worksheet (JRW), nor goals set by employees under guidance of their supervisors. Care should be used for this document in use with JRW defined employees to ensure expectations and conditions are not contradictory.</w:t>
      </w:r>
    </w:p>
    <w:p w14:paraId="08AB4D93" w14:textId="77777777" w:rsidR="00AA25CB" w:rsidRDefault="00AA25CB" w:rsidP="00AA25CB">
      <w:pPr>
        <w:jc w:val="center"/>
        <w:rPr>
          <w:rFonts w:ascii="Times" w:hAnsi="Times"/>
          <w:b/>
          <w:bCs/>
          <w:u w:val="single"/>
        </w:rPr>
      </w:pPr>
    </w:p>
    <w:p w14:paraId="2ECBA2CC" w14:textId="3120B068" w:rsidR="00AA25CB" w:rsidRPr="007279B6" w:rsidRDefault="00700BE6" w:rsidP="00AA25CB">
      <w:pPr>
        <w:jc w:val="center"/>
        <w:rPr>
          <w:b/>
          <w:bCs/>
        </w:rPr>
      </w:pPr>
      <w:bookmarkStart w:id="1" w:name="General"/>
      <w:bookmarkStart w:id="2" w:name="General_Risks"/>
      <w:r>
        <w:rPr>
          <w:rFonts w:ascii="Times" w:hAnsi="Times"/>
          <w:b/>
          <w:bCs/>
          <w:noProof/>
        </w:rPr>
        <mc:AlternateContent>
          <mc:Choice Requires="wps">
            <w:drawing>
              <wp:anchor distT="0" distB="0" distL="114300" distR="114300" simplePos="0" relativeHeight="251658240" behindDoc="0" locked="0" layoutInCell="1" allowOverlap="1" wp14:anchorId="4CD45B05" wp14:editId="370A81C4">
                <wp:simplePos x="0" y="0"/>
                <wp:positionH relativeFrom="column">
                  <wp:posOffset>71120</wp:posOffset>
                </wp:positionH>
                <wp:positionV relativeFrom="paragraph">
                  <wp:posOffset>258445</wp:posOffset>
                </wp:positionV>
                <wp:extent cx="6181090" cy="732790"/>
                <wp:effectExtent l="0" t="0" r="0" b="0"/>
                <wp:wrapSquare wrapText="bothSides"/>
                <wp:docPr id="72" name="Text Box 2"/>
                <wp:cNvGraphicFramePr/>
                <a:graphic xmlns:a="http://schemas.openxmlformats.org/drawingml/2006/main">
                  <a:graphicData uri="http://schemas.microsoft.com/office/word/2010/wordprocessingShape">
                    <wps:wsp>
                      <wps:cNvSpPr txBox="1"/>
                      <wps:spPr>
                        <a:xfrm>
                          <a:off x="0" y="0"/>
                          <a:ext cx="6181090" cy="732790"/>
                        </a:xfrm>
                        <a:prstGeom prst="rect">
                          <a:avLst/>
                        </a:prstGeom>
                        <a:noFill/>
                        <a:ln w="6350">
                          <a:noFill/>
                        </a:ln>
                      </wps:spPr>
                      <wps:txbx>
                        <w:txbxContent>
                          <w:p w14:paraId="4DF9E82E" w14:textId="3EDBF212" w:rsidR="00AA25CB" w:rsidRPr="005F4D84" w:rsidRDefault="000D381A" w:rsidP="00AA25CB">
                            <w:pPr>
                              <w:rPr>
                                <w:rFonts w:ascii="Arial" w:hAnsi="Arial" w:cs="Arial"/>
                                <w:sz w:val="20"/>
                                <w:szCs w:val="20"/>
                              </w:rPr>
                            </w:pPr>
                            <w:r>
                              <w:rPr>
                                <w:rFonts w:ascii="Arial" w:hAnsi="Arial" w:cs="Arial"/>
                                <w:sz w:val="20"/>
                                <w:szCs w:val="20"/>
                              </w:rPr>
                              <w:t>T</w:t>
                            </w:r>
                            <w:r w:rsidR="00AA25CB">
                              <w:rPr>
                                <w:rFonts w:ascii="Arial" w:hAnsi="Arial" w:cs="Arial"/>
                                <w:sz w:val="20"/>
                                <w:szCs w:val="20"/>
                              </w:rPr>
                              <w:t xml:space="preserve">echnicians </w:t>
                            </w:r>
                            <w:r>
                              <w:rPr>
                                <w:rFonts w:ascii="Arial" w:hAnsi="Arial" w:cs="Arial"/>
                                <w:sz w:val="20"/>
                                <w:szCs w:val="20"/>
                              </w:rPr>
                              <w:t xml:space="preserve">need to have clear </w:t>
                            </w:r>
                            <w:r w:rsidR="00AA7C4A">
                              <w:rPr>
                                <w:rFonts w:ascii="Arial" w:hAnsi="Arial" w:cs="Arial"/>
                                <w:sz w:val="20"/>
                                <w:szCs w:val="20"/>
                              </w:rPr>
                              <w:t>expectations</w:t>
                            </w:r>
                            <w:r>
                              <w:rPr>
                                <w:rFonts w:ascii="Arial" w:hAnsi="Arial" w:cs="Arial"/>
                                <w:sz w:val="20"/>
                                <w:szCs w:val="20"/>
                              </w:rPr>
                              <w:t xml:space="preserve"> in order </w:t>
                            </w:r>
                            <w:r w:rsidR="00AA25CB">
                              <w:rPr>
                                <w:rFonts w:ascii="Arial" w:hAnsi="Arial" w:cs="Arial"/>
                                <w:sz w:val="20"/>
                                <w:szCs w:val="20"/>
                              </w:rPr>
                              <w:t xml:space="preserve">to make educated decisions about </w:t>
                            </w:r>
                            <w:r>
                              <w:rPr>
                                <w:rFonts w:ascii="Arial" w:hAnsi="Arial" w:cs="Arial"/>
                                <w:sz w:val="20"/>
                                <w:szCs w:val="20"/>
                              </w:rPr>
                              <w:t>t</w:t>
                            </w:r>
                            <w:r w:rsidR="00700BE6">
                              <w:rPr>
                                <w:rFonts w:ascii="Arial" w:hAnsi="Arial" w:cs="Arial"/>
                                <w:sz w:val="20"/>
                                <w:szCs w:val="20"/>
                              </w:rPr>
                              <w:t>he job</w:t>
                            </w:r>
                            <w:r w:rsidR="00AA25CB">
                              <w:rPr>
                                <w:rFonts w:ascii="Arial" w:hAnsi="Arial" w:cs="Arial"/>
                                <w:sz w:val="20"/>
                                <w:szCs w:val="20"/>
                              </w:rPr>
                              <w:t xml:space="preserve"> relative to their personal safety thresholds. With this information, technicians can give</w:t>
                            </w:r>
                            <w:r w:rsidR="00700BE6">
                              <w:rPr>
                                <w:rFonts w:ascii="Arial" w:hAnsi="Arial" w:cs="Arial"/>
                                <w:sz w:val="20"/>
                                <w:szCs w:val="20"/>
                              </w:rPr>
                              <w:t xml:space="preserve"> more</w:t>
                            </w:r>
                            <w:r w:rsidR="00AA25CB">
                              <w:rPr>
                                <w:rFonts w:ascii="Arial" w:hAnsi="Arial" w:cs="Arial"/>
                                <w:sz w:val="20"/>
                                <w:szCs w:val="20"/>
                              </w:rPr>
                              <w:t xml:space="preserve"> informed consent before participating in research. Field members should discuss current mitigation strategies </w:t>
                            </w:r>
                            <w:r w:rsidR="00700BE6">
                              <w:rPr>
                                <w:rFonts w:ascii="Arial" w:hAnsi="Arial" w:cs="Arial"/>
                                <w:sz w:val="20"/>
                                <w:szCs w:val="20"/>
                              </w:rPr>
                              <w:t xml:space="preserve">and </w:t>
                            </w:r>
                            <w:r w:rsidR="00AA25CB">
                              <w:rPr>
                                <w:rFonts w:ascii="Arial" w:hAnsi="Arial" w:cs="Arial"/>
                                <w:sz w:val="20"/>
                                <w:szCs w:val="20"/>
                              </w:rPr>
                              <w:t>update strategies</w:t>
                            </w:r>
                            <w:r w:rsidR="00700BE6">
                              <w:rPr>
                                <w:rFonts w:ascii="Arial" w:hAnsi="Arial" w:cs="Arial"/>
                                <w:sz w:val="20"/>
                                <w:szCs w:val="20"/>
                              </w:rPr>
                              <w:t xml:space="preserve"> as nee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D45B05" id="_x0000_t202" coordsize="21600,21600" o:spt="202" path="m,l,21600r21600,l21600,xe">
                <v:stroke joinstyle="miter"/>
                <v:path gradientshapeok="t" o:connecttype="rect"/>
              </v:shapetype>
              <v:shape id="Text Box 2" o:spid="_x0000_s1026" type="#_x0000_t202" style="position:absolute;left:0;text-align:left;margin-left:5.6pt;margin-top:20.35pt;width:486.7pt;height:57.7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" filled="f" stroked="f" strokeweight=".5pt">
                <v:textbox>
                  <w:txbxContent>
                    <w:p w14:paraId="4DF9E82E" w14:textId="3EDBF212" w:rsidR="00AA25CB" w:rsidRPr="005F4D84" w:rsidRDefault="000D381A" w:rsidP="00AA25CB">
                      <w:pPr>
                        <w:rPr>
                          <w:rFonts w:ascii="Arial" w:hAnsi="Arial" w:cs="Arial"/>
                          <w:sz w:val="20"/>
                          <w:szCs w:val="20"/>
                        </w:rPr>
                      </w:pPr>
                      <w:r>
                        <w:rPr>
                          <w:rFonts w:ascii="Arial" w:hAnsi="Arial" w:cs="Arial"/>
                          <w:sz w:val="20"/>
                          <w:szCs w:val="20"/>
                        </w:rPr>
                        <w:t>T</w:t>
                      </w:r>
                      <w:r w:rsidR="00AA25CB">
                        <w:rPr>
                          <w:rFonts w:ascii="Arial" w:hAnsi="Arial" w:cs="Arial"/>
                          <w:sz w:val="20"/>
                          <w:szCs w:val="20"/>
                        </w:rPr>
                        <w:t xml:space="preserve">echnicians </w:t>
                      </w:r>
                      <w:r>
                        <w:rPr>
                          <w:rFonts w:ascii="Arial" w:hAnsi="Arial" w:cs="Arial"/>
                          <w:sz w:val="20"/>
                          <w:szCs w:val="20"/>
                        </w:rPr>
                        <w:t xml:space="preserve">need to have clear </w:t>
                      </w:r>
                      <w:r w:rsidR="00AA7C4A">
                        <w:rPr>
                          <w:rFonts w:ascii="Arial" w:hAnsi="Arial" w:cs="Arial"/>
                          <w:sz w:val="20"/>
                          <w:szCs w:val="20"/>
                        </w:rPr>
                        <w:t>expectations</w:t>
                      </w:r>
                      <w:r>
                        <w:rPr>
                          <w:rFonts w:ascii="Arial" w:hAnsi="Arial" w:cs="Arial"/>
                          <w:sz w:val="20"/>
                          <w:szCs w:val="20"/>
                        </w:rPr>
                        <w:t xml:space="preserve"> in order </w:t>
                      </w:r>
                      <w:r w:rsidR="00AA25CB">
                        <w:rPr>
                          <w:rFonts w:ascii="Arial" w:hAnsi="Arial" w:cs="Arial"/>
                          <w:sz w:val="20"/>
                          <w:szCs w:val="20"/>
                        </w:rPr>
                        <w:t xml:space="preserve">to make educated decisions about </w:t>
                      </w:r>
                      <w:r>
                        <w:rPr>
                          <w:rFonts w:ascii="Arial" w:hAnsi="Arial" w:cs="Arial"/>
                          <w:sz w:val="20"/>
                          <w:szCs w:val="20"/>
                        </w:rPr>
                        <w:t>t</w:t>
                      </w:r>
                      <w:r w:rsidR="00700BE6">
                        <w:rPr>
                          <w:rFonts w:ascii="Arial" w:hAnsi="Arial" w:cs="Arial"/>
                          <w:sz w:val="20"/>
                          <w:szCs w:val="20"/>
                        </w:rPr>
                        <w:t>he job</w:t>
                      </w:r>
                      <w:r w:rsidR="00AA25CB">
                        <w:rPr>
                          <w:rFonts w:ascii="Arial" w:hAnsi="Arial" w:cs="Arial"/>
                          <w:sz w:val="20"/>
                          <w:szCs w:val="20"/>
                        </w:rPr>
                        <w:t xml:space="preserve"> relative to their personal safety thresholds. With this information, technicians can give</w:t>
                      </w:r>
                      <w:r w:rsidR="00700BE6">
                        <w:rPr>
                          <w:rFonts w:ascii="Arial" w:hAnsi="Arial" w:cs="Arial"/>
                          <w:sz w:val="20"/>
                          <w:szCs w:val="20"/>
                        </w:rPr>
                        <w:t xml:space="preserve"> more</w:t>
                      </w:r>
                      <w:r w:rsidR="00AA25CB">
                        <w:rPr>
                          <w:rFonts w:ascii="Arial" w:hAnsi="Arial" w:cs="Arial"/>
                          <w:sz w:val="20"/>
                          <w:szCs w:val="20"/>
                        </w:rPr>
                        <w:t xml:space="preserve"> informed consent before participating in research. Field members should discuss current mitigation strategies </w:t>
                      </w:r>
                      <w:r w:rsidR="00700BE6">
                        <w:rPr>
                          <w:rFonts w:ascii="Arial" w:hAnsi="Arial" w:cs="Arial"/>
                          <w:sz w:val="20"/>
                          <w:szCs w:val="20"/>
                        </w:rPr>
                        <w:t xml:space="preserve">and </w:t>
                      </w:r>
                      <w:r w:rsidR="00AA25CB">
                        <w:rPr>
                          <w:rFonts w:ascii="Arial" w:hAnsi="Arial" w:cs="Arial"/>
                          <w:sz w:val="20"/>
                          <w:szCs w:val="20"/>
                        </w:rPr>
                        <w:t>update strategies</w:t>
                      </w:r>
                      <w:r w:rsidR="00700BE6">
                        <w:rPr>
                          <w:rFonts w:ascii="Arial" w:hAnsi="Arial" w:cs="Arial"/>
                          <w:sz w:val="20"/>
                          <w:szCs w:val="20"/>
                        </w:rPr>
                        <w:t xml:space="preserve"> as needed.</w:t>
                      </w:r>
                    </w:p>
                  </w:txbxContent>
                </v:textbox>
                <w10:wrap type="square"/>
              </v:shape>
            </w:pict>
          </mc:Fallback>
        </mc:AlternateContent>
      </w:r>
      <w:r>
        <w:rPr>
          <w:rFonts w:ascii="Times" w:hAnsi="Times"/>
          <w:b/>
          <w:bCs/>
          <w:noProof/>
        </w:rPr>
        <mc:AlternateContent>
          <mc:Choice Requires="wps">
            <w:drawing>
              <wp:anchor distT="0" distB="0" distL="114300" distR="114300" simplePos="0" relativeHeight="251657216" behindDoc="0" locked="0" layoutInCell="1" allowOverlap="1" wp14:anchorId="1A9B1DF5" wp14:editId="29CCF61D">
                <wp:simplePos x="0" y="0"/>
                <wp:positionH relativeFrom="column">
                  <wp:posOffset>71120</wp:posOffset>
                </wp:positionH>
                <wp:positionV relativeFrom="paragraph">
                  <wp:posOffset>258445</wp:posOffset>
                </wp:positionV>
                <wp:extent cx="6181725" cy="732790"/>
                <wp:effectExtent l="0" t="0" r="15875" b="16510"/>
                <wp:wrapSquare wrapText="bothSides"/>
                <wp:docPr id="71" name="Rounded Rectangle 1"/>
                <wp:cNvGraphicFramePr/>
                <a:graphic xmlns:a="http://schemas.openxmlformats.org/drawingml/2006/main">
                  <a:graphicData uri="http://schemas.microsoft.com/office/word/2010/wordprocessingShape">
                    <wps:wsp>
                      <wps:cNvSpPr/>
                      <wps:spPr>
                        <a:xfrm>
                          <a:off x="0" y="0"/>
                          <a:ext cx="6181725" cy="732790"/>
                        </a:xfrm>
                        <a:prstGeom prst="roundRect">
                          <a:avLst/>
                        </a:prstGeom>
                        <a:solidFill>
                          <a:schemeClr val="accent6">
                            <a:lumMod val="20000"/>
                            <a:lumOff val="8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11FA87D" id="Rounded Rectangle 1" o:spid="_x0000_s1026" style="position:absolute;margin-left:5.6pt;margin-top:20.35pt;width:486.75pt;height:57.7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" fillcolor="#e2efd9 [665]" strokecolor="#375623 [1609]" strokeweight="1pt">
                <v:stroke joinstyle="miter"/>
                <w10:wrap type="square"/>
              </v:roundrect>
            </w:pict>
          </mc:Fallback>
        </mc:AlternateContent>
      </w:r>
      <w:r w:rsidR="00AA25CB" w:rsidRPr="00C41F81">
        <w:rPr>
          <w:rFonts w:ascii="Times" w:hAnsi="Times"/>
          <w:b/>
          <w:bCs/>
        </w:rPr>
        <w:t>GENERAL RISKS FOR FIELDWORK</w:t>
      </w:r>
      <w:bookmarkEnd w:id="1"/>
      <w:bookmarkEnd w:id="2"/>
      <w:r w:rsidR="00AA25CB" w:rsidRPr="00C41F81">
        <w:rPr>
          <w:rFonts w:ascii="Times" w:hAnsi="Times"/>
          <w:b/>
          <w:bCs/>
        </w:rPr>
        <w:t>:</w:t>
      </w:r>
    </w:p>
    <w:p w14:paraId="55312DE5" w14:textId="5976EFEA" w:rsidR="00AA25CB" w:rsidRPr="00395E8B" w:rsidRDefault="00AA25CB" w:rsidP="00AA25CB">
      <w:pPr>
        <w:rPr>
          <w:sz w:val="22"/>
          <w:szCs w:val="22"/>
        </w:rPr>
      </w:pPr>
    </w:p>
    <w:p w14:paraId="1475E870" w14:textId="366F45C5" w:rsidR="00275BFA" w:rsidRPr="00395E8B" w:rsidRDefault="00275BFA" w:rsidP="00275BFA">
      <w:pPr>
        <w:rPr>
          <w:rFonts w:ascii="Times" w:hAnsi="Times"/>
          <w:sz w:val="22"/>
          <w:szCs w:val="22"/>
        </w:rPr>
      </w:pPr>
      <w:r w:rsidRPr="00395E8B">
        <w:rPr>
          <w:rFonts w:ascii="Times" w:hAnsi="Times"/>
          <w:sz w:val="22"/>
          <w:szCs w:val="22"/>
        </w:rPr>
        <w:t>Fieldwork is conducted during all kinds of weather. Technicians may encounter undesirable weather conditions (hot/cold temperatures, wind and/or rain).</w:t>
      </w:r>
    </w:p>
    <w:p w14:paraId="0A62CFB5" w14:textId="77777777" w:rsidR="00275BFA" w:rsidRPr="00395E8B" w:rsidRDefault="00275BFA" w:rsidP="00275BFA">
      <w:pPr>
        <w:rPr>
          <w:rFonts w:ascii="Times" w:hAnsi="Times"/>
          <w:sz w:val="22"/>
          <w:szCs w:val="22"/>
        </w:rPr>
      </w:pPr>
    </w:p>
    <w:p w14:paraId="0BC6FD04" w14:textId="77777777" w:rsidR="00275BFA" w:rsidRPr="00395E8B" w:rsidRDefault="00275BFA" w:rsidP="00275BFA">
      <w:pPr>
        <w:ind w:left="720"/>
        <w:rPr>
          <w:rFonts w:ascii="Times" w:hAnsi="Times"/>
          <w:sz w:val="22"/>
          <w:szCs w:val="22"/>
        </w:rPr>
      </w:pPr>
      <w:r w:rsidRPr="00395E8B">
        <w:rPr>
          <w:rFonts w:ascii="Times" w:hAnsi="Times"/>
          <w:b/>
          <w:bCs/>
          <w:sz w:val="22"/>
          <w:szCs w:val="22"/>
        </w:rPr>
        <w:t xml:space="preserve">Mitigation strategy: </w:t>
      </w:r>
      <w:r w:rsidRPr="00395E8B">
        <w:rPr>
          <w:rFonts w:ascii="Times" w:hAnsi="Times"/>
          <w:sz w:val="22"/>
          <w:szCs w:val="22"/>
        </w:rPr>
        <w:t>Pack layers for warmth or rain. In the event of thunder and lightning, we will pause surveys and wait in the car. If the storm doesn’t pass, we will return to campus.</w:t>
      </w:r>
    </w:p>
    <w:p w14:paraId="6BE54703" w14:textId="77777777" w:rsidR="00275BFA" w:rsidRPr="00395E8B" w:rsidRDefault="00275BFA" w:rsidP="00275BFA">
      <w:pPr>
        <w:rPr>
          <w:sz w:val="22"/>
          <w:szCs w:val="22"/>
        </w:rPr>
      </w:pPr>
    </w:p>
    <w:p w14:paraId="55E21FA5" w14:textId="77777777" w:rsidR="00275BFA" w:rsidRPr="00395E8B" w:rsidRDefault="00275BFA" w:rsidP="00275BFA">
      <w:pPr>
        <w:rPr>
          <w:rFonts w:ascii="Arial" w:hAnsi="Arial" w:cs="Arial"/>
          <w:sz w:val="22"/>
          <w:szCs w:val="22"/>
        </w:rPr>
      </w:pPr>
    </w:p>
    <w:p w14:paraId="5EE4E9D0" w14:textId="77777777" w:rsidR="00275BFA" w:rsidRPr="00395E8B" w:rsidRDefault="00275BFA" w:rsidP="00275BFA">
      <w:pPr>
        <w:rPr>
          <w:rFonts w:ascii="Times" w:hAnsi="Times"/>
          <w:sz w:val="22"/>
          <w:szCs w:val="22"/>
        </w:rPr>
      </w:pPr>
      <w:r w:rsidRPr="00395E8B">
        <w:rPr>
          <w:rFonts w:ascii="Times" w:hAnsi="Times"/>
          <w:sz w:val="22"/>
          <w:szCs w:val="22"/>
        </w:rPr>
        <w:t>Sites are close to the road, but all members of field teams should expect to be on their feet for most of the surveys. Both sites have</w:t>
      </w:r>
      <w:r>
        <w:rPr>
          <w:rFonts w:ascii="Times" w:hAnsi="Times"/>
          <w:sz w:val="22"/>
          <w:szCs w:val="22"/>
        </w:rPr>
        <w:t xml:space="preserve"> ground-nesting bees and</w:t>
      </w:r>
      <w:r w:rsidRPr="00395E8B">
        <w:rPr>
          <w:rFonts w:ascii="Times" w:hAnsi="Times"/>
          <w:sz w:val="22"/>
          <w:szCs w:val="22"/>
        </w:rPr>
        <w:t xml:space="preserve"> black-legged deer ticks, which can transmit Lyme’s disease. Although we haven’t had an encounter yet, there is a risk for poison ivy and venomous snakes.</w:t>
      </w:r>
    </w:p>
    <w:p w14:paraId="0EEAA77C" w14:textId="77777777" w:rsidR="00275BFA" w:rsidRPr="00395E8B" w:rsidRDefault="00275BFA" w:rsidP="00275BFA">
      <w:pPr>
        <w:ind w:left="720"/>
        <w:rPr>
          <w:rFonts w:ascii="Times" w:hAnsi="Times"/>
          <w:b/>
          <w:bCs/>
          <w:sz w:val="22"/>
          <w:szCs w:val="22"/>
        </w:rPr>
      </w:pPr>
    </w:p>
    <w:p w14:paraId="5B27E822" w14:textId="77777777" w:rsidR="00275BFA" w:rsidRPr="00395E8B" w:rsidRDefault="00275BFA" w:rsidP="00275BFA">
      <w:pPr>
        <w:ind w:left="720"/>
        <w:rPr>
          <w:rFonts w:ascii="Times" w:hAnsi="Times"/>
          <w:sz w:val="22"/>
          <w:szCs w:val="22"/>
        </w:rPr>
      </w:pPr>
      <w:r w:rsidRPr="00395E8B">
        <w:rPr>
          <w:rFonts w:ascii="Times" w:hAnsi="Times"/>
          <w:b/>
          <w:bCs/>
          <w:sz w:val="22"/>
          <w:szCs w:val="22"/>
        </w:rPr>
        <w:t>Mitigation strategy:</w:t>
      </w:r>
      <w:r w:rsidRPr="00395E8B">
        <w:rPr>
          <w:rFonts w:ascii="Times" w:hAnsi="Times"/>
          <w:sz w:val="22"/>
          <w:szCs w:val="22"/>
        </w:rPr>
        <w:t xml:space="preserve"> Technicians should be able to identify poison ivy as well as the 3 venomous snakes of PA. Technicians should not pick up or handle any snakes they cannot confidently identify. Long pants and comfortable, closed toed shoes should be worn while at the sites. </w:t>
      </w:r>
      <w:r>
        <w:rPr>
          <w:rFonts w:ascii="Times" w:hAnsi="Times"/>
          <w:sz w:val="22"/>
          <w:szCs w:val="22"/>
        </w:rPr>
        <w:t>Technicians should carry EpiPens if prescribed.</w:t>
      </w:r>
    </w:p>
    <w:p w14:paraId="25014103" w14:textId="77777777" w:rsidR="00275BFA" w:rsidRPr="00395E8B" w:rsidRDefault="00275BFA" w:rsidP="00275BFA">
      <w:pPr>
        <w:rPr>
          <w:b/>
          <w:bCs/>
          <w:sz w:val="22"/>
          <w:szCs w:val="22"/>
          <w:u w:val="single"/>
        </w:rPr>
      </w:pPr>
    </w:p>
    <w:p w14:paraId="3C27CFB4" w14:textId="77777777" w:rsidR="00275BFA" w:rsidRPr="00395E8B" w:rsidRDefault="00275BFA" w:rsidP="00275BFA">
      <w:pPr>
        <w:rPr>
          <w:rFonts w:ascii="Times" w:hAnsi="Times"/>
          <w:sz w:val="22"/>
          <w:szCs w:val="22"/>
        </w:rPr>
      </w:pPr>
      <w:r w:rsidRPr="00395E8B">
        <w:rPr>
          <w:rFonts w:ascii="Times" w:hAnsi="Times"/>
          <w:sz w:val="22"/>
          <w:szCs w:val="22"/>
        </w:rPr>
        <w:t>Daytime surveys can vary in duration based on the number of animals we find and how long it takes us to process them. Moshannon State Forest (MSF) is about 30 minutes from campus, but Camp K is closer to an hour from campus. Camp K usually has more animals than MSF, but because of the extra driving time, expect Camp K to be a full 8-10 hour day. Expect to spend anywhere from 4 to 10 hours at MSF.</w:t>
      </w:r>
    </w:p>
    <w:p w14:paraId="5E580E65" w14:textId="77777777" w:rsidR="00275BFA" w:rsidRPr="00395E8B" w:rsidRDefault="00275BFA" w:rsidP="00275BFA">
      <w:pPr>
        <w:ind w:left="720"/>
        <w:rPr>
          <w:rFonts w:ascii="Times" w:hAnsi="Times"/>
          <w:b/>
          <w:bCs/>
          <w:sz w:val="22"/>
          <w:szCs w:val="22"/>
        </w:rPr>
      </w:pPr>
    </w:p>
    <w:p w14:paraId="732D2902" w14:textId="77777777" w:rsidR="00275BFA" w:rsidRPr="00395E8B" w:rsidRDefault="00275BFA" w:rsidP="00275BFA">
      <w:pPr>
        <w:ind w:left="720"/>
        <w:rPr>
          <w:rFonts w:ascii="Times" w:hAnsi="Times"/>
          <w:sz w:val="22"/>
          <w:szCs w:val="22"/>
        </w:rPr>
      </w:pPr>
      <w:r w:rsidRPr="00395E8B">
        <w:rPr>
          <w:rFonts w:ascii="Times" w:hAnsi="Times"/>
          <w:b/>
          <w:bCs/>
          <w:sz w:val="22"/>
          <w:szCs w:val="22"/>
        </w:rPr>
        <w:t>Mitigation strategy:</w:t>
      </w:r>
      <w:r w:rsidRPr="00395E8B">
        <w:rPr>
          <w:rFonts w:ascii="Times" w:hAnsi="Times"/>
          <w:sz w:val="22"/>
          <w:szCs w:val="22"/>
        </w:rPr>
        <w:t xml:space="preserve"> Students should be prepared to be outside all day and pack water and lunch.</w:t>
      </w:r>
    </w:p>
    <w:p w14:paraId="268B1648" w14:textId="77777777" w:rsidR="00275BFA" w:rsidRPr="00395E8B" w:rsidRDefault="00275BFA" w:rsidP="00275BFA">
      <w:pPr>
        <w:rPr>
          <w:rFonts w:ascii="Times" w:hAnsi="Times"/>
          <w:sz w:val="22"/>
          <w:szCs w:val="22"/>
        </w:rPr>
      </w:pPr>
    </w:p>
    <w:p w14:paraId="40E298DB" w14:textId="77777777" w:rsidR="00275BFA" w:rsidRPr="00395E8B" w:rsidRDefault="00275BFA" w:rsidP="00275BFA">
      <w:pPr>
        <w:rPr>
          <w:rFonts w:ascii="Times" w:hAnsi="Times"/>
          <w:sz w:val="22"/>
          <w:szCs w:val="22"/>
        </w:rPr>
      </w:pPr>
      <w:r w:rsidRPr="00395E8B">
        <w:rPr>
          <w:rFonts w:ascii="Times" w:hAnsi="Times"/>
          <w:sz w:val="22"/>
          <w:szCs w:val="22"/>
        </w:rPr>
        <w:t>Students will ride together in the lab vehicle (unless plans have been made otherwise). To reduce the spread of illness, students will wear a mask (that covers their nose and chin) while inside the vehicle.</w:t>
      </w:r>
    </w:p>
    <w:p w14:paraId="500ED516" w14:textId="77777777" w:rsidR="00275BFA" w:rsidRPr="00395E8B" w:rsidRDefault="00275BFA" w:rsidP="00275BFA">
      <w:pPr>
        <w:ind w:firstLine="720"/>
        <w:rPr>
          <w:rFonts w:ascii="Times" w:hAnsi="Times"/>
          <w:sz w:val="22"/>
          <w:szCs w:val="22"/>
        </w:rPr>
      </w:pPr>
      <w:r w:rsidRPr="00395E8B">
        <w:rPr>
          <w:rFonts w:ascii="Times" w:hAnsi="Times"/>
          <w:b/>
          <w:bCs/>
          <w:sz w:val="22"/>
          <w:szCs w:val="22"/>
        </w:rPr>
        <w:t>Mitigation strategy</w:t>
      </w:r>
      <w:r w:rsidRPr="00395E8B">
        <w:rPr>
          <w:rFonts w:ascii="Times" w:hAnsi="Times"/>
          <w:sz w:val="22"/>
          <w:szCs w:val="22"/>
        </w:rPr>
        <w:t>: Please come prepared with a mask.</w:t>
      </w:r>
    </w:p>
    <w:p w14:paraId="77A03157" w14:textId="474185DD" w:rsidR="00700BE6" w:rsidRDefault="00700BE6">
      <w:pPr>
        <w:spacing w:after="160" w:line="259" w:lineRule="auto"/>
        <w:rPr>
          <w:rFonts w:ascii="Times" w:hAnsi="Times"/>
          <w:sz w:val="22"/>
          <w:szCs w:val="22"/>
        </w:rPr>
      </w:pPr>
    </w:p>
    <w:p w14:paraId="5779E23B" w14:textId="77777777" w:rsidR="00AA25CB" w:rsidRPr="00C41F81" w:rsidRDefault="00AA25CB" w:rsidP="00AA25CB">
      <w:pPr>
        <w:jc w:val="center"/>
        <w:rPr>
          <w:b/>
          <w:bCs/>
        </w:rPr>
      </w:pPr>
      <w:bookmarkStart w:id="3" w:name="Site_RIsks"/>
      <w:r w:rsidRPr="00C41F81">
        <w:rPr>
          <w:rFonts w:ascii="Times" w:hAnsi="Times"/>
          <w:noProof/>
        </w:rPr>
        <w:lastRenderedPageBreak/>
        <mc:AlternateContent>
          <mc:Choice Requires="wpg">
            <w:drawing>
              <wp:anchor distT="0" distB="0" distL="114300" distR="114300" simplePos="0" relativeHeight="251662336" behindDoc="0" locked="0" layoutInCell="1" allowOverlap="1" wp14:anchorId="45D29FF8" wp14:editId="7F86C031">
                <wp:simplePos x="0" y="0"/>
                <wp:positionH relativeFrom="column">
                  <wp:posOffset>0</wp:posOffset>
                </wp:positionH>
                <wp:positionV relativeFrom="paragraph">
                  <wp:posOffset>317500</wp:posOffset>
                </wp:positionV>
                <wp:extent cx="6181725" cy="721360"/>
                <wp:effectExtent l="0" t="0" r="15875" b="15240"/>
                <wp:wrapSquare wrapText="bothSides"/>
                <wp:docPr id="4" name="Group 4"/>
                <wp:cNvGraphicFramePr/>
                <a:graphic xmlns:a="http://schemas.openxmlformats.org/drawingml/2006/main">
                  <a:graphicData uri="http://schemas.microsoft.com/office/word/2010/wordprocessingGroup">
                    <wpg:wgp>
                      <wpg:cNvGrpSpPr/>
                      <wpg:grpSpPr>
                        <a:xfrm>
                          <a:off x="0" y="0"/>
                          <a:ext cx="6181725" cy="721360"/>
                          <a:chOff x="0" y="0"/>
                          <a:chExt cx="6181969" cy="521851"/>
                        </a:xfrm>
                      </wpg:grpSpPr>
                      <wps:wsp>
                        <wps:cNvPr id="5" name="Rounded Rectangle 5"/>
                        <wps:cNvSpPr/>
                        <wps:spPr>
                          <a:xfrm>
                            <a:off x="0" y="0"/>
                            <a:ext cx="6181969" cy="521851"/>
                          </a:xfrm>
                          <a:prstGeom prst="roundRect">
                            <a:avLst/>
                          </a:prstGeom>
                          <a:solidFill>
                            <a:schemeClr val="accent6">
                              <a:lumMod val="20000"/>
                              <a:lumOff val="8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0" y="11791"/>
                            <a:ext cx="6181725" cy="510060"/>
                          </a:xfrm>
                          <a:prstGeom prst="rect">
                            <a:avLst/>
                          </a:prstGeom>
                          <a:noFill/>
                          <a:ln w="6350">
                            <a:noFill/>
                          </a:ln>
                        </wps:spPr>
                        <wps:txbx>
                          <w:txbxContent>
                            <w:p w14:paraId="30F5A16A" w14:textId="0B179F91" w:rsidR="00AA25CB" w:rsidRDefault="00AA25CB" w:rsidP="00AA25CB">
                              <w:pPr>
                                <w:rPr>
                                  <w:rFonts w:ascii="Arial" w:hAnsi="Arial" w:cs="Arial"/>
                                  <w:sz w:val="20"/>
                                  <w:szCs w:val="20"/>
                                </w:rPr>
                              </w:pPr>
                              <w:r>
                                <w:rPr>
                                  <w:rFonts w:ascii="Arial" w:hAnsi="Arial" w:cs="Arial"/>
                                  <w:sz w:val="20"/>
                                  <w:szCs w:val="20"/>
                                </w:rPr>
                                <w:t xml:space="preserve">To supervisors need to also </w:t>
                              </w:r>
                              <w:r w:rsidR="00AA7C4A">
                                <w:rPr>
                                  <w:rFonts w:ascii="Arial" w:hAnsi="Arial" w:cs="Arial"/>
                                  <w:sz w:val="20"/>
                                  <w:szCs w:val="20"/>
                                </w:rPr>
                                <w:t xml:space="preserve">consider </w:t>
                              </w:r>
                              <w:r>
                                <w:rPr>
                                  <w:rFonts w:ascii="Arial" w:hAnsi="Arial" w:cs="Arial"/>
                                  <w:sz w:val="20"/>
                                  <w:szCs w:val="20"/>
                                </w:rPr>
                                <w:t xml:space="preserve">site or project specific risks. </w:t>
                              </w:r>
                              <w:r w:rsidRPr="003A0018">
                                <w:rPr>
                                  <w:rFonts w:ascii="Arial" w:hAnsi="Arial" w:cs="Arial"/>
                                  <w:b/>
                                  <w:bCs/>
                                  <w:sz w:val="20"/>
                                  <w:szCs w:val="20"/>
                                </w:rPr>
                                <w:t>Recognizing that issues are often site- or condition-specific will strengthen the quality of this communication tool</w:t>
                              </w:r>
                              <w:r>
                                <w:rPr>
                                  <w:rFonts w:ascii="Arial" w:hAnsi="Arial" w:cs="Arial"/>
                                  <w:sz w:val="20"/>
                                  <w:szCs w:val="20"/>
                                </w:rPr>
                                <w:t>. This is a good space for past incident reporting. Incident reporting alerts technicians on what happened in the past and communicates plans for reducing the likelihood or severity of repeated incidents.</w:t>
                              </w:r>
                            </w:p>
                            <w:p w14:paraId="5A3E2304" w14:textId="77777777" w:rsidR="00AA25CB" w:rsidRDefault="00AA25CB" w:rsidP="00AA25C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5D29FF8" id="Group 4" o:spid="_x0000_s1027" style="position:absolute;left:0;text-align:left;margin-left:0;margin-top:25pt;width:486.75pt;height:56.8pt;z-index:251662336;mso-height-relative:margin" coordsize="61819,521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">
                <v:roundrect id="Rounded Rectangle 5" o:spid="_x0000_s1028" style="position:absolute;width:61819;height:521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" fillcolor="#e2efd9 [665]" strokecolor="#375623 [1609]" strokeweight="1pt">
                  <v:stroke joinstyle="miter"/>
                </v:roundrect>
                <v:shape id="Text Box 6" o:spid="_x0000_s1029" type="#_x0000_t202" style="position:absolute;top:117;width:61817;height:51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" filled="f" stroked="f" strokeweight=".5pt">
                  <v:textbox>
                    <w:txbxContent>
                      <w:p w14:paraId="30F5A16A" w14:textId="0B179F91" w:rsidR="00AA25CB" w:rsidRDefault="00AA25CB" w:rsidP="00AA25CB">
                        <w:pPr>
                          <w:rPr>
                            <w:rFonts w:ascii="Arial" w:hAnsi="Arial" w:cs="Arial"/>
                            <w:sz w:val="20"/>
                            <w:szCs w:val="20"/>
                          </w:rPr>
                        </w:pPr>
                        <w:r>
                          <w:rPr>
                            <w:rFonts w:ascii="Arial" w:hAnsi="Arial" w:cs="Arial"/>
                            <w:sz w:val="20"/>
                            <w:szCs w:val="20"/>
                          </w:rPr>
                          <w:t xml:space="preserve">To supervisors need to also </w:t>
                        </w:r>
                        <w:r w:rsidR="00AA7C4A">
                          <w:rPr>
                            <w:rFonts w:ascii="Arial" w:hAnsi="Arial" w:cs="Arial"/>
                            <w:sz w:val="20"/>
                            <w:szCs w:val="20"/>
                          </w:rPr>
                          <w:t xml:space="preserve">consider </w:t>
                        </w:r>
                        <w:r>
                          <w:rPr>
                            <w:rFonts w:ascii="Arial" w:hAnsi="Arial" w:cs="Arial"/>
                            <w:sz w:val="20"/>
                            <w:szCs w:val="20"/>
                          </w:rPr>
                          <w:t xml:space="preserve">site or project specific risks. </w:t>
                        </w:r>
                        <w:r w:rsidRPr="003A0018">
                          <w:rPr>
                            <w:rFonts w:ascii="Arial" w:hAnsi="Arial" w:cs="Arial"/>
                            <w:b/>
                            <w:bCs/>
                            <w:sz w:val="20"/>
                            <w:szCs w:val="20"/>
                          </w:rPr>
                          <w:t>Recognizing that issues are often site- or condition-specific will strengthen the quality of this communication tool</w:t>
                        </w:r>
                        <w:r>
                          <w:rPr>
                            <w:rFonts w:ascii="Arial" w:hAnsi="Arial" w:cs="Arial"/>
                            <w:sz w:val="20"/>
                            <w:szCs w:val="20"/>
                          </w:rPr>
                          <w:t>. This is a good space for past incident reporting. Incident reporting alerts technicians on what happened in the past and communicates plans for reducing the likelihood or severity of repeated incidents.</w:t>
                        </w:r>
                      </w:p>
                      <w:p w14:paraId="5A3E2304" w14:textId="77777777" w:rsidR="00AA25CB" w:rsidRDefault="00AA25CB" w:rsidP="00AA25CB"/>
                    </w:txbxContent>
                  </v:textbox>
                </v:shape>
                <w10:wrap type="square"/>
              </v:group>
            </w:pict>
          </mc:Fallback>
        </mc:AlternateContent>
      </w:r>
      <w:r w:rsidRPr="00C41F81">
        <w:rPr>
          <w:b/>
          <w:bCs/>
        </w:rPr>
        <w:t>SITE SPECIFIC RISK</w:t>
      </w:r>
      <w:r>
        <w:rPr>
          <w:b/>
          <w:bCs/>
        </w:rPr>
        <w:t>S FOR FIELDWORK</w:t>
      </w:r>
      <w:bookmarkEnd w:id="3"/>
    </w:p>
    <w:p w14:paraId="79E8D9BB" w14:textId="77777777" w:rsidR="00AA25CB" w:rsidRDefault="00AA25CB" w:rsidP="00AA25CB">
      <w:pPr>
        <w:rPr>
          <w:rFonts w:ascii="Times" w:hAnsi="Times"/>
        </w:rPr>
      </w:pPr>
    </w:p>
    <w:p w14:paraId="74F5D524" w14:textId="77777777" w:rsidR="00AA25CB" w:rsidRPr="00395E8B" w:rsidRDefault="00AA25CB" w:rsidP="00AA25CB">
      <w:pPr>
        <w:rPr>
          <w:rFonts w:ascii="Times" w:hAnsi="Times"/>
          <w:b/>
          <w:bCs/>
          <w:sz w:val="22"/>
          <w:szCs w:val="22"/>
        </w:rPr>
      </w:pPr>
      <w:r w:rsidRPr="00395E8B">
        <w:rPr>
          <w:rFonts w:ascii="Times" w:hAnsi="Times"/>
          <w:b/>
          <w:bCs/>
          <w:sz w:val="22"/>
          <w:szCs w:val="22"/>
        </w:rPr>
        <w:t>MOSHANNON STATE FOREST (MSF)</w:t>
      </w:r>
    </w:p>
    <w:p w14:paraId="15FEA9D0" w14:textId="77777777" w:rsidR="00AA25CB" w:rsidRPr="00395E8B" w:rsidRDefault="00AA25CB" w:rsidP="00AA25CB">
      <w:pPr>
        <w:rPr>
          <w:rFonts w:ascii="Times" w:hAnsi="Times"/>
          <w:sz w:val="22"/>
          <w:szCs w:val="22"/>
        </w:rPr>
      </w:pPr>
      <w:r w:rsidRPr="00395E8B">
        <w:rPr>
          <w:rFonts w:ascii="Times" w:hAnsi="Times"/>
          <w:sz w:val="22"/>
          <w:szCs w:val="22"/>
        </w:rPr>
        <w:t xml:space="preserve">MSF is located on State Forest land and is managed by PA DCNR’s Bureau of Forestry. MSF is about 30 minutes from Penn State’s campus. MSF is public land and is used for mountain biking, hunting, and other forms of outdoor recreation. The coverboard plots are all within 50-meter distance from </w:t>
      </w:r>
      <w:proofErr w:type="spellStart"/>
      <w:r w:rsidRPr="00395E8B">
        <w:rPr>
          <w:rFonts w:ascii="Times" w:hAnsi="Times"/>
          <w:sz w:val="22"/>
          <w:szCs w:val="22"/>
        </w:rPr>
        <w:t>Strawband</w:t>
      </w:r>
      <w:proofErr w:type="spellEnd"/>
      <w:r w:rsidRPr="00395E8B">
        <w:rPr>
          <w:rFonts w:ascii="Times" w:hAnsi="Times"/>
          <w:sz w:val="22"/>
          <w:szCs w:val="22"/>
        </w:rPr>
        <w:t xml:space="preserve"> Beaver Rd. which is frequently traveled by bikes and automobiles. The woods are flat, with some understory depending on the season. All plots are within 150 meters from where we park the vehicle.</w:t>
      </w:r>
    </w:p>
    <w:p w14:paraId="65C53B0B" w14:textId="77777777" w:rsidR="00AA25CB" w:rsidRPr="00395E8B" w:rsidRDefault="00AA25CB" w:rsidP="00AA25CB">
      <w:pPr>
        <w:rPr>
          <w:rFonts w:ascii="Times" w:hAnsi="Times"/>
          <w:sz w:val="22"/>
          <w:szCs w:val="22"/>
        </w:rPr>
      </w:pPr>
    </w:p>
    <w:p w14:paraId="5A7714D3" w14:textId="77777777" w:rsidR="00AA25CB" w:rsidRPr="00395E8B" w:rsidRDefault="00AA25CB" w:rsidP="00AA25CB">
      <w:pPr>
        <w:ind w:left="720"/>
        <w:rPr>
          <w:rFonts w:ascii="Times" w:hAnsi="Times"/>
          <w:sz w:val="22"/>
          <w:szCs w:val="22"/>
        </w:rPr>
      </w:pPr>
      <w:r w:rsidRPr="00395E8B">
        <w:rPr>
          <w:rFonts w:ascii="Times" w:hAnsi="Times"/>
          <w:b/>
          <w:bCs/>
          <w:sz w:val="22"/>
          <w:szCs w:val="22"/>
        </w:rPr>
        <w:t>Mitigation strategy:</w:t>
      </w:r>
      <w:r w:rsidRPr="00395E8B">
        <w:rPr>
          <w:rFonts w:ascii="Times" w:hAnsi="Times"/>
          <w:sz w:val="22"/>
          <w:szCs w:val="22"/>
        </w:rPr>
        <w:t xml:space="preserve"> We will lock the vehicle when we go to the sites. We will wear high-visibility vests and display university/department logos</w:t>
      </w:r>
    </w:p>
    <w:p w14:paraId="2566B7D9" w14:textId="77777777" w:rsidR="00AA25CB" w:rsidRPr="00395E8B" w:rsidRDefault="00AA25CB" w:rsidP="00AA25CB">
      <w:pPr>
        <w:rPr>
          <w:rFonts w:ascii="Times" w:hAnsi="Times"/>
          <w:sz w:val="22"/>
          <w:szCs w:val="22"/>
        </w:rPr>
      </w:pPr>
    </w:p>
    <w:p w14:paraId="70A7C776" w14:textId="77777777" w:rsidR="00AA25CB" w:rsidRPr="00395E8B" w:rsidRDefault="00AA25CB" w:rsidP="00AA25CB">
      <w:pPr>
        <w:rPr>
          <w:rFonts w:ascii="Times" w:hAnsi="Times"/>
          <w:sz w:val="22"/>
          <w:szCs w:val="22"/>
        </w:rPr>
      </w:pPr>
      <w:r w:rsidRPr="00395E8B">
        <w:rPr>
          <w:rFonts w:ascii="Times" w:hAnsi="Times"/>
          <w:sz w:val="22"/>
          <w:szCs w:val="22"/>
        </w:rPr>
        <w:t>While it has not happened to me, other lab members have reported incidents of interrogation by the general public. The same lab member also reported an incident of someone peering into their vehicle while they were at the coverboard plots.</w:t>
      </w:r>
    </w:p>
    <w:p w14:paraId="6F9BEC94" w14:textId="77777777" w:rsidR="00AA25CB" w:rsidRPr="00395E8B" w:rsidRDefault="00AA25CB" w:rsidP="00AA25CB">
      <w:pPr>
        <w:rPr>
          <w:rFonts w:ascii="Times" w:hAnsi="Times"/>
          <w:sz w:val="22"/>
          <w:szCs w:val="22"/>
        </w:rPr>
      </w:pPr>
    </w:p>
    <w:p w14:paraId="4BCFED90" w14:textId="77777777" w:rsidR="00AA25CB" w:rsidRPr="00395E8B" w:rsidRDefault="00AA25CB" w:rsidP="00AA25CB">
      <w:pPr>
        <w:ind w:left="720"/>
        <w:rPr>
          <w:rFonts w:ascii="Times" w:hAnsi="Times"/>
          <w:sz w:val="22"/>
          <w:szCs w:val="22"/>
        </w:rPr>
      </w:pPr>
      <w:r w:rsidRPr="00395E8B">
        <w:rPr>
          <w:rFonts w:ascii="Times" w:hAnsi="Times"/>
          <w:b/>
          <w:bCs/>
          <w:sz w:val="22"/>
          <w:szCs w:val="22"/>
        </w:rPr>
        <w:t>Mitigation strategy:</w:t>
      </w:r>
      <w:r w:rsidRPr="00395E8B">
        <w:rPr>
          <w:rFonts w:ascii="Times" w:hAnsi="Times"/>
          <w:sz w:val="22"/>
          <w:szCs w:val="22"/>
        </w:rPr>
        <w:t xml:space="preserve"> Maisie will have copies of our scientific collection and IACUC permits in the vehicle and in the clip board at all times. The vehicle will also have a </w:t>
      </w:r>
      <w:r w:rsidRPr="00395E8B">
        <w:rPr>
          <w:rFonts w:ascii="Times" w:hAnsi="Times"/>
          <w:color w:val="000000" w:themeColor="text1"/>
          <w:sz w:val="22"/>
          <w:szCs w:val="22"/>
        </w:rPr>
        <w:t xml:space="preserve">University decal </w:t>
      </w:r>
      <w:r w:rsidRPr="00395E8B">
        <w:rPr>
          <w:rFonts w:ascii="Times" w:hAnsi="Times"/>
          <w:sz w:val="22"/>
          <w:szCs w:val="22"/>
        </w:rPr>
        <w:t xml:space="preserve">and will remain locked </w:t>
      </w:r>
    </w:p>
    <w:p w14:paraId="02D99AA3" w14:textId="77777777" w:rsidR="00AA25CB" w:rsidRPr="00395E8B" w:rsidRDefault="00AA25CB" w:rsidP="00AA25CB">
      <w:pPr>
        <w:rPr>
          <w:rFonts w:ascii="Times" w:hAnsi="Times"/>
          <w:sz w:val="22"/>
          <w:szCs w:val="22"/>
        </w:rPr>
      </w:pPr>
    </w:p>
    <w:p w14:paraId="710E1336" w14:textId="77777777" w:rsidR="00AA25CB" w:rsidRPr="00395E8B" w:rsidRDefault="00AA25CB" w:rsidP="00AA25CB">
      <w:pPr>
        <w:rPr>
          <w:rFonts w:ascii="Times" w:hAnsi="Times"/>
          <w:sz w:val="22"/>
          <w:szCs w:val="22"/>
        </w:rPr>
      </w:pPr>
      <w:r w:rsidRPr="00395E8B">
        <w:rPr>
          <w:rFonts w:ascii="Times" w:hAnsi="Times"/>
          <w:sz w:val="22"/>
          <w:szCs w:val="22"/>
        </w:rPr>
        <w:t>MSF can have thick understories of blackberry/wineberry/raspberries (</w:t>
      </w:r>
      <w:r w:rsidRPr="00395E8B">
        <w:rPr>
          <w:rFonts w:ascii="Times" w:hAnsi="Times"/>
          <w:i/>
          <w:iCs/>
          <w:sz w:val="22"/>
          <w:szCs w:val="22"/>
        </w:rPr>
        <w:t>Rubus spp.</w:t>
      </w:r>
      <w:r w:rsidRPr="00395E8B">
        <w:rPr>
          <w:rFonts w:ascii="Times" w:hAnsi="Times"/>
          <w:sz w:val="22"/>
          <w:szCs w:val="22"/>
        </w:rPr>
        <w:t>) and greenbrier (</w:t>
      </w:r>
      <w:r w:rsidRPr="00395E8B">
        <w:rPr>
          <w:rFonts w:ascii="Times" w:hAnsi="Times"/>
          <w:i/>
          <w:iCs/>
          <w:sz w:val="22"/>
          <w:szCs w:val="22"/>
        </w:rPr>
        <w:t xml:space="preserve">Smilax </w:t>
      </w:r>
      <w:proofErr w:type="spellStart"/>
      <w:r w:rsidRPr="00395E8B">
        <w:rPr>
          <w:rFonts w:ascii="Times" w:hAnsi="Times"/>
          <w:i/>
          <w:iCs/>
          <w:sz w:val="22"/>
          <w:szCs w:val="22"/>
        </w:rPr>
        <w:t>rotundafolia</w:t>
      </w:r>
      <w:proofErr w:type="spellEnd"/>
      <w:r w:rsidRPr="00395E8B">
        <w:rPr>
          <w:rFonts w:ascii="Times" w:hAnsi="Times"/>
          <w:sz w:val="22"/>
          <w:szCs w:val="22"/>
        </w:rPr>
        <w:t>).</w:t>
      </w:r>
    </w:p>
    <w:p w14:paraId="44040112" w14:textId="77777777" w:rsidR="00AA25CB" w:rsidRPr="00395E8B" w:rsidRDefault="00AA25CB" w:rsidP="00AA25CB">
      <w:pPr>
        <w:ind w:firstLine="720"/>
        <w:rPr>
          <w:rFonts w:ascii="Times" w:hAnsi="Times"/>
          <w:sz w:val="22"/>
          <w:szCs w:val="22"/>
        </w:rPr>
      </w:pPr>
    </w:p>
    <w:p w14:paraId="68A9E315" w14:textId="77777777" w:rsidR="00AA25CB" w:rsidRPr="00395E8B" w:rsidRDefault="00AA25CB" w:rsidP="00AA25CB">
      <w:pPr>
        <w:ind w:left="720"/>
        <w:rPr>
          <w:rFonts w:ascii="Times" w:hAnsi="Times"/>
          <w:sz w:val="22"/>
          <w:szCs w:val="22"/>
        </w:rPr>
      </w:pPr>
      <w:r w:rsidRPr="00395E8B">
        <w:rPr>
          <w:rFonts w:ascii="Times" w:hAnsi="Times"/>
          <w:b/>
          <w:bCs/>
          <w:sz w:val="22"/>
          <w:szCs w:val="22"/>
        </w:rPr>
        <w:t>Mitigation strategy:</w:t>
      </w:r>
      <w:r w:rsidRPr="00395E8B">
        <w:rPr>
          <w:rFonts w:ascii="Times" w:hAnsi="Times"/>
          <w:sz w:val="22"/>
          <w:szCs w:val="22"/>
        </w:rPr>
        <w:t xml:space="preserve"> Thick pants and/or high boots are strongly encouraged while at MSF.</w:t>
      </w:r>
    </w:p>
    <w:p w14:paraId="58798AC6" w14:textId="77777777" w:rsidR="00AA25CB" w:rsidRPr="00395E8B" w:rsidRDefault="00AA25CB" w:rsidP="00AA25CB">
      <w:pPr>
        <w:rPr>
          <w:rFonts w:ascii="Times" w:hAnsi="Times"/>
          <w:sz w:val="22"/>
          <w:szCs w:val="22"/>
        </w:rPr>
      </w:pPr>
    </w:p>
    <w:p w14:paraId="49CDA838" w14:textId="77777777" w:rsidR="00AA25CB" w:rsidRPr="00395E8B" w:rsidRDefault="00AA25CB" w:rsidP="00AA25CB">
      <w:pPr>
        <w:rPr>
          <w:rFonts w:ascii="Times" w:hAnsi="Times"/>
          <w:sz w:val="22"/>
          <w:szCs w:val="22"/>
        </w:rPr>
      </w:pPr>
      <w:r w:rsidRPr="00395E8B">
        <w:rPr>
          <w:rFonts w:ascii="Times" w:hAnsi="Times"/>
          <w:sz w:val="22"/>
          <w:szCs w:val="22"/>
        </w:rPr>
        <w:t>There is no bathroom near the field site at MSF. Students should plan to use the restroom before leaving campus and/or go outside.</w:t>
      </w:r>
    </w:p>
    <w:p w14:paraId="71BB4176" w14:textId="77777777" w:rsidR="00AA25CB" w:rsidRPr="00395E8B" w:rsidRDefault="00AA25CB" w:rsidP="00AA25CB">
      <w:pPr>
        <w:rPr>
          <w:rFonts w:ascii="Times" w:hAnsi="Times"/>
          <w:sz w:val="22"/>
          <w:szCs w:val="22"/>
        </w:rPr>
      </w:pPr>
    </w:p>
    <w:p w14:paraId="37CB32E5" w14:textId="77777777" w:rsidR="00AA25CB" w:rsidRPr="00395E8B" w:rsidRDefault="00AA25CB" w:rsidP="00AA25CB">
      <w:pPr>
        <w:rPr>
          <w:rFonts w:ascii="Times" w:hAnsi="Times"/>
          <w:b/>
          <w:bCs/>
          <w:sz w:val="22"/>
          <w:szCs w:val="22"/>
        </w:rPr>
      </w:pPr>
      <w:r w:rsidRPr="00395E8B">
        <w:rPr>
          <w:rFonts w:ascii="Times" w:hAnsi="Times"/>
          <w:b/>
          <w:bCs/>
          <w:sz w:val="22"/>
          <w:szCs w:val="22"/>
        </w:rPr>
        <w:t>CAMP KAROONINDIHNA (Camp K)</w:t>
      </w:r>
    </w:p>
    <w:p w14:paraId="096C4BBE" w14:textId="77777777" w:rsidR="00AA25CB" w:rsidRPr="00395E8B" w:rsidRDefault="00AA25CB" w:rsidP="00AA25CB">
      <w:pPr>
        <w:rPr>
          <w:rFonts w:ascii="Times" w:hAnsi="Times"/>
          <w:sz w:val="22"/>
          <w:szCs w:val="22"/>
        </w:rPr>
      </w:pPr>
    </w:p>
    <w:p w14:paraId="1AA2759E" w14:textId="77777777" w:rsidR="00AA25CB" w:rsidRPr="00395E8B" w:rsidRDefault="00AA25CB" w:rsidP="00AA25CB">
      <w:pPr>
        <w:rPr>
          <w:rFonts w:ascii="Times" w:hAnsi="Times"/>
          <w:sz w:val="22"/>
          <w:szCs w:val="22"/>
        </w:rPr>
      </w:pPr>
      <w:r w:rsidRPr="00395E8B">
        <w:rPr>
          <w:rFonts w:ascii="Times" w:hAnsi="Times"/>
          <w:sz w:val="22"/>
          <w:szCs w:val="22"/>
        </w:rPr>
        <w:t>Camp K is located within Bald Eagle State Forest and is a gated, privately owned property. Camp K is about 60 minutes from Penn State’s campus. Camp K is owned by Boy Scouts of America and is used to host boy scouts and other environmental education programs. Because Camp K is on private property, all night surveys will be done at this site.  The woods are flat, with some understory depending on the season. All plots are within 150 meters from where we park the vehicle.</w:t>
      </w:r>
    </w:p>
    <w:p w14:paraId="6586EDB6" w14:textId="77777777" w:rsidR="00AA25CB" w:rsidRPr="00395E8B" w:rsidRDefault="00AA25CB" w:rsidP="00AA25CB">
      <w:pPr>
        <w:rPr>
          <w:rFonts w:ascii="Times" w:hAnsi="Times"/>
          <w:sz w:val="22"/>
          <w:szCs w:val="22"/>
        </w:rPr>
      </w:pPr>
    </w:p>
    <w:p w14:paraId="045A4B9E" w14:textId="77777777" w:rsidR="00AA25CB" w:rsidRPr="00395E8B" w:rsidRDefault="00AA25CB" w:rsidP="00AA25CB">
      <w:pPr>
        <w:rPr>
          <w:rFonts w:ascii="Times" w:hAnsi="Times"/>
          <w:sz w:val="22"/>
          <w:szCs w:val="22"/>
        </w:rPr>
      </w:pPr>
      <w:r w:rsidRPr="00395E8B">
        <w:rPr>
          <w:rFonts w:ascii="Times" w:hAnsi="Times"/>
          <w:sz w:val="22"/>
          <w:szCs w:val="22"/>
        </w:rPr>
        <w:t>Camp K does not have reliable cell phone reception. I tend to lose reliable reception once we cross into Union Co. I’ve gotten reception while at certain spots in Camp, but don’t plan on having reception.</w:t>
      </w:r>
    </w:p>
    <w:p w14:paraId="1713A07A" w14:textId="77777777" w:rsidR="00AA25CB" w:rsidRPr="00395E8B" w:rsidRDefault="00AA25CB" w:rsidP="00AA25CB">
      <w:pPr>
        <w:rPr>
          <w:rFonts w:ascii="Times" w:hAnsi="Times"/>
          <w:sz w:val="22"/>
          <w:szCs w:val="22"/>
        </w:rPr>
      </w:pPr>
    </w:p>
    <w:p w14:paraId="67002503" w14:textId="77777777" w:rsidR="00AA25CB" w:rsidRPr="00395E8B" w:rsidRDefault="00AA25CB" w:rsidP="00AA25CB">
      <w:pPr>
        <w:ind w:left="720"/>
        <w:rPr>
          <w:rFonts w:ascii="Times" w:hAnsi="Times"/>
          <w:sz w:val="22"/>
          <w:szCs w:val="22"/>
        </w:rPr>
      </w:pPr>
      <w:r w:rsidRPr="00395E8B">
        <w:rPr>
          <w:rFonts w:ascii="Times" w:hAnsi="Times"/>
          <w:b/>
          <w:bCs/>
          <w:sz w:val="22"/>
          <w:szCs w:val="22"/>
        </w:rPr>
        <w:t>Mitigation strategy:</w:t>
      </w:r>
      <w:r w:rsidRPr="00395E8B">
        <w:rPr>
          <w:rFonts w:ascii="Times" w:hAnsi="Times"/>
          <w:sz w:val="22"/>
          <w:szCs w:val="22"/>
        </w:rPr>
        <w:t xml:space="preserve"> We have radios that we can use to keep in contact within our group. We will also have radios to contact emergency responders in case of emergency.</w:t>
      </w:r>
    </w:p>
    <w:p w14:paraId="0B98C2E1" w14:textId="77777777" w:rsidR="00AA25CB" w:rsidRPr="00395E8B" w:rsidRDefault="00AA25CB" w:rsidP="00AA25CB">
      <w:pPr>
        <w:rPr>
          <w:rFonts w:ascii="Times" w:hAnsi="Times"/>
          <w:sz w:val="22"/>
          <w:szCs w:val="22"/>
        </w:rPr>
      </w:pPr>
    </w:p>
    <w:p w14:paraId="7E78DC98" w14:textId="77777777" w:rsidR="00AA25CB" w:rsidRPr="00395E8B" w:rsidRDefault="00AA25CB" w:rsidP="00AA25CB">
      <w:pPr>
        <w:rPr>
          <w:rFonts w:ascii="Times" w:hAnsi="Times"/>
          <w:sz w:val="22"/>
          <w:szCs w:val="22"/>
        </w:rPr>
      </w:pPr>
      <w:r w:rsidRPr="00395E8B">
        <w:rPr>
          <w:rFonts w:ascii="Times" w:hAnsi="Times"/>
          <w:sz w:val="22"/>
          <w:szCs w:val="22"/>
        </w:rPr>
        <w:t>I have frequently heard what sounds like gunshots during both daytime and nighttime surveys. Camp K is surrounded by private property.</w:t>
      </w:r>
    </w:p>
    <w:p w14:paraId="7DB3AF85" w14:textId="77777777" w:rsidR="00AA25CB" w:rsidRPr="00395E8B" w:rsidRDefault="00AA25CB" w:rsidP="00AA25CB">
      <w:pPr>
        <w:rPr>
          <w:rFonts w:ascii="Times" w:hAnsi="Times"/>
          <w:sz w:val="22"/>
          <w:szCs w:val="22"/>
        </w:rPr>
      </w:pPr>
    </w:p>
    <w:p w14:paraId="71618EB4" w14:textId="77777777" w:rsidR="00AA25CB" w:rsidRPr="00395E8B" w:rsidRDefault="00AA25CB" w:rsidP="00AA25CB">
      <w:pPr>
        <w:ind w:left="720"/>
        <w:rPr>
          <w:rFonts w:ascii="Times" w:hAnsi="Times"/>
          <w:sz w:val="22"/>
          <w:szCs w:val="22"/>
        </w:rPr>
      </w:pPr>
      <w:r w:rsidRPr="00395E8B">
        <w:rPr>
          <w:rFonts w:ascii="Times" w:hAnsi="Times"/>
          <w:b/>
          <w:bCs/>
          <w:sz w:val="22"/>
          <w:szCs w:val="22"/>
        </w:rPr>
        <w:lastRenderedPageBreak/>
        <w:t>Mitigation strategy:</w:t>
      </w:r>
      <w:r w:rsidRPr="00395E8B">
        <w:rPr>
          <w:rFonts w:ascii="Times" w:hAnsi="Times"/>
          <w:sz w:val="22"/>
          <w:szCs w:val="22"/>
        </w:rPr>
        <w:t xml:space="preserve"> We have reflective, high visibility vests available for surveys. We will also be visible with headlamps/flashlights. We will have radios to make contact with emergency responders.</w:t>
      </w:r>
    </w:p>
    <w:p w14:paraId="46AC864D" w14:textId="77777777" w:rsidR="00AA25CB" w:rsidRPr="00395E8B" w:rsidRDefault="00AA25CB" w:rsidP="00AA25CB">
      <w:pPr>
        <w:rPr>
          <w:rFonts w:ascii="Times" w:hAnsi="Times"/>
          <w:sz w:val="22"/>
          <w:szCs w:val="22"/>
        </w:rPr>
      </w:pPr>
    </w:p>
    <w:p w14:paraId="63A91C00" w14:textId="77777777" w:rsidR="00AA25CB" w:rsidRPr="00395E8B" w:rsidRDefault="00AA25CB" w:rsidP="00AA25CB">
      <w:pPr>
        <w:rPr>
          <w:rFonts w:ascii="Times" w:hAnsi="Times"/>
          <w:sz w:val="22"/>
          <w:szCs w:val="22"/>
        </w:rPr>
      </w:pPr>
      <w:r w:rsidRPr="00395E8B">
        <w:rPr>
          <w:rFonts w:ascii="Times" w:hAnsi="Times"/>
          <w:sz w:val="22"/>
          <w:szCs w:val="22"/>
        </w:rPr>
        <w:t>Last spring, we discovered that one of our plots was not on Camp’s property. A lab mate and I were addressed by the landowners across the property. We explained who we were, but they insisted we were on their property (which I later realized, they were correct).</w:t>
      </w:r>
    </w:p>
    <w:p w14:paraId="69A418A5" w14:textId="77777777" w:rsidR="00AA25CB" w:rsidRPr="00395E8B" w:rsidRDefault="00AA25CB" w:rsidP="00AA25CB">
      <w:pPr>
        <w:rPr>
          <w:rFonts w:ascii="Times" w:hAnsi="Times"/>
          <w:sz w:val="22"/>
          <w:szCs w:val="22"/>
        </w:rPr>
      </w:pPr>
      <w:r w:rsidRPr="00395E8B">
        <w:rPr>
          <w:rFonts w:ascii="Times" w:hAnsi="Times"/>
          <w:sz w:val="22"/>
          <w:szCs w:val="22"/>
        </w:rPr>
        <w:tab/>
      </w:r>
    </w:p>
    <w:p w14:paraId="57525A51" w14:textId="77777777" w:rsidR="00AA25CB" w:rsidRPr="00395E8B" w:rsidRDefault="00AA25CB" w:rsidP="00AA25CB">
      <w:pPr>
        <w:ind w:left="720"/>
        <w:rPr>
          <w:rFonts w:ascii="Times" w:hAnsi="Times"/>
          <w:sz w:val="22"/>
          <w:szCs w:val="22"/>
        </w:rPr>
      </w:pPr>
      <w:r w:rsidRPr="00395E8B">
        <w:rPr>
          <w:rFonts w:ascii="Times" w:hAnsi="Times"/>
          <w:b/>
          <w:bCs/>
          <w:sz w:val="22"/>
          <w:szCs w:val="22"/>
        </w:rPr>
        <w:t>Mitigation strategy:</w:t>
      </w:r>
      <w:r w:rsidRPr="00395E8B">
        <w:rPr>
          <w:rFonts w:ascii="Times" w:hAnsi="Times"/>
          <w:sz w:val="22"/>
          <w:szCs w:val="22"/>
        </w:rPr>
        <w:t xml:space="preserve"> I have made contact with the property owners, and we have been given permission to access the property. </w:t>
      </w:r>
    </w:p>
    <w:p w14:paraId="0D5FB03E" w14:textId="77777777" w:rsidR="00AA25CB" w:rsidRPr="00395E8B" w:rsidRDefault="00AA25CB" w:rsidP="00AA25CB">
      <w:pPr>
        <w:rPr>
          <w:rFonts w:ascii="Times" w:hAnsi="Times"/>
          <w:sz w:val="22"/>
          <w:szCs w:val="22"/>
        </w:rPr>
      </w:pPr>
    </w:p>
    <w:p w14:paraId="29E4DA91" w14:textId="78B804AF" w:rsidR="00AA25CB" w:rsidRPr="00AF7FC4" w:rsidRDefault="00AA25CB" w:rsidP="00271FE1">
      <w:pPr>
        <w:pBdr>
          <w:bottom w:val="single" w:sz="4" w:space="1" w:color="auto"/>
        </w:pBdr>
        <w:jc w:val="center"/>
        <w:rPr>
          <w:rFonts w:ascii="Times" w:hAnsi="Times"/>
          <w:b/>
          <w:bCs/>
        </w:rPr>
      </w:pPr>
      <w:r w:rsidRPr="00395E8B">
        <w:rPr>
          <w:rFonts w:ascii="Times" w:hAnsi="Times"/>
          <w:sz w:val="22"/>
          <w:szCs w:val="22"/>
        </w:rPr>
        <w:t>There is a bathroom at Camp K with running water. While I have never not had access to the bathroom, I do not have a key, and students should be prepared to go outside</w:t>
      </w:r>
      <w:r>
        <w:rPr>
          <w:rFonts w:ascii="Times" w:hAnsi="Times"/>
        </w:rPr>
        <w:t xml:space="preserve"> </w:t>
      </w:r>
      <w:r>
        <w:rPr>
          <w:rFonts w:ascii="Times" w:hAnsi="Times"/>
        </w:rPr>
        <w:br w:type="page"/>
      </w:r>
      <w:r w:rsidRPr="00AF7FC4">
        <w:rPr>
          <w:rFonts w:ascii="Times" w:hAnsi="Times"/>
          <w:b/>
          <w:bCs/>
        </w:rPr>
        <w:lastRenderedPageBreak/>
        <w:t>EQUIPMENT AND PACKING LIST FOR FIELD WORK</w:t>
      </w:r>
    </w:p>
    <w:p w14:paraId="4BA1B103" w14:textId="77777777" w:rsidR="00AA25CB" w:rsidRPr="00AF7FC4" w:rsidRDefault="00AA25CB" w:rsidP="00AA25CB">
      <w:pPr>
        <w:rPr>
          <w:rFonts w:ascii="Times" w:hAnsi="Times"/>
        </w:rPr>
      </w:pPr>
    </w:p>
    <w:p w14:paraId="15108CBF" w14:textId="0B91D3A7" w:rsidR="00AA25CB" w:rsidRDefault="00AA25CB" w:rsidP="00AA25CB">
      <w:pPr>
        <w:rPr>
          <w:rFonts w:ascii="Times" w:hAnsi="Times"/>
          <w:sz w:val="22"/>
          <w:szCs w:val="22"/>
        </w:rPr>
      </w:pPr>
      <w:r w:rsidRPr="00103B92">
        <w:rPr>
          <w:rFonts w:ascii="Times" w:hAnsi="Times"/>
          <w:sz w:val="22"/>
          <w:szCs w:val="22"/>
        </w:rPr>
        <w:t>Th</w:t>
      </w:r>
      <w:r>
        <w:rPr>
          <w:rFonts w:ascii="Times" w:hAnsi="Times"/>
          <w:sz w:val="22"/>
          <w:szCs w:val="22"/>
        </w:rPr>
        <w:t xml:space="preserve">is </w:t>
      </w:r>
      <w:r w:rsidRPr="00103B92">
        <w:rPr>
          <w:rFonts w:ascii="Times" w:hAnsi="Times"/>
          <w:sz w:val="22"/>
          <w:szCs w:val="22"/>
        </w:rPr>
        <w:t xml:space="preserve">section includes </w:t>
      </w:r>
      <w:r>
        <w:rPr>
          <w:rFonts w:ascii="Times" w:hAnsi="Times"/>
          <w:sz w:val="22"/>
          <w:szCs w:val="22"/>
        </w:rPr>
        <w:t xml:space="preserve">two separate lists: </w:t>
      </w:r>
      <w:r w:rsidR="00AA7C4A">
        <w:rPr>
          <w:rFonts w:ascii="Times" w:hAnsi="Times"/>
          <w:sz w:val="22"/>
          <w:szCs w:val="22"/>
        </w:rPr>
        <w:t xml:space="preserve">1) </w:t>
      </w:r>
      <w:r>
        <w:rPr>
          <w:rFonts w:ascii="Times" w:hAnsi="Times"/>
          <w:sz w:val="22"/>
          <w:szCs w:val="22"/>
        </w:rPr>
        <w:t>a packing list</w:t>
      </w:r>
      <w:r w:rsidR="00AA7C4A">
        <w:rPr>
          <w:rFonts w:ascii="Times" w:hAnsi="Times"/>
          <w:sz w:val="22"/>
          <w:szCs w:val="22"/>
        </w:rPr>
        <w:t xml:space="preserve">, which </w:t>
      </w:r>
      <w:r>
        <w:rPr>
          <w:rFonts w:ascii="Times" w:hAnsi="Times"/>
          <w:sz w:val="22"/>
          <w:szCs w:val="22"/>
        </w:rPr>
        <w:t>includes items that technicians are responsible for bringing in the field</w:t>
      </w:r>
      <w:r w:rsidR="00AA7C4A">
        <w:rPr>
          <w:rFonts w:ascii="Times" w:hAnsi="Times"/>
          <w:sz w:val="22"/>
          <w:szCs w:val="22"/>
        </w:rPr>
        <w:t xml:space="preserve">, and 2) an equipment list, which are the </w:t>
      </w:r>
      <w:r>
        <w:rPr>
          <w:rFonts w:ascii="Times" w:hAnsi="Times"/>
          <w:sz w:val="22"/>
          <w:szCs w:val="22"/>
        </w:rPr>
        <w:t>items that will be provided to complete data collection. The packing list set</w:t>
      </w:r>
      <w:r w:rsidR="00AA7C4A">
        <w:rPr>
          <w:rFonts w:ascii="Times" w:hAnsi="Times"/>
          <w:sz w:val="22"/>
          <w:szCs w:val="22"/>
        </w:rPr>
        <w:t>s</w:t>
      </w:r>
      <w:r>
        <w:rPr>
          <w:rFonts w:ascii="Times" w:hAnsi="Times"/>
          <w:sz w:val="22"/>
          <w:szCs w:val="22"/>
        </w:rPr>
        <w:t xml:space="preserve"> expectations </w:t>
      </w:r>
      <w:r w:rsidR="007C0C5A">
        <w:rPr>
          <w:rFonts w:ascii="Times" w:hAnsi="Times"/>
          <w:sz w:val="22"/>
          <w:szCs w:val="22"/>
        </w:rPr>
        <w:t xml:space="preserve">and creates opportunities to </w:t>
      </w:r>
      <w:r>
        <w:rPr>
          <w:rFonts w:ascii="Times" w:hAnsi="Times"/>
          <w:sz w:val="22"/>
          <w:szCs w:val="22"/>
        </w:rPr>
        <w:t xml:space="preserve">communicate issues related to accessing equipment. The equipment list and their locations also stem from traditional wet lab settings, where locations for materials, especially safety equipment, are clearly labeled. </w:t>
      </w:r>
    </w:p>
    <w:p w14:paraId="36F427E5" w14:textId="77777777" w:rsidR="00AA25CB" w:rsidRDefault="00AA25CB" w:rsidP="00AA25CB">
      <w:pPr>
        <w:rPr>
          <w:rFonts w:ascii="Times" w:hAnsi="Times"/>
          <w:sz w:val="22"/>
          <w:szCs w:val="22"/>
        </w:rPr>
      </w:pPr>
    </w:p>
    <w:p w14:paraId="4FAB51FC" w14:textId="635ADB6C" w:rsidR="00AA25CB" w:rsidRDefault="00AA25CB" w:rsidP="00AA25CB">
      <w:pPr>
        <w:rPr>
          <w:rFonts w:ascii="Times" w:hAnsi="Times"/>
          <w:sz w:val="22"/>
          <w:szCs w:val="22"/>
        </w:rPr>
      </w:pPr>
      <w:r>
        <w:rPr>
          <w:rFonts w:ascii="Times" w:hAnsi="Times"/>
          <w:sz w:val="22"/>
          <w:szCs w:val="22"/>
        </w:rPr>
        <w:t xml:space="preserve">Even within the outdoor community, there are ways in which we can still up-hold materialistic and elitist culture. Apart from instances when equipment from name-brand companies has safety ratings, there is usually little reason to buy name-brand equipment. However, name brand gear can also be used as a status symbol or “ticket” into the outdoor community culture (ex. Patagonia from </w:t>
      </w:r>
      <w:proofErr w:type="spellStart"/>
      <w:r>
        <w:rPr>
          <w:rFonts w:ascii="Times" w:hAnsi="Times"/>
          <w:sz w:val="22"/>
          <w:szCs w:val="22"/>
        </w:rPr>
        <w:t>Pickrel</w:t>
      </w:r>
      <w:proofErr w:type="spellEnd"/>
      <w:r>
        <w:rPr>
          <w:rFonts w:ascii="Times" w:hAnsi="Times"/>
          <w:sz w:val="22"/>
          <w:szCs w:val="22"/>
        </w:rPr>
        <w:t xml:space="preserve"> 2020). This “gear head culture” if left unchecked, can be leveraged to make early-stage technicians or members who lack access to name-brand equipment feel excluded from outdoor community.</w:t>
      </w:r>
      <w:r w:rsidR="007C0C5A">
        <w:rPr>
          <w:rFonts w:ascii="Times" w:hAnsi="Times"/>
          <w:sz w:val="22"/>
          <w:szCs w:val="22"/>
        </w:rPr>
        <w:t xml:space="preserve"> </w:t>
      </w:r>
      <w:r w:rsidR="00534046">
        <w:rPr>
          <w:rFonts w:ascii="Times" w:hAnsi="Times"/>
          <w:sz w:val="22"/>
          <w:szCs w:val="22"/>
        </w:rPr>
        <w:t>We use this section and it’s tools to discuss ways in which our team can regulate gear-head culture.</w:t>
      </w:r>
    </w:p>
    <w:p w14:paraId="7A75098F" w14:textId="77777777" w:rsidR="00AA25CB" w:rsidRDefault="00AA25CB" w:rsidP="00AA25CB">
      <w:pPr>
        <w:rPr>
          <w:rFonts w:ascii="Times" w:hAnsi="Times"/>
          <w:sz w:val="22"/>
          <w:szCs w:val="22"/>
        </w:rPr>
      </w:pPr>
    </w:p>
    <w:p w14:paraId="76FCAB0E" w14:textId="77777777" w:rsidR="00AA25CB" w:rsidRPr="00C0199A" w:rsidRDefault="00AA25CB" w:rsidP="00AA25CB">
      <w:pPr>
        <w:rPr>
          <w:rFonts w:ascii="Times" w:hAnsi="Times"/>
        </w:rPr>
      </w:pPr>
    </w:p>
    <w:p w14:paraId="563B3EE2" w14:textId="469896C6" w:rsidR="00AA25CB" w:rsidRPr="00C32B0D" w:rsidRDefault="00AA25CB" w:rsidP="00AA25CB">
      <w:pPr>
        <w:jc w:val="center"/>
        <w:rPr>
          <w:rFonts w:ascii="Times" w:hAnsi="Times"/>
          <w:b/>
          <w:bCs/>
        </w:rPr>
      </w:pPr>
      <w:bookmarkStart w:id="4" w:name="Packing_List"/>
      <w:r w:rsidRPr="00AF7FC4">
        <w:rPr>
          <w:rFonts w:ascii="Times" w:hAnsi="Times"/>
          <w:b/>
          <w:bCs/>
        </w:rPr>
        <w:t xml:space="preserve">PACKING LIST FOR </w:t>
      </w:r>
      <w:bookmarkEnd w:id="4"/>
      <w:r>
        <w:rPr>
          <w:noProof/>
        </w:rPr>
        <mc:AlternateContent>
          <mc:Choice Requires="wpg">
            <w:drawing>
              <wp:anchor distT="0" distB="0" distL="114300" distR="114300" simplePos="0" relativeHeight="251659264" behindDoc="0" locked="0" layoutInCell="1" allowOverlap="1" wp14:anchorId="5C27E9A4" wp14:editId="2920FDC4">
                <wp:simplePos x="0" y="0"/>
                <wp:positionH relativeFrom="margin">
                  <wp:posOffset>0</wp:posOffset>
                </wp:positionH>
                <wp:positionV relativeFrom="paragraph">
                  <wp:posOffset>340360</wp:posOffset>
                </wp:positionV>
                <wp:extent cx="6181725" cy="499110"/>
                <wp:effectExtent l="0" t="0" r="28575" b="15240"/>
                <wp:wrapSquare wrapText="bothSides"/>
                <wp:docPr id="81" name="Group 81"/>
                <wp:cNvGraphicFramePr/>
                <a:graphic xmlns:a="http://schemas.openxmlformats.org/drawingml/2006/main">
                  <a:graphicData uri="http://schemas.microsoft.com/office/word/2010/wordprocessingGroup">
                    <wpg:wgp>
                      <wpg:cNvGrpSpPr/>
                      <wpg:grpSpPr>
                        <a:xfrm>
                          <a:off x="0" y="0"/>
                          <a:ext cx="6181725" cy="499110"/>
                          <a:chOff x="0" y="0"/>
                          <a:chExt cx="6181969" cy="609600"/>
                        </a:xfrm>
                      </wpg:grpSpPr>
                      <wps:wsp>
                        <wps:cNvPr id="82" name="Rounded Rectangle 82"/>
                        <wps:cNvSpPr/>
                        <wps:spPr>
                          <a:xfrm>
                            <a:off x="0" y="0"/>
                            <a:ext cx="6181969" cy="609600"/>
                          </a:xfrm>
                          <a:prstGeom prst="roundRect">
                            <a:avLst/>
                          </a:prstGeom>
                          <a:solidFill>
                            <a:schemeClr val="accent6">
                              <a:lumMod val="20000"/>
                              <a:lumOff val="8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Text Box 83"/>
                        <wps:cNvSpPr txBox="1"/>
                        <wps:spPr>
                          <a:xfrm>
                            <a:off x="0" y="0"/>
                            <a:ext cx="6181725" cy="609475"/>
                          </a:xfrm>
                          <a:prstGeom prst="rect">
                            <a:avLst/>
                          </a:prstGeom>
                          <a:noFill/>
                          <a:ln w="6350">
                            <a:noFill/>
                          </a:ln>
                        </wps:spPr>
                        <wps:txbx>
                          <w:txbxContent>
                            <w:p w14:paraId="49760556" w14:textId="77777777" w:rsidR="00AA25CB" w:rsidRPr="005F4D84" w:rsidRDefault="00AA25CB" w:rsidP="00AA25CB">
                              <w:pPr>
                                <w:rPr>
                                  <w:rFonts w:ascii="Arial" w:hAnsi="Arial" w:cs="Arial"/>
                                  <w:sz w:val="20"/>
                                  <w:szCs w:val="20"/>
                                </w:rPr>
                              </w:pPr>
                              <w:r>
                                <w:rPr>
                                  <w:rFonts w:ascii="Arial" w:hAnsi="Arial" w:cs="Arial"/>
                                  <w:sz w:val="20"/>
                                  <w:szCs w:val="20"/>
                                </w:rPr>
                                <w:t>Technicians should be prepared and be aware of expectations beforehand. Knowing what to bring is important for technician comfort/safe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C27E9A4" id="Group 81" o:spid="_x0000_s1030" style="position:absolute;left:0;text-align:left;margin-left:0;margin-top:26.8pt;width:486.75pt;height:39.3pt;z-index:251659264;mso-position-horizontal-relative:margin;mso-height-relative:margin" coordsize="61819,609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">
                <v:roundrect id="Rounded Rectangle 82" o:spid="_x0000_s1031" style="position:absolute;width:61819;height:609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" fillcolor="#e2efd9 [665]" strokecolor="#375623 [1609]" strokeweight="1pt">
                  <v:stroke joinstyle="miter"/>
                </v:roundrect>
                <v:shape id="Text Box 83" o:spid="_x0000_s1032" type="#_x0000_t202" style="position:absolute;width:61817;height:60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" filled="f" stroked="f" strokeweight=".5pt">
                  <v:textbox>
                    <w:txbxContent>
                      <w:p w14:paraId="49760556" w14:textId="77777777" w:rsidR="00AA25CB" w:rsidRPr="005F4D84" w:rsidRDefault="00AA25CB" w:rsidP="00AA25CB">
                        <w:pPr>
                          <w:rPr>
                            <w:rFonts w:ascii="Arial" w:hAnsi="Arial" w:cs="Arial"/>
                            <w:sz w:val="20"/>
                            <w:szCs w:val="20"/>
                          </w:rPr>
                        </w:pPr>
                        <w:r>
                          <w:rPr>
                            <w:rFonts w:ascii="Arial" w:hAnsi="Arial" w:cs="Arial"/>
                            <w:sz w:val="20"/>
                            <w:szCs w:val="20"/>
                          </w:rPr>
                          <w:t>Technicians should be prepared and be aware of expectations beforehand. Knowing what to bring is important for technician comfort/safety.</w:t>
                        </w:r>
                      </w:p>
                    </w:txbxContent>
                  </v:textbox>
                </v:shape>
                <w10:wrap type="square" anchorx="margin"/>
              </v:group>
            </w:pict>
          </mc:Fallback>
        </mc:AlternateContent>
      </w:r>
      <w:r w:rsidR="00C32B0D">
        <w:rPr>
          <w:rFonts w:ascii="Times" w:hAnsi="Times"/>
          <w:b/>
          <w:bCs/>
        </w:rPr>
        <w:t>FIELD TEAMS</w:t>
      </w:r>
    </w:p>
    <w:p w14:paraId="39E83540" w14:textId="77777777" w:rsidR="00AA25CB" w:rsidRPr="00AF7FC4" w:rsidRDefault="00AA25CB" w:rsidP="00AA25CB">
      <w:pPr>
        <w:rPr>
          <w:rFonts w:ascii="Times" w:hAnsi="Times"/>
          <w:b/>
          <w:bCs/>
        </w:rPr>
      </w:pPr>
    </w:p>
    <w:p w14:paraId="1C4FA73A" w14:textId="77777777" w:rsidR="00AA25CB" w:rsidRPr="00BB51FF" w:rsidRDefault="00AA25CB" w:rsidP="00AA25CB">
      <w:pPr>
        <w:pStyle w:val="ListParagraph"/>
        <w:numPr>
          <w:ilvl w:val="0"/>
          <w:numId w:val="2"/>
        </w:numPr>
        <w:rPr>
          <w:rFonts w:ascii="Times" w:hAnsi="Times"/>
          <w:sz w:val="22"/>
          <w:szCs w:val="22"/>
        </w:rPr>
      </w:pPr>
      <w:r w:rsidRPr="00BB51FF">
        <w:rPr>
          <w:rFonts w:ascii="Times" w:hAnsi="Times"/>
          <w:sz w:val="22"/>
          <w:szCs w:val="22"/>
        </w:rPr>
        <w:t>Long pants/ closed-toed shoes</w:t>
      </w:r>
    </w:p>
    <w:p w14:paraId="36CF20C8" w14:textId="77777777" w:rsidR="00AA25CB" w:rsidRPr="00BB51FF" w:rsidRDefault="00AA25CB" w:rsidP="00AA25CB">
      <w:pPr>
        <w:pStyle w:val="ListParagraph"/>
        <w:numPr>
          <w:ilvl w:val="0"/>
          <w:numId w:val="2"/>
        </w:numPr>
        <w:rPr>
          <w:rFonts w:ascii="Times" w:hAnsi="Times"/>
          <w:sz w:val="22"/>
          <w:szCs w:val="22"/>
        </w:rPr>
      </w:pPr>
      <w:r w:rsidRPr="00BB51FF">
        <w:rPr>
          <w:rFonts w:ascii="Times" w:hAnsi="Times"/>
          <w:sz w:val="22"/>
          <w:szCs w:val="22"/>
        </w:rPr>
        <w:t>Extra layers (for warmth and/or rain)</w:t>
      </w:r>
    </w:p>
    <w:p w14:paraId="432961C9" w14:textId="77777777" w:rsidR="00AA25CB" w:rsidRPr="00BB51FF" w:rsidRDefault="00AA25CB" w:rsidP="00AA25CB">
      <w:pPr>
        <w:pStyle w:val="ListParagraph"/>
        <w:numPr>
          <w:ilvl w:val="0"/>
          <w:numId w:val="2"/>
        </w:numPr>
        <w:rPr>
          <w:rFonts w:ascii="Times" w:hAnsi="Times"/>
          <w:sz w:val="22"/>
          <w:szCs w:val="22"/>
        </w:rPr>
      </w:pPr>
      <w:r w:rsidRPr="00BB51FF">
        <w:rPr>
          <w:rFonts w:ascii="Times" w:hAnsi="Times"/>
          <w:sz w:val="22"/>
          <w:szCs w:val="22"/>
        </w:rPr>
        <w:t>Water/ light snack</w:t>
      </w:r>
    </w:p>
    <w:p w14:paraId="259940A6" w14:textId="77777777" w:rsidR="00AA25CB" w:rsidRPr="00BB51FF" w:rsidRDefault="00AA25CB" w:rsidP="00AA25CB">
      <w:pPr>
        <w:pStyle w:val="ListParagraph"/>
        <w:numPr>
          <w:ilvl w:val="0"/>
          <w:numId w:val="2"/>
        </w:numPr>
        <w:rPr>
          <w:rFonts w:ascii="Times" w:hAnsi="Times"/>
          <w:sz w:val="22"/>
          <w:szCs w:val="22"/>
        </w:rPr>
      </w:pPr>
      <w:r w:rsidRPr="00BB51FF">
        <w:rPr>
          <w:rFonts w:ascii="Times" w:hAnsi="Times"/>
          <w:sz w:val="22"/>
          <w:szCs w:val="22"/>
        </w:rPr>
        <w:t>Lunch (if doing daytime survey)</w:t>
      </w:r>
    </w:p>
    <w:p w14:paraId="0351F7FA" w14:textId="77777777" w:rsidR="00AA25CB" w:rsidRPr="00BB51FF" w:rsidRDefault="00AA25CB" w:rsidP="00AA25CB">
      <w:pPr>
        <w:pStyle w:val="ListParagraph"/>
        <w:numPr>
          <w:ilvl w:val="0"/>
          <w:numId w:val="2"/>
        </w:numPr>
        <w:rPr>
          <w:rFonts w:ascii="Times" w:hAnsi="Times"/>
          <w:sz w:val="22"/>
          <w:szCs w:val="22"/>
        </w:rPr>
      </w:pPr>
      <w:r w:rsidRPr="00BB51FF">
        <w:rPr>
          <w:rFonts w:ascii="Times" w:hAnsi="Times"/>
          <w:sz w:val="22"/>
          <w:szCs w:val="22"/>
        </w:rPr>
        <w:t>Face mask – for use during transportation</w:t>
      </w:r>
    </w:p>
    <w:p w14:paraId="7AA2D2DC" w14:textId="77777777" w:rsidR="00AA25CB" w:rsidRPr="00BB51FF" w:rsidRDefault="00AA25CB" w:rsidP="00AA25CB">
      <w:pPr>
        <w:pStyle w:val="ListParagraph"/>
        <w:numPr>
          <w:ilvl w:val="0"/>
          <w:numId w:val="2"/>
        </w:numPr>
        <w:rPr>
          <w:rFonts w:ascii="Times" w:hAnsi="Times"/>
          <w:sz w:val="22"/>
          <w:szCs w:val="22"/>
        </w:rPr>
      </w:pPr>
      <w:r w:rsidRPr="00BB51FF">
        <w:rPr>
          <w:rFonts w:ascii="Times" w:hAnsi="Times"/>
          <w:sz w:val="22"/>
          <w:szCs w:val="22"/>
        </w:rPr>
        <w:t>Headlamp/flashlight – if you do not have one, one can be provided.</w:t>
      </w:r>
    </w:p>
    <w:p w14:paraId="53804619" w14:textId="77777777" w:rsidR="00AA25CB" w:rsidRPr="00BB51FF" w:rsidRDefault="00AA25CB" w:rsidP="00AA25CB">
      <w:pPr>
        <w:pStyle w:val="ListParagraph"/>
        <w:numPr>
          <w:ilvl w:val="0"/>
          <w:numId w:val="2"/>
        </w:numPr>
        <w:rPr>
          <w:rFonts w:ascii="Times" w:hAnsi="Times"/>
          <w:sz w:val="22"/>
          <w:szCs w:val="22"/>
        </w:rPr>
      </w:pPr>
      <w:r w:rsidRPr="00BB51FF">
        <w:rPr>
          <w:rFonts w:ascii="Times" w:hAnsi="Times"/>
          <w:sz w:val="22"/>
          <w:szCs w:val="22"/>
        </w:rPr>
        <w:t>Sunscreen/bug spray</w:t>
      </w:r>
    </w:p>
    <w:p w14:paraId="7B0E0784" w14:textId="77777777" w:rsidR="00AA25CB" w:rsidRPr="00BB51FF" w:rsidRDefault="00AA25CB" w:rsidP="00AA25CB">
      <w:pPr>
        <w:pStyle w:val="ListParagraph"/>
        <w:numPr>
          <w:ilvl w:val="0"/>
          <w:numId w:val="2"/>
        </w:numPr>
        <w:rPr>
          <w:rFonts w:ascii="Times" w:hAnsi="Times"/>
          <w:sz w:val="22"/>
          <w:szCs w:val="22"/>
        </w:rPr>
      </w:pPr>
      <w:r w:rsidRPr="00BB51FF">
        <w:rPr>
          <w:rFonts w:ascii="Times" w:hAnsi="Times"/>
          <w:sz w:val="22"/>
          <w:szCs w:val="22"/>
        </w:rPr>
        <w:t>Any medications (</w:t>
      </w:r>
      <w:proofErr w:type="spellStart"/>
      <w:r w:rsidRPr="00BB51FF">
        <w:rPr>
          <w:rFonts w:ascii="Times" w:hAnsi="Times"/>
          <w:sz w:val="22"/>
          <w:szCs w:val="22"/>
        </w:rPr>
        <w:t>Epipens</w:t>
      </w:r>
      <w:proofErr w:type="spellEnd"/>
      <w:r w:rsidRPr="00BB51FF">
        <w:rPr>
          <w:rFonts w:ascii="Times" w:hAnsi="Times"/>
          <w:sz w:val="22"/>
          <w:szCs w:val="22"/>
        </w:rPr>
        <w:t>, insulin, etc.)</w:t>
      </w:r>
    </w:p>
    <w:p w14:paraId="64435C5F" w14:textId="77777777" w:rsidR="00AA25CB" w:rsidRDefault="00AA25CB" w:rsidP="00AA25CB">
      <w:pPr>
        <w:jc w:val="center"/>
        <w:rPr>
          <w:rFonts w:ascii="Times" w:hAnsi="Times"/>
          <w:b/>
          <w:bCs/>
        </w:rPr>
      </w:pPr>
    </w:p>
    <w:p w14:paraId="073B8773" w14:textId="77777777" w:rsidR="00AA25CB" w:rsidRDefault="00AA25CB" w:rsidP="00AA25CB">
      <w:pPr>
        <w:jc w:val="center"/>
        <w:rPr>
          <w:rFonts w:ascii="Times" w:hAnsi="Times"/>
          <w:b/>
          <w:bCs/>
        </w:rPr>
      </w:pPr>
    </w:p>
    <w:p w14:paraId="11C7FF93" w14:textId="77777777" w:rsidR="00AA25CB" w:rsidRDefault="00AA25CB" w:rsidP="00AA25CB">
      <w:pPr>
        <w:jc w:val="center"/>
        <w:rPr>
          <w:rFonts w:ascii="Times" w:hAnsi="Times"/>
          <w:b/>
          <w:bCs/>
        </w:rPr>
      </w:pPr>
    </w:p>
    <w:p w14:paraId="40A4781A" w14:textId="77777777" w:rsidR="00AA25CB" w:rsidRDefault="00AA25CB" w:rsidP="00AA25CB">
      <w:pPr>
        <w:jc w:val="center"/>
        <w:rPr>
          <w:rFonts w:ascii="Times" w:hAnsi="Times"/>
          <w:b/>
          <w:bCs/>
        </w:rPr>
      </w:pPr>
    </w:p>
    <w:p w14:paraId="00A06526" w14:textId="77777777" w:rsidR="00AA25CB" w:rsidRDefault="00AA25CB" w:rsidP="00AA25CB">
      <w:pPr>
        <w:jc w:val="center"/>
        <w:rPr>
          <w:rFonts w:ascii="Times" w:hAnsi="Times"/>
          <w:b/>
          <w:bCs/>
        </w:rPr>
      </w:pPr>
    </w:p>
    <w:p w14:paraId="24552545" w14:textId="77777777" w:rsidR="00AA25CB" w:rsidRDefault="00AA25CB" w:rsidP="00AA25CB">
      <w:pPr>
        <w:jc w:val="center"/>
        <w:rPr>
          <w:rFonts w:ascii="Times" w:hAnsi="Times"/>
          <w:b/>
          <w:bCs/>
        </w:rPr>
      </w:pPr>
    </w:p>
    <w:p w14:paraId="71837FF6" w14:textId="77777777" w:rsidR="00AA25CB" w:rsidRDefault="00AA25CB" w:rsidP="00AA25CB">
      <w:pPr>
        <w:jc w:val="center"/>
        <w:rPr>
          <w:rFonts w:ascii="Times" w:hAnsi="Times"/>
          <w:b/>
          <w:bCs/>
        </w:rPr>
      </w:pPr>
    </w:p>
    <w:p w14:paraId="5CD0F90A" w14:textId="77777777" w:rsidR="00AA25CB" w:rsidRDefault="00AA25CB" w:rsidP="00AA25CB">
      <w:pPr>
        <w:jc w:val="center"/>
        <w:rPr>
          <w:rFonts w:ascii="Times" w:hAnsi="Times"/>
          <w:b/>
          <w:bCs/>
        </w:rPr>
      </w:pPr>
    </w:p>
    <w:p w14:paraId="57EECFD2" w14:textId="77777777" w:rsidR="00AA25CB" w:rsidRDefault="00AA25CB" w:rsidP="00AA25CB">
      <w:pPr>
        <w:jc w:val="center"/>
        <w:rPr>
          <w:rFonts w:ascii="Arial" w:hAnsi="Arial" w:cs="Arial"/>
          <w:color w:val="222222"/>
          <w:sz w:val="20"/>
          <w:szCs w:val="20"/>
          <w:shd w:val="clear" w:color="auto" w:fill="FFFFFF"/>
        </w:rPr>
      </w:pPr>
    </w:p>
    <w:p w14:paraId="7FA7874C" w14:textId="77777777" w:rsidR="00AA25CB" w:rsidRDefault="00AA25CB" w:rsidP="00AA25CB">
      <w:pPr>
        <w:jc w:val="center"/>
        <w:rPr>
          <w:rFonts w:ascii="Arial" w:hAnsi="Arial" w:cs="Arial"/>
          <w:color w:val="222222"/>
          <w:sz w:val="20"/>
          <w:szCs w:val="20"/>
          <w:shd w:val="clear" w:color="auto" w:fill="FFFFFF"/>
        </w:rPr>
      </w:pPr>
    </w:p>
    <w:p w14:paraId="58FE70E9" w14:textId="77777777" w:rsidR="00AA25CB" w:rsidRDefault="00AA25CB" w:rsidP="00AA25CB">
      <w:pPr>
        <w:jc w:val="center"/>
        <w:rPr>
          <w:rFonts w:ascii="Arial" w:hAnsi="Arial" w:cs="Arial"/>
          <w:color w:val="222222"/>
          <w:sz w:val="20"/>
          <w:szCs w:val="20"/>
          <w:shd w:val="clear" w:color="auto" w:fill="FFFFFF"/>
        </w:rPr>
      </w:pPr>
    </w:p>
    <w:p w14:paraId="343E6FB0" w14:textId="77777777" w:rsidR="00AA25CB" w:rsidRDefault="00AA25CB" w:rsidP="00AA25CB">
      <w:pPr>
        <w:jc w:val="center"/>
        <w:rPr>
          <w:rFonts w:ascii="Arial" w:hAnsi="Arial" w:cs="Arial"/>
          <w:color w:val="222222"/>
          <w:sz w:val="20"/>
          <w:szCs w:val="20"/>
          <w:shd w:val="clear" w:color="auto" w:fill="FFFFFF"/>
        </w:rPr>
      </w:pPr>
    </w:p>
    <w:p w14:paraId="5A4F92FF" w14:textId="77777777" w:rsidR="00AA25CB" w:rsidRDefault="00AA25CB" w:rsidP="00AA25CB">
      <w:pPr>
        <w:jc w:val="center"/>
        <w:rPr>
          <w:rFonts w:ascii="Times" w:hAnsi="Times"/>
          <w:b/>
          <w:bCs/>
        </w:rPr>
      </w:pPr>
    </w:p>
    <w:p w14:paraId="39C7153B" w14:textId="77777777" w:rsidR="00AA25CB" w:rsidRDefault="00AA25CB" w:rsidP="00AA25CB">
      <w:pPr>
        <w:jc w:val="center"/>
        <w:rPr>
          <w:rFonts w:ascii="Times" w:hAnsi="Times"/>
          <w:b/>
          <w:bCs/>
        </w:rPr>
      </w:pPr>
    </w:p>
    <w:p w14:paraId="2586550C" w14:textId="77777777" w:rsidR="00AA25CB" w:rsidRDefault="00AA25CB" w:rsidP="00AA25CB">
      <w:pPr>
        <w:jc w:val="center"/>
        <w:rPr>
          <w:rFonts w:ascii="Times" w:hAnsi="Times"/>
          <w:b/>
          <w:bCs/>
        </w:rPr>
      </w:pPr>
    </w:p>
    <w:p w14:paraId="2D797451" w14:textId="77777777" w:rsidR="00AA25CB" w:rsidRPr="00D62AC4" w:rsidRDefault="00AA25CB" w:rsidP="00AA25CB">
      <w:pPr>
        <w:rPr>
          <w:rFonts w:ascii="Times" w:hAnsi="Times"/>
          <w:sz w:val="20"/>
          <w:szCs w:val="20"/>
        </w:rPr>
      </w:pPr>
      <w:r w:rsidRPr="00D62AC4">
        <w:rPr>
          <w:rFonts w:ascii="Times" w:hAnsi="Times"/>
          <w:noProof/>
          <w:sz w:val="20"/>
          <w:szCs w:val="20"/>
        </w:rPr>
        <w:t xml:space="preserve">Pickrell, J. 2020. Scientists push against barriers to diversity in the field sciences. Science. 374(375) </w:t>
      </w:r>
      <w:proofErr w:type="spellStart"/>
      <w:r w:rsidRPr="00D62AC4">
        <w:rPr>
          <w:rFonts w:ascii="Times" w:hAnsi="Times"/>
          <w:color w:val="262626"/>
          <w:sz w:val="20"/>
          <w:szCs w:val="20"/>
          <w:shd w:val="clear" w:color="auto" w:fill="FFFFFF"/>
        </w:rPr>
        <w:t>doi</w:t>
      </w:r>
      <w:proofErr w:type="spellEnd"/>
      <w:r w:rsidRPr="00D62AC4">
        <w:rPr>
          <w:rFonts w:ascii="Times" w:hAnsi="Times"/>
          <w:color w:val="262626"/>
          <w:sz w:val="20"/>
          <w:szCs w:val="20"/>
          <w:shd w:val="clear" w:color="auto" w:fill="FFFFFF"/>
        </w:rPr>
        <w:t>: 10.1126/science.caredit.abb6887</w:t>
      </w:r>
    </w:p>
    <w:p w14:paraId="277021CB" w14:textId="77777777" w:rsidR="00AA25CB" w:rsidRPr="009B72EB" w:rsidRDefault="00AA25CB" w:rsidP="00AA25CB">
      <w:pPr>
        <w:pStyle w:val="Footer"/>
        <w:ind w:left="360"/>
        <w:rPr>
          <w:sz w:val="18"/>
          <w:szCs w:val="18"/>
        </w:rPr>
      </w:pPr>
    </w:p>
    <w:bookmarkStart w:id="5" w:name="Team_Packing"/>
    <w:p w14:paraId="13CD1E79" w14:textId="77777777" w:rsidR="00AA25CB" w:rsidRPr="00557A64" w:rsidRDefault="00AA25CB" w:rsidP="00AA25CB">
      <w:pPr>
        <w:jc w:val="center"/>
        <w:rPr>
          <w:rFonts w:ascii="Times" w:hAnsi="Times"/>
          <w:b/>
          <w:bCs/>
        </w:rPr>
      </w:pPr>
      <w:r>
        <w:rPr>
          <w:rFonts w:ascii="Times" w:hAnsi="Times"/>
          <w:noProof/>
        </w:rPr>
        <w:lastRenderedPageBreak/>
        <mc:AlternateContent>
          <mc:Choice Requires="wpg">
            <w:drawing>
              <wp:anchor distT="0" distB="0" distL="114300" distR="114300" simplePos="0" relativeHeight="251660288" behindDoc="0" locked="0" layoutInCell="1" allowOverlap="1" wp14:anchorId="30F07104" wp14:editId="71B41F91">
                <wp:simplePos x="0" y="0"/>
                <wp:positionH relativeFrom="margin">
                  <wp:posOffset>66675</wp:posOffset>
                </wp:positionH>
                <wp:positionV relativeFrom="paragraph">
                  <wp:posOffset>192405</wp:posOffset>
                </wp:positionV>
                <wp:extent cx="6181725" cy="880745"/>
                <wp:effectExtent l="0" t="0" r="15875" b="8255"/>
                <wp:wrapSquare wrapText="bothSides"/>
                <wp:docPr id="78" name="Group 78"/>
                <wp:cNvGraphicFramePr/>
                <a:graphic xmlns:a="http://schemas.openxmlformats.org/drawingml/2006/main">
                  <a:graphicData uri="http://schemas.microsoft.com/office/word/2010/wordprocessingGroup">
                    <wpg:wgp>
                      <wpg:cNvGrpSpPr/>
                      <wpg:grpSpPr>
                        <a:xfrm>
                          <a:off x="0" y="0"/>
                          <a:ext cx="6181725" cy="880745"/>
                          <a:chOff x="0" y="0"/>
                          <a:chExt cx="6181969" cy="609600"/>
                        </a:xfrm>
                      </wpg:grpSpPr>
                      <wps:wsp>
                        <wps:cNvPr id="79" name="Rounded Rectangle 79"/>
                        <wps:cNvSpPr/>
                        <wps:spPr>
                          <a:xfrm>
                            <a:off x="0" y="0"/>
                            <a:ext cx="6181969" cy="609600"/>
                          </a:xfrm>
                          <a:prstGeom prst="roundRect">
                            <a:avLst/>
                          </a:prstGeom>
                          <a:solidFill>
                            <a:schemeClr val="accent6">
                              <a:lumMod val="20000"/>
                              <a:lumOff val="8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Text Box 80"/>
                        <wps:cNvSpPr txBox="1"/>
                        <wps:spPr>
                          <a:xfrm>
                            <a:off x="0" y="0"/>
                            <a:ext cx="6181725" cy="609475"/>
                          </a:xfrm>
                          <a:prstGeom prst="rect">
                            <a:avLst/>
                          </a:prstGeom>
                          <a:noFill/>
                          <a:ln w="6350">
                            <a:noFill/>
                          </a:ln>
                        </wps:spPr>
                        <wps:txbx>
                          <w:txbxContent>
                            <w:p w14:paraId="4E993B66" w14:textId="77777777" w:rsidR="00AA25CB" w:rsidRPr="005F4D84" w:rsidRDefault="00AA25CB" w:rsidP="00AA25CB">
                              <w:pPr>
                                <w:rPr>
                                  <w:rFonts w:ascii="Arial" w:hAnsi="Arial" w:cs="Arial"/>
                                  <w:sz w:val="20"/>
                                  <w:szCs w:val="20"/>
                                </w:rPr>
                              </w:pPr>
                              <w:r>
                                <w:rPr>
                                  <w:rFonts w:ascii="Arial" w:hAnsi="Arial" w:cs="Arial"/>
                                  <w:sz w:val="20"/>
                                  <w:szCs w:val="20"/>
                                </w:rPr>
                                <w:t>Technicians should know where things go so that they can put them back themselves. Organized spaces lead to more cohesion, and technician access to equipment should not be limited by the supervisor’s ability to locate it for them. Building a culture where technicians can be independent contributes to feelings of self-efficacy, strengthens scientific identity, and in the case of safety equipment, reinforces a foundation of physical and mental well-be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F07104" id="Group 78" o:spid="_x0000_s1033" style="position:absolute;left:0;text-align:left;margin-left:5.25pt;margin-top:15.15pt;width:486.75pt;height:69.35pt;z-index:251660288;mso-position-horizontal-relative:margin;mso-width-relative:margin;mso-height-relative:margin" coordsize="61819,609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">
                <v:roundrect id="Rounded Rectangle 79" o:spid="_x0000_s1034" style="position:absolute;width:61819;height:609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" fillcolor="#e2efd9 [665]" strokecolor="#375623 [1609]" strokeweight="1pt">
                  <v:stroke joinstyle="miter"/>
                </v:roundrect>
                <v:shape id="Text Box 80" o:spid="_x0000_s1035" type="#_x0000_t202" style="position:absolute;width:61817;height:60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" filled="f" stroked="f" strokeweight=".5pt">
                  <v:textbox>
                    <w:txbxContent>
                      <w:p w14:paraId="4E993B66" w14:textId="77777777" w:rsidR="00AA25CB" w:rsidRPr="005F4D84" w:rsidRDefault="00AA25CB" w:rsidP="00AA25CB">
                        <w:pPr>
                          <w:rPr>
                            <w:rFonts w:ascii="Arial" w:hAnsi="Arial" w:cs="Arial"/>
                            <w:sz w:val="20"/>
                            <w:szCs w:val="20"/>
                          </w:rPr>
                        </w:pPr>
                        <w:r>
                          <w:rPr>
                            <w:rFonts w:ascii="Arial" w:hAnsi="Arial" w:cs="Arial"/>
                            <w:sz w:val="20"/>
                            <w:szCs w:val="20"/>
                          </w:rPr>
                          <w:t>Technicians should know where things go so that they can put them back themselves. Organized spaces lead to more cohesion, and technician access to equipment should not be limited by the supervisor’s ability to locate it for them. Building a culture where technicians can be independent contributes to feelings of self-efficacy, strengthens scientific identity, and in the case of safety equipment, reinforces a foundation of physical and mental well-being.</w:t>
                        </w:r>
                      </w:p>
                    </w:txbxContent>
                  </v:textbox>
                </v:shape>
                <w10:wrap type="square" anchorx="margin"/>
              </v:group>
            </w:pict>
          </mc:Fallback>
        </mc:AlternateContent>
      </w:r>
      <w:r w:rsidRPr="00AF7FC4">
        <w:rPr>
          <w:rFonts w:ascii="Times" w:hAnsi="Times"/>
          <w:b/>
          <w:bCs/>
        </w:rPr>
        <w:t>EQUIPMENT PACKING LIST</w:t>
      </w:r>
      <w:bookmarkEnd w:id="5"/>
    </w:p>
    <w:p w14:paraId="3F16C480" w14:textId="77777777" w:rsidR="00AA25CB" w:rsidRDefault="00AA25CB" w:rsidP="00AA25CB">
      <w:pPr>
        <w:rPr>
          <w:b/>
          <w:bCs/>
        </w:rPr>
      </w:pPr>
      <w:bookmarkStart w:id="6" w:name="Safer_Spaces"/>
    </w:p>
    <w:p w14:paraId="677D3358" w14:textId="77777777" w:rsidR="00AA25CB" w:rsidRPr="00BB51FF" w:rsidRDefault="00AA25CB" w:rsidP="00AA25CB">
      <w:pPr>
        <w:rPr>
          <w:rFonts w:ascii="Times" w:hAnsi="Times"/>
          <w:b/>
          <w:bCs/>
          <w:sz w:val="22"/>
          <w:szCs w:val="22"/>
          <w:u w:val="single"/>
        </w:rPr>
      </w:pPr>
      <w:r w:rsidRPr="00BB51FF">
        <w:rPr>
          <w:rFonts w:ascii="Times" w:hAnsi="Times"/>
          <w:b/>
          <w:bCs/>
          <w:sz w:val="22"/>
          <w:szCs w:val="22"/>
          <w:u w:val="single"/>
        </w:rPr>
        <w:t>IN BACKPACK</w:t>
      </w:r>
    </w:p>
    <w:p w14:paraId="4927B6CC" w14:textId="77777777" w:rsidR="00AA25CB" w:rsidRPr="00BB51FF" w:rsidRDefault="00AA25CB" w:rsidP="00AA25CB">
      <w:pPr>
        <w:pStyle w:val="ListParagraph"/>
        <w:numPr>
          <w:ilvl w:val="0"/>
          <w:numId w:val="3"/>
        </w:numPr>
        <w:rPr>
          <w:rFonts w:ascii="Times" w:hAnsi="Times"/>
          <w:sz w:val="22"/>
          <w:szCs w:val="22"/>
        </w:rPr>
      </w:pPr>
      <w:r w:rsidRPr="00BB51FF">
        <w:rPr>
          <w:rFonts w:ascii="Times" w:hAnsi="Times"/>
          <w:sz w:val="22"/>
          <w:szCs w:val="22"/>
        </w:rPr>
        <w:t>Clipboard</w:t>
      </w:r>
    </w:p>
    <w:p w14:paraId="139C854E" w14:textId="77777777" w:rsidR="00AA25CB" w:rsidRPr="00BB51FF" w:rsidRDefault="00AA25CB" w:rsidP="00AA25CB">
      <w:pPr>
        <w:pStyle w:val="ListParagraph"/>
        <w:numPr>
          <w:ilvl w:val="0"/>
          <w:numId w:val="6"/>
        </w:numPr>
        <w:rPr>
          <w:rFonts w:ascii="Times" w:hAnsi="Times"/>
          <w:sz w:val="22"/>
          <w:szCs w:val="22"/>
        </w:rPr>
      </w:pPr>
      <w:r w:rsidRPr="00BB51FF">
        <w:rPr>
          <w:rFonts w:ascii="Times" w:hAnsi="Times"/>
          <w:sz w:val="22"/>
          <w:szCs w:val="22"/>
        </w:rPr>
        <w:t>CMR (daytime) datasheets (Sal and Site)</w:t>
      </w:r>
    </w:p>
    <w:p w14:paraId="76B2C8F7" w14:textId="77777777" w:rsidR="00AA25CB" w:rsidRPr="00BB51FF" w:rsidRDefault="00AA25CB" w:rsidP="00AA25CB">
      <w:pPr>
        <w:pStyle w:val="ListParagraph"/>
        <w:numPr>
          <w:ilvl w:val="0"/>
          <w:numId w:val="6"/>
        </w:numPr>
        <w:rPr>
          <w:rFonts w:ascii="Times" w:hAnsi="Times"/>
          <w:sz w:val="22"/>
          <w:szCs w:val="22"/>
        </w:rPr>
      </w:pPr>
      <w:r w:rsidRPr="00BB51FF">
        <w:rPr>
          <w:rFonts w:ascii="Times" w:hAnsi="Times"/>
          <w:sz w:val="22"/>
          <w:szCs w:val="22"/>
        </w:rPr>
        <w:t>VES (nighttime) datasheets (Sal and Site)</w:t>
      </w:r>
    </w:p>
    <w:p w14:paraId="43D49E72" w14:textId="77777777" w:rsidR="00AA25CB" w:rsidRPr="00BB51FF" w:rsidRDefault="00AA25CB" w:rsidP="00AA25CB">
      <w:pPr>
        <w:pStyle w:val="ListParagraph"/>
        <w:numPr>
          <w:ilvl w:val="0"/>
          <w:numId w:val="6"/>
        </w:numPr>
        <w:rPr>
          <w:rFonts w:ascii="Times" w:hAnsi="Times"/>
          <w:sz w:val="22"/>
          <w:szCs w:val="22"/>
        </w:rPr>
      </w:pPr>
      <w:r w:rsidRPr="00BB51FF">
        <w:rPr>
          <w:rFonts w:ascii="Times" w:hAnsi="Times"/>
          <w:sz w:val="22"/>
          <w:szCs w:val="22"/>
        </w:rPr>
        <w:t>Repeated PIT surveys (nighttime) datasheets (Sal and Site)</w:t>
      </w:r>
    </w:p>
    <w:p w14:paraId="4ECF58D9" w14:textId="77777777" w:rsidR="00AA25CB" w:rsidRPr="00BB51FF" w:rsidRDefault="00AA25CB" w:rsidP="00AA25CB">
      <w:pPr>
        <w:pStyle w:val="ListParagraph"/>
        <w:numPr>
          <w:ilvl w:val="0"/>
          <w:numId w:val="6"/>
        </w:numPr>
        <w:rPr>
          <w:rFonts w:ascii="Times" w:hAnsi="Times"/>
          <w:sz w:val="22"/>
          <w:szCs w:val="22"/>
        </w:rPr>
      </w:pPr>
      <w:r w:rsidRPr="00BB51FF">
        <w:rPr>
          <w:rFonts w:ascii="Times" w:hAnsi="Times"/>
          <w:sz w:val="22"/>
          <w:szCs w:val="22"/>
        </w:rPr>
        <w:t>Rulers</w:t>
      </w:r>
    </w:p>
    <w:p w14:paraId="03906A15" w14:textId="77777777" w:rsidR="00AA25CB" w:rsidRPr="00BB51FF" w:rsidRDefault="00AA25CB" w:rsidP="00AA25CB">
      <w:pPr>
        <w:pStyle w:val="ListParagraph"/>
        <w:numPr>
          <w:ilvl w:val="0"/>
          <w:numId w:val="6"/>
        </w:numPr>
        <w:rPr>
          <w:rFonts w:ascii="Times" w:hAnsi="Times"/>
          <w:sz w:val="22"/>
          <w:szCs w:val="22"/>
        </w:rPr>
      </w:pPr>
      <w:r w:rsidRPr="00BB51FF">
        <w:rPr>
          <w:rFonts w:ascii="Times" w:hAnsi="Times"/>
          <w:sz w:val="22"/>
          <w:szCs w:val="22"/>
        </w:rPr>
        <w:t>Sharpies</w:t>
      </w:r>
    </w:p>
    <w:p w14:paraId="564254A9" w14:textId="77777777" w:rsidR="00AA25CB" w:rsidRPr="00BB51FF" w:rsidRDefault="00AA25CB" w:rsidP="00AA25CB">
      <w:pPr>
        <w:pStyle w:val="ListParagraph"/>
        <w:numPr>
          <w:ilvl w:val="0"/>
          <w:numId w:val="6"/>
        </w:numPr>
        <w:rPr>
          <w:rFonts w:ascii="Times" w:hAnsi="Times"/>
          <w:sz w:val="22"/>
          <w:szCs w:val="22"/>
        </w:rPr>
      </w:pPr>
      <w:r w:rsidRPr="00BB51FF">
        <w:rPr>
          <w:rFonts w:ascii="Times" w:hAnsi="Times"/>
          <w:sz w:val="22"/>
          <w:szCs w:val="22"/>
        </w:rPr>
        <w:t>Pencils</w:t>
      </w:r>
    </w:p>
    <w:p w14:paraId="49B6B79A" w14:textId="77777777" w:rsidR="00AA25CB" w:rsidRPr="00BB51FF" w:rsidRDefault="00AA25CB" w:rsidP="00AA25CB">
      <w:pPr>
        <w:pStyle w:val="ListParagraph"/>
        <w:numPr>
          <w:ilvl w:val="0"/>
          <w:numId w:val="3"/>
        </w:numPr>
        <w:rPr>
          <w:rFonts w:ascii="Times" w:hAnsi="Times"/>
          <w:sz w:val="22"/>
          <w:szCs w:val="22"/>
        </w:rPr>
      </w:pPr>
      <w:r w:rsidRPr="00BB51FF">
        <w:rPr>
          <w:rFonts w:ascii="Times" w:hAnsi="Times"/>
          <w:sz w:val="22"/>
          <w:szCs w:val="22"/>
        </w:rPr>
        <w:t>thermometers</w:t>
      </w:r>
    </w:p>
    <w:p w14:paraId="01AE717B" w14:textId="77777777" w:rsidR="00AA25CB" w:rsidRPr="00BB51FF" w:rsidRDefault="00AA25CB" w:rsidP="00AA25CB">
      <w:pPr>
        <w:pStyle w:val="ListParagraph"/>
        <w:numPr>
          <w:ilvl w:val="0"/>
          <w:numId w:val="3"/>
        </w:numPr>
        <w:rPr>
          <w:rFonts w:ascii="Times" w:hAnsi="Times"/>
          <w:sz w:val="22"/>
          <w:szCs w:val="22"/>
        </w:rPr>
      </w:pPr>
      <w:r w:rsidRPr="00BB51FF">
        <w:rPr>
          <w:rFonts w:ascii="Times" w:hAnsi="Times"/>
          <w:sz w:val="22"/>
          <w:szCs w:val="22"/>
        </w:rPr>
        <w:t>soil corer</w:t>
      </w:r>
    </w:p>
    <w:p w14:paraId="1C4429B1" w14:textId="77777777" w:rsidR="00AA25CB" w:rsidRPr="00BB51FF" w:rsidRDefault="00AA25CB" w:rsidP="00AA25CB">
      <w:pPr>
        <w:pStyle w:val="ListParagraph"/>
        <w:numPr>
          <w:ilvl w:val="0"/>
          <w:numId w:val="3"/>
        </w:numPr>
        <w:rPr>
          <w:rFonts w:ascii="Times" w:hAnsi="Times"/>
          <w:sz w:val="22"/>
          <w:szCs w:val="22"/>
        </w:rPr>
      </w:pPr>
      <w:r w:rsidRPr="00BB51FF">
        <w:rPr>
          <w:rFonts w:ascii="Times" w:hAnsi="Times"/>
          <w:sz w:val="22"/>
          <w:szCs w:val="22"/>
        </w:rPr>
        <w:t>Ziploc bags</w:t>
      </w:r>
    </w:p>
    <w:p w14:paraId="7E003302" w14:textId="77777777" w:rsidR="00AA25CB" w:rsidRPr="00BB51FF" w:rsidRDefault="00AA25CB" w:rsidP="00AA25CB">
      <w:pPr>
        <w:pStyle w:val="ListParagraph"/>
        <w:numPr>
          <w:ilvl w:val="0"/>
          <w:numId w:val="3"/>
        </w:numPr>
        <w:rPr>
          <w:rFonts w:ascii="Times" w:hAnsi="Times"/>
          <w:sz w:val="22"/>
          <w:szCs w:val="22"/>
        </w:rPr>
      </w:pPr>
      <w:r w:rsidRPr="00BB51FF">
        <w:rPr>
          <w:rFonts w:ascii="Times" w:hAnsi="Times"/>
          <w:sz w:val="22"/>
          <w:szCs w:val="22"/>
        </w:rPr>
        <w:t>walkie-talkies</w:t>
      </w:r>
    </w:p>
    <w:p w14:paraId="68B1BE0C" w14:textId="77777777" w:rsidR="00AA25CB" w:rsidRPr="00BB51FF" w:rsidRDefault="00AA25CB" w:rsidP="00AA25CB">
      <w:pPr>
        <w:pStyle w:val="ListParagraph"/>
        <w:numPr>
          <w:ilvl w:val="0"/>
          <w:numId w:val="3"/>
        </w:numPr>
        <w:rPr>
          <w:rFonts w:ascii="Times" w:hAnsi="Times"/>
          <w:sz w:val="22"/>
          <w:szCs w:val="22"/>
        </w:rPr>
      </w:pPr>
      <w:r w:rsidRPr="00BB51FF">
        <w:rPr>
          <w:rFonts w:ascii="Times" w:hAnsi="Times"/>
          <w:sz w:val="22"/>
          <w:szCs w:val="22"/>
        </w:rPr>
        <w:t>Small band-aid kit</w:t>
      </w:r>
    </w:p>
    <w:p w14:paraId="05D4C8FA" w14:textId="77777777" w:rsidR="00AA25CB" w:rsidRPr="00BB51FF" w:rsidRDefault="00AA25CB" w:rsidP="00AA25CB">
      <w:pPr>
        <w:pStyle w:val="ListParagraph"/>
        <w:ind w:left="360"/>
        <w:rPr>
          <w:rFonts w:ascii="Times" w:hAnsi="Times"/>
          <w:sz w:val="22"/>
          <w:szCs w:val="22"/>
        </w:rPr>
      </w:pPr>
    </w:p>
    <w:p w14:paraId="4F2EC08A" w14:textId="77777777" w:rsidR="00AA25CB" w:rsidRPr="00BB51FF" w:rsidRDefault="00AA25CB" w:rsidP="00AA25CB">
      <w:pPr>
        <w:rPr>
          <w:rFonts w:ascii="Times" w:hAnsi="Times"/>
          <w:b/>
          <w:bCs/>
          <w:sz w:val="22"/>
          <w:szCs w:val="22"/>
          <w:u w:val="single"/>
        </w:rPr>
      </w:pPr>
      <w:r w:rsidRPr="00BB51FF">
        <w:rPr>
          <w:rFonts w:ascii="Times" w:hAnsi="Times"/>
          <w:b/>
          <w:bCs/>
          <w:sz w:val="22"/>
          <w:szCs w:val="22"/>
          <w:u w:val="single"/>
        </w:rPr>
        <w:t>STORAGE BOX 3 (BACKUP SUPPLIES)</w:t>
      </w:r>
    </w:p>
    <w:p w14:paraId="4F9D3DEE" w14:textId="77777777" w:rsidR="00AA25CB" w:rsidRPr="00BB51FF" w:rsidRDefault="00AA25CB" w:rsidP="00AA25CB">
      <w:pPr>
        <w:pStyle w:val="ListParagraph"/>
        <w:numPr>
          <w:ilvl w:val="0"/>
          <w:numId w:val="4"/>
        </w:numPr>
        <w:rPr>
          <w:rFonts w:ascii="Times" w:hAnsi="Times"/>
          <w:sz w:val="22"/>
          <w:szCs w:val="22"/>
        </w:rPr>
      </w:pPr>
      <w:r w:rsidRPr="00BB51FF">
        <w:rPr>
          <w:rFonts w:ascii="Times" w:hAnsi="Times"/>
          <w:sz w:val="22"/>
          <w:szCs w:val="22"/>
        </w:rPr>
        <w:t>Rain jackets</w:t>
      </w:r>
    </w:p>
    <w:p w14:paraId="5E5DBE75" w14:textId="77777777" w:rsidR="00AA25CB" w:rsidRPr="00BB51FF" w:rsidRDefault="00AA25CB" w:rsidP="00AA25CB">
      <w:pPr>
        <w:pStyle w:val="ListParagraph"/>
        <w:numPr>
          <w:ilvl w:val="0"/>
          <w:numId w:val="4"/>
        </w:numPr>
        <w:rPr>
          <w:rFonts w:ascii="Times" w:hAnsi="Times"/>
          <w:sz w:val="22"/>
          <w:szCs w:val="22"/>
        </w:rPr>
      </w:pPr>
      <w:r w:rsidRPr="00BB51FF">
        <w:rPr>
          <w:rFonts w:ascii="Times" w:hAnsi="Times"/>
          <w:sz w:val="22"/>
          <w:szCs w:val="22"/>
        </w:rPr>
        <w:t>Extra waters + bars</w:t>
      </w:r>
    </w:p>
    <w:p w14:paraId="4D607707" w14:textId="77777777" w:rsidR="00AA25CB" w:rsidRPr="00BB51FF" w:rsidRDefault="00AA25CB" w:rsidP="00AA25CB">
      <w:pPr>
        <w:pStyle w:val="ListParagraph"/>
        <w:numPr>
          <w:ilvl w:val="0"/>
          <w:numId w:val="4"/>
        </w:numPr>
        <w:rPr>
          <w:rFonts w:ascii="Times" w:hAnsi="Times"/>
          <w:sz w:val="22"/>
          <w:szCs w:val="22"/>
        </w:rPr>
      </w:pPr>
      <w:r w:rsidRPr="00BB51FF">
        <w:rPr>
          <w:rFonts w:ascii="Times" w:hAnsi="Times"/>
          <w:sz w:val="22"/>
          <w:szCs w:val="22"/>
        </w:rPr>
        <w:t>Extra headlamps</w:t>
      </w:r>
    </w:p>
    <w:p w14:paraId="08C3304C" w14:textId="77777777" w:rsidR="00AA25CB" w:rsidRPr="00BB51FF" w:rsidRDefault="00AA25CB" w:rsidP="00AA25CB">
      <w:pPr>
        <w:pStyle w:val="ListParagraph"/>
        <w:numPr>
          <w:ilvl w:val="0"/>
          <w:numId w:val="4"/>
        </w:numPr>
        <w:rPr>
          <w:rFonts w:ascii="Times" w:hAnsi="Times"/>
          <w:sz w:val="22"/>
          <w:szCs w:val="22"/>
        </w:rPr>
      </w:pPr>
      <w:r w:rsidRPr="00BB51FF">
        <w:rPr>
          <w:rFonts w:ascii="Times" w:hAnsi="Times"/>
          <w:sz w:val="22"/>
          <w:szCs w:val="22"/>
        </w:rPr>
        <w:t>Extra batteries (AA, AAA and DD)</w:t>
      </w:r>
    </w:p>
    <w:p w14:paraId="4320848A" w14:textId="77777777" w:rsidR="00AA25CB" w:rsidRPr="00BB51FF" w:rsidRDefault="00AA25CB" w:rsidP="00AA25CB">
      <w:pPr>
        <w:rPr>
          <w:rFonts w:ascii="Times" w:hAnsi="Times"/>
          <w:sz w:val="22"/>
          <w:szCs w:val="22"/>
        </w:rPr>
      </w:pPr>
    </w:p>
    <w:p w14:paraId="51896D0F" w14:textId="77777777" w:rsidR="00AA25CB" w:rsidRPr="00BB51FF" w:rsidRDefault="00AA25CB" w:rsidP="00AA25CB">
      <w:pPr>
        <w:rPr>
          <w:rFonts w:ascii="Times" w:hAnsi="Times"/>
          <w:b/>
          <w:bCs/>
          <w:sz w:val="22"/>
          <w:szCs w:val="22"/>
          <w:u w:val="single"/>
        </w:rPr>
      </w:pPr>
      <w:r w:rsidRPr="00BB51FF">
        <w:rPr>
          <w:rFonts w:ascii="Times" w:hAnsi="Times"/>
          <w:b/>
          <w:bCs/>
          <w:sz w:val="22"/>
          <w:szCs w:val="22"/>
          <w:u w:val="single"/>
        </w:rPr>
        <w:t>SAFETY EQUIPMENT (INSIDE CONSOLE)</w:t>
      </w:r>
    </w:p>
    <w:p w14:paraId="2029CADE" w14:textId="77777777" w:rsidR="00AA25CB" w:rsidRPr="00BB51FF" w:rsidRDefault="00AA25CB" w:rsidP="00AA25CB">
      <w:pPr>
        <w:pStyle w:val="ListParagraph"/>
        <w:numPr>
          <w:ilvl w:val="0"/>
          <w:numId w:val="5"/>
        </w:numPr>
        <w:rPr>
          <w:rFonts w:ascii="Times" w:hAnsi="Times"/>
          <w:sz w:val="22"/>
          <w:szCs w:val="22"/>
        </w:rPr>
      </w:pPr>
      <w:r w:rsidRPr="00BB51FF">
        <w:rPr>
          <w:rFonts w:ascii="Times" w:hAnsi="Times"/>
          <w:sz w:val="22"/>
          <w:szCs w:val="22"/>
        </w:rPr>
        <w:t>Walkie-talkies + chargers (when not in backpack)</w:t>
      </w:r>
    </w:p>
    <w:p w14:paraId="7E586822" w14:textId="77777777" w:rsidR="00AA25CB" w:rsidRPr="00BB51FF" w:rsidRDefault="00AA25CB" w:rsidP="00AA25CB">
      <w:pPr>
        <w:pStyle w:val="ListParagraph"/>
        <w:numPr>
          <w:ilvl w:val="0"/>
          <w:numId w:val="5"/>
        </w:numPr>
        <w:rPr>
          <w:rFonts w:ascii="Times" w:hAnsi="Times"/>
          <w:sz w:val="22"/>
          <w:szCs w:val="22"/>
        </w:rPr>
      </w:pPr>
      <w:r w:rsidRPr="00BB51FF">
        <w:rPr>
          <w:rFonts w:ascii="Times" w:hAnsi="Times"/>
          <w:sz w:val="22"/>
          <w:szCs w:val="22"/>
        </w:rPr>
        <w:t>Phone charger + car adapter</w:t>
      </w:r>
    </w:p>
    <w:p w14:paraId="209FD71D" w14:textId="77777777" w:rsidR="00AA25CB" w:rsidRPr="00BB51FF" w:rsidRDefault="00AA25CB" w:rsidP="00AA25CB">
      <w:pPr>
        <w:pStyle w:val="ListParagraph"/>
        <w:numPr>
          <w:ilvl w:val="0"/>
          <w:numId w:val="5"/>
        </w:numPr>
        <w:rPr>
          <w:rFonts w:ascii="Times" w:hAnsi="Times"/>
          <w:sz w:val="22"/>
          <w:szCs w:val="22"/>
        </w:rPr>
      </w:pPr>
      <w:r w:rsidRPr="00BB51FF">
        <w:rPr>
          <w:rFonts w:ascii="Times" w:hAnsi="Times"/>
          <w:sz w:val="22"/>
          <w:szCs w:val="22"/>
        </w:rPr>
        <w:t>Water filtration system</w:t>
      </w:r>
    </w:p>
    <w:p w14:paraId="2F0C49A1" w14:textId="77777777" w:rsidR="00AA25CB" w:rsidRPr="00BB51FF" w:rsidRDefault="00AA25CB" w:rsidP="00AA25CB">
      <w:pPr>
        <w:pStyle w:val="ListParagraph"/>
        <w:numPr>
          <w:ilvl w:val="0"/>
          <w:numId w:val="5"/>
        </w:numPr>
        <w:rPr>
          <w:rFonts w:ascii="Times" w:hAnsi="Times"/>
          <w:sz w:val="22"/>
          <w:szCs w:val="22"/>
        </w:rPr>
      </w:pPr>
      <w:r w:rsidRPr="00BB51FF">
        <w:rPr>
          <w:rFonts w:ascii="Times" w:hAnsi="Times"/>
          <w:sz w:val="22"/>
          <w:szCs w:val="22"/>
        </w:rPr>
        <w:t>First aid kit</w:t>
      </w:r>
    </w:p>
    <w:p w14:paraId="05717404" w14:textId="77777777" w:rsidR="00AA25CB" w:rsidRPr="00BB51FF" w:rsidRDefault="00AA25CB" w:rsidP="00AA25CB">
      <w:pPr>
        <w:pStyle w:val="ListParagraph"/>
        <w:numPr>
          <w:ilvl w:val="1"/>
          <w:numId w:val="5"/>
        </w:numPr>
        <w:rPr>
          <w:rFonts w:ascii="Times" w:hAnsi="Times"/>
          <w:sz w:val="22"/>
          <w:szCs w:val="22"/>
        </w:rPr>
      </w:pPr>
      <w:r w:rsidRPr="00BB51FF">
        <w:rPr>
          <w:rFonts w:ascii="Times" w:hAnsi="Times"/>
          <w:sz w:val="22"/>
          <w:szCs w:val="22"/>
        </w:rPr>
        <w:t>Band aids</w:t>
      </w:r>
    </w:p>
    <w:p w14:paraId="6C7C7EB7" w14:textId="77777777" w:rsidR="00AA25CB" w:rsidRPr="00BB51FF" w:rsidRDefault="00AA25CB" w:rsidP="00AA25CB">
      <w:pPr>
        <w:pStyle w:val="ListParagraph"/>
        <w:numPr>
          <w:ilvl w:val="1"/>
          <w:numId w:val="5"/>
        </w:numPr>
        <w:rPr>
          <w:rFonts w:ascii="Times" w:hAnsi="Times"/>
          <w:sz w:val="22"/>
          <w:szCs w:val="22"/>
        </w:rPr>
      </w:pPr>
      <w:r w:rsidRPr="00BB51FF">
        <w:rPr>
          <w:rFonts w:ascii="Times" w:hAnsi="Times"/>
          <w:sz w:val="22"/>
          <w:szCs w:val="22"/>
        </w:rPr>
        <w:t>Benadryl</w:t>
      </w:r>
    </w:p>
    <w:p w14:paraId="7F161455" w14:textId="77777777" w:rsidR="00AA25CB" w:rsidRPr="00BB51FF" w:rsidRDefault="00AA25CB" w:rsidP="00AA25CB">
      <w:pPr>
        <w:pStyle w:val="ListParagraph"/>
        <w:numPr>
          <w:ilvl w:val="1"/>
          <w:numId w:val="5"/>
        </w:numPr>
        <w:rPr>
          <w:rFonts w:ascii="Times" w:hAnsi="Times"/>
          <w:sz w:val="22"/>
          <w:szCs w:val="22"/>
        </w:rPr>
      </w:pPr>
      <w:r w:rsidRPr="00BB51FF">
        <w:rPr>
          <w:rFonts w:ascii="Times" w:hAnsi="Times"/>
          <w:sz w:val="22"/>
          <w:szCs w:val="22"/>
        </w:rPr>
        <w:t>Ibuprofen</w:t>
      </w:r>
    </w:p>
    <w:p w14:paraId="0D1709C7" w14:textId="77777777" w:rsidR="00AA25CB" w:rsidRDefault="00AA25CB" w:rsidP="00AA25CB">
      <w:pPr>
        <w:pStyle w:val="ListParagraph"/>
        <w:numPr>
          <w:ilvl w:val="1"/>
          <w:numId w:val="5"/>
        </w:numPr>
        <w:rPr>
          <w:rFonts w:ascii="Times" w:hAnsi="Times"/>
          <w:sz w:val="22"/>
          <w:szCs w:val="22"/>
        </w:rPr>
      </w:pPr>
      <w:r w:rsidRPr="00BB51FF">
        <w:rPr>
          <w:rFonts w:ascii="Times" w:hAnsi="Times"/>
          <w:sz w:val="22"/>
          <w:szCs w:val="22"/>
        </w:rPr>
        <w:t>Antibiotic cream</w:t>
      </w:r>
    </w:p>
    <w:p w14:paraId="47DEC560" w14:textId="77777777" w:rsidR="00AA25CB" w:rsidRPr="00BB51FF" w:rsidRDefault="00AA25CB" w:rsidP="00AA25CB">
      <w:pPr>
        <w:pStyle w:val="ListParagraph"/>
        <w:rPr>
          <w:rFonts w:ascii="Times" w:hAnsi="Times"/>
          <w:sz w:val="22"/>
          <w:szCs w:val="22"/>
        </w:rPr>
      </w:pPr>
    </w:p>
    <w:p w14:paraId="4846C28D" w14:textId="77777777" w:rsidR="00AA25CB" w:rsidRPr="00AF7FC4" w:rsidRDefault="00AA25CB" w:rsidP="00AA25CB">
      <w:pPr>
        <w:rPr>
          <w:rFonts w:ascii="Times" w:hAnsi="Times"/>
          <w:b/>
          <w:bCs/>
          <w:u w:val="single"/>
        </w:rPr>
      </w:pPr>
      <w:r w:rsidRPr="00AF7FC4">
        <w:rPr>
          <w:rFonts w:ascii="Times" w:hAnsi="Times"/>
          <w:b/>
          <w:bCs/>
          <w:u w:val="single"/>
        </w:rPr>
        <w:t>OTHER SUPPLIES</w:t>
      </w:r>
    </w:p>
    <w:p w14:paraId="5DA26A6C" w14:textId="77777777" w:rsidR="00AA25CB" w:rsidRPr="00AF7FC4" w:rsidRDefault="00AA25CB" w:rsidP="00AA25CB">
      <w:pPr>
        <w:pStyle w:val="ListParagraph"/>
        <w:numPr>
          <w:ilvl w:val="0"/>
          <w:numId w:val="11"/>
        </w:numPr>
        <w:rPr>
          <w:rFonts w:ascii="Times" w:hAnsi="Times"/>
        </w:rPr>
      </w:pPr>
      <w:r w:rsidRPr="00AF7FC4">
        <w:rPr>
          <w:rFonts w:ascii="Times" w:hAnsi="Times"/>
        </w:rPr>
        <w:t>PIT tag reader + tags (inside grey case in back of van)</w:t>
      </w:r>
    </w:p>
    <w:p w14:paraId="3AD98AD9" w14:textId="77777777" w:rsidR="00AA25CB" w:rsidRPr="00AF7FC4" w:rsidRDefault="00AA25CB" w:rsidP="00AA25CB">
      <w:pPr>
        <w:pStyle w:val="ListParagraph"/>
        <w:numPr>
          <w:ilvl w:val="0"/>
          <w:numId w:val="11"/>
        </w:numPr>
        <w:rPr>
          <w:rFonts w:ascii="Times" w:hAnsi="Times"/>
        </w:rPr>
      </w:pPr>
      <w:r w:rsidRPr="00AF7FC4">
        <w:rPr>
          <w:rFonts w:ascii="Times" w:hAnsi="Times"/>
        </w:rPr>
        <w:t>Antenna (back of van)</w:t>
      </w:r>
    </w:p>
    <w:p w14:paraId="46B089F6" w14:textId="77777777" w:rsidR="00AA25CB" w:rsidRPr="00AF7FC4" w:rsidRDefault="00AA25CB" w:rsidP="00AA25CB">
      <w:pPr>
        <w:pStyle w:val="ListParagraph"/>
        <w:numPr>
          <w:ilvl w:val="0"/>
          <w:numId w:val="11"/>
        </w:numPr>
        <w:rPr>
          <w:rFonts w:ascii="Times" w:hAnsi="Times"/>
        </w:rPr>
      </w:pPr>
      <w:r w:rsidRPr="00AF7FC4">
        <w:rPr>
          <w:rFonts w:ascii="Times" w:hAnsi="Times"/>
        </w:rPr>
        <w:t xml:space="preserve">VES flags </w:t>
      </w:r>
      <w:r w:rsidRPr="00AF7FC4">
        <w:rPr>
          <w:rFonts w:ascii="Symbol" w:eastAsia="Symbol" w:hAnsi="Symbol" w:cs="Symbol"/>
        </w:rPr>
        <w:sym w:font="Symbol" w:char="F02D"/>
      </w:r>
      <w:r w:rsidRPr="00AF7FC4">
        <w:rPr>
          <w:rFonts w:ascii="Times" w:hAnsi="Times"/>
        </w:rPr>
        <w:t xml:space="preserve"> side of driver-side front door</w:t>
      </w:r>
    </w:p>
    <w:p w14:paraId="7DA9881E" w14:textId="77777777" w:rsidR="00AA25CB" w:rsidRPr="00AF7FC4" w:rsidRDefault="00AA25CB" w:rsidP="00AA25CB">
      <w:pPr>
        <w:pStyle w:val="ListParagraph"/>
        <w:numPr>
          <w:ilvl w:val="0"/>
          <w:numId w:val="11"/>
        </w:numPr>
        <w:rPr>
          <w:rFonts w:ascii="Times" w:hAnsi="Times"/>
        </w:rPr>
      </w:pPr>
      <w:r w:rsidRPr="00AF7FC4">
        <w:rPr>
          <w:rFonts w:ascii="Times" w:hAnsi="Times"/>
        </w:rPr>
        <w:t>Jumper cables (back of van)</w:t>
      </w:r>
    </w:p>
    <w:p w14:paraId="6BD7DA5C" w14:textId="77777777" w:rsidR="00AA25CB" w:rsidRPr="00E96A0F" w:rsidRDefault="00AA25CB" w:rsidP="00AA25CB">
      <w:pPr>
        <w:pStyle w:val="ListParagraph"/>
        <w:numPr>
          <w:ilvl w:val="0"/>
          <w:numId w:val="11"/>
        </w:numPr>
        <w:rPr>
          <w:rFonts w:ascii="Times" w:hAnsi="Times"/>
        </w:rPr>
      </w:pPr>
      <w:r w:rsidRPr="00AF7FC4">
        <w:rPr>
          <w:rFonts w:ascii="Times" w:hAnsi="Times"/>
        </w:rPr>
        <w:t>High Visibility vests (back of van)</w:t>
      </w:r>
    </w:p>
    <w:p w14:paraId="52E0F82D" w14:textId="77777777" w:rsidR="00AA25CB" w:rsidRDefault="00AA25CB" w:rsidP="00AA25CB">
      <w:pPr>
        <w:rPr>
          <w:b/>
          <w:bCs/>
        </w:rPr>
      </w:pPr>
      <w:r>
        <w:rPr>
          <w:b/>
          <w:bCs/>
        </w:rPr>
        <w:br w:type="page"/>
      </w:r>
    </w:p>
    <w:p w14:paraId="1B9DC0D3" w14:textId="77777777" w:rsidR="00AA25CB" w:rsidRDefault="00AA25CB" w:rsidP="00AA25CB">
      <w:pPr>
        <w:pBdr>
          <w:bottom w:val="single" w:sz="4" w:space="1" w:color="auto"/>
        </w:pBdr>
        <w:jc w:val="center"/>
        <w:rPr>
          <w:b/>
          <w:bCs/>
        </w:rPr>
      </w:pPr>
      <w:r>
        <w:rPr>
          <w:b/>
          <w:bCs/>
        </w:rPr>
        <w:lastRenderedPageBreak/>
        <w:t>BUILDING SAFER SPACES</w:t>
      </w:r>
      <w:bookmarkEnd w:id="6"/>
      <w:r>
        <w:rPr>
          <w:b/>
          <w:bCs/>
        </w:rPr>
        <w:t>:</w:t>
      </w:r>
    </w:p>
    <w:p w14:paraId="651312D4" w14:textId="77777777" w:rsidR="001C7E66" w:rsidRDefault="001C7E66" w:rsidP="001C7E66"/>
    <w:p w14:paraId="7DB74DEA" w14:textId="2E85C480" w:rsidR="001C7E66" w:rsidRDefault="001C7E66" w:rsidP="000C59B8">
      <w:r>
        <w:t xml:space="preserve">Although higher institutions set definitions for harassment (see Appendix C), cases of misconduct can sometimes be difficult to recognize. This is especially true in field settings where there is a perceived and often real lack of accountability surrounding conduct. </w:t>
      </w:r>
      <w:r w:rsidR="007A0DA6">
        <w:t>A</w:t>
      </w:r>
      <w:r w:rsidR="000C59B8">
        <w:t xml:space="preserve"> lack of accountability paired with </w:t>
      </w:r>
      <w:r w:rsidR="00FA0BAB">
        <w:t xml:space="preserve">heightened emotion from </w:t>
      </w:r>
      <w:r w:rsidR="000C59B8">
        <w:t xml:space="preserve">difficult conversations about </w:t>
      </w:r>
      <w:r w:rsidR="008D2291">
        <w:t>group dynamics</w:t>
      </w:r>
      <w:r w:rsidR="000C59B8">
        <w:t>, mental health, and discrimination</w:t>
      </w:r>
      <w:r w:rsidR="00FA0BAB">
        <w:t>, make</w:t>
      </w:r>
      <w:r w:rsidR="00CE1F48">
        <w:t>s</w:t>
      </w:r>
      <w:r w:rsidR="00FA0BAB">
        <w:t xml:space="preserve"> this section the hardest to develop. </w:t>
      </w:r>
      <w:r w:rsidR="00CE1F48">
        <w:t xml:space="preserve">Additionally, there are resources for bystander training, conflict mitigation, and de-escalation strategies, but </w:t>
      </w:r>
      <w:r w:rsidR="00FC66B3">
        <w:t xml:space="preserve">field teams often lack </w:t>
      </w:r>
      <w:r w:rsidR="00E71FA1">
        <w:t xml:space="preserve">the same set of training as professionals in these disciplines. </w:t>
      </w:r>
      <w:r w:rsidR="008D2291">
        <w:t xml:space="preserve">However, lab safety plans that only have information on physical safety aren’t meeting the goals of this project. Although the lack of structure in field settings warrants explicit conversations, we </w:t>
      </w:r>
      <w:r w:rsidR="00167061">
        <w:t xml:space="preserve">also </w:t>
      </w:r>
      <w:r w:rsidR="008D2291">
        <w:t xml:space="preserve">recognize that our own experiences and identities shape our perceptions and working definitions that allow us to </w:t>
      </w:r>
      <w:r w:rsidR="00FC713C">
        <w:t xml:space="preserve">honor impact while acknowledging intention and </w:t>
      </w:r>
      <w:r w:rsidR="00605E25">
        <w:t xml:space="preserve">to </w:t>
      </w:r>
      <w:r w:rsidR="008D2291">
        <w:t>differentiate humor from harassment</w:t>
      </w:r>
      <w:r w:rsidR="00FC713C">
        <w:t xml:space="preserve">. </w:t>
      </w:r>
    </w:p>
    <w:p w14:paraId="18D2D702" w14:textId="77777777" w:rsidR="001C7E66" w:rsidRDefault="001C7E66" w:rsidP="00AA25CB"/>
    <w:p w14:paraId="365BDFD5" w14:textId="7ADAAF57" w:rsidR="00C673FB" w:rsidRDefault="00BB0BB0" w:rsidP="00AA25CB">
      <w:r>
        <w:t>This section includes three different pieces</w:t>
      </w:r>
      <w:r w:rsidR="00605E25">
        <w:t xml:space="preserve"> intended to </w:t>
      </w:r>
      <w:r w:rsidR="00D03204">
        <w:t xml:space="preserve">address </w:t>
      </w:r>
      <w:r>
        <w:t>conflict</w:t>
      </w:r>
      <w:r w:rsidR="00605E25">
        <w:t xml:space="preserve"> management</w:t>
      </w:r>
      <w:r>
        <w:t xml:space="preserve">. This section contains tools for communicating within field teams and with people outside field teams. </w:t>
      </w:r>
      <w:r w:rsidR="00605E25">
        <w:t>While conflicts</w:t>
      </w:r>
      <w:r w:rsidR="00623F57">
        <w:t xml:space="preserve"> cannot be avoided all together, we present a few tools to </w:t>
      </w:r>
      <w:r w:rsidR="00605E25">
        <w:t>help prevent</w:t>
      </w:r>
      <w:r w:rsidR="00623F57">
        <w:t xml:space="preserve"> and mitigate them as they arise.</w:t>
      </w:r>
      <w:r w:rsidR="00252D21">
        <w:t xml:space="preserve"> Managing conflicts can be </w:t>
      </w:r>
      <w:r>
        <w:t>complicated and often requires many steps.</w:t>
      </w:r>
      <w:r w:rsidR="00252D21">
        <w:t xml:space="preserve"> </w:t>
      </w:r>
      <w:r w:rsidR="00623F57">
        <w:t>The anatomy of a conflict mitigation plan</w:t>
      </w:r>
      <w:r w:rsidR="00F07AB5">
        <w:t xml:space="preserve"> (next page)</w:t>
      </w:r>
      <w:r w:rsidR="00623F57">
        <w:t xml:space="preserve"> helps break down </w:t>
      </w:r>
      <w:r w:rsidR="00C673FB">
        <w:t>mitigation plans into four discrete steps.</w:t>
      </w:r>
      <w:r w:rsidR="00362B59">
        <w:t xml:space="preserve"> The </w:t>
      </w:r>
      <w:r w:rsidR="00301CD4">
        <w:t>tools provided help field teams draft plans for each of the four steps.</w:t>
      </w:r>
    </w:p>
    <w:p w14:paraId="60875691" w14:textId="77777777" w:rsidR="00F07AB5" w:rsidRDefault="00F07AB5" w:rsidP="00AA25CB"/>
    <w:p w14:paraId="6040FB55" w14:textId="77777777" w:rsidR="00F07AB5" w:rsidRDefault="00F07AB5" w:rsidP="00F07AB5">
      <w:r>
        <w:t>The first tool creates plans for non-emergency check-ins and communicating protocols in case of an emergency. We have found communication plans especially relevant for small teams (or solo trips) or teams that work in remote areas or outside typical working hours (i.e. 8-5). While this template does not expand on communication plans, this space can be used for any kind of regular communication, such as checking out shared equipment. Communication plans can prevent conflicts over shared equipment and planning field work schedules ahead of time can reduce confusion, which can also lead to conflict. Communication plans that outline emergency protocols can help guide actions in the moment and ensure all follow-up actions have been completed. Communication plans can, and should be, modified as needed and as relationships and group dynamics evolve.</w:t>
      </w:r>
    </w:p>
    <w:p w14:paraId="37F6E33E" w14:textId="77777777" w:rsidR="00F07AB5" w:rsidRDefault="00F07AB5" w:rsidP="00F07AB5"/>
    <w:p w14:paraId="15788290" w14:textId="6804CC55" w:rsidR="00F07AB5" w:rsidRDefault="00F07AB5" w:rsidP="00F07AB5">
      <w:r>
        <w:t xml:space="preserve">The second tool addresses interpersonal conflicts by offering a set of scripts when people struggle to know what to say “in the moment”. Preparing scripts, business cards, and exit strategies ahead of time can help mitigate conflicts as they arise. </w:t>
      </w:r>
      <w:r w:rsidR="00605E25">
        <w:t>These supporting materials can also help field teams interac</w:t>
      </w:r>
      <w:r w:rsidR="00680E19">
        <w:t>t with others and share the broader research goals</w:t>
      </w:r>
      <w:r w:rsidR="00FD2A9D">
        <w:t xml:space="preserve"> in a concise way. Scripts</w:t>
      </w:r>
      <w:r>
        <w:t xml:space="preserve"> can also be used within team members to help bystanders or de-escalate potential conflicts.</w:t>
      </w:r>
    </w:p>
    <w:p w14:paraId="4B359B43" w14:textId="77777777" w:rsidR="00F07AB5" w:rsidRDefault="00F07AB5" w:rsidP="00F07AB5"/>
    <w:p w14:paraId="62924815" w14:textId="77777777" w:rsidR="00F07AB5" w:rsidRDefault="00F07AB5" w:rsidP="00F07AB5">
      <w:pPr>
        <w:rPr>
          <w:b/>
          <w:bCs/>
        </w:rPr>
      </w:pPr>
      <w:r>
        <w:t>The third tool provides several scenarios for groups to discuss. This is also a space for groups to create their own scenarios, reflecting upon and strengthening their own risk &amp; mitigation strategies section. The scenarios provided are ones that we felt reflect common instances in our work, but ones that are not applicable should be replaced as needed.</w:t>
      </w:r>
    </w:p>
    <w:p w14:paraId="79CA4834" w14:textId="10186E09" w:rsidR="00F07AB5" w:rsidRPr="00F55F7E" w:rsidRDefault="00F07AB5" w:rsidP="00F55F7E">
      <w:pPr>
        <w:spacing w:after="160" w:line="259" w:lineRule="auto"/>
        <w:rPr>
          <w:b/>
          <w:bCs/>
        </w:rPr>
      </w:pPr>
      <w:r>
        <w:rPr>
          <w:b/>
          <w:bCs/>
        </w:rPr>
        <w:br w:type="page"/>
      </w:r>
    </w:p>
    <w:p w14:paraId="1B22BD3A" w14:textId="77777777" w:rsidR="00AA25CB" w:rsidRPr="007332C1" w:rsidRDefault="00AA25CB" w:rsidP="00F07AB5">
      <w:pPr>
        <w:jc w:val="center"/>
        <w:rPr>
          <w:b/>
          <w:bCs/>
          <w:u w:val="single"/>
        </w:rPr>
      </w:pPr>
      <w:bookmarkStart w:id="7" w:name="Anat_C_Mitig_Plan"/>
      <w:r w:rsidRPr="007332C1">
        <w:rPr>
          <w:b/>
          <w:bCs/>
          <w:u w:val="single"/>
        </w:rPr>
        <w:lastRenderedPageBreak/>
        <w:t>Anatomy of a conflict mitigation plan</w:t>
      </w:r>
    </w:p>
    <w:bookmarkEnd w:id="7"/>
    <w:p w14:paraId="1EC22A2C" w14:textId="3CEC6E30" w:rsidR="00AA25CB" w:rsidRDefault="00F07AB5" w:rsidP="00AA25CB">
      <w:r w:rsidRPr="0033135C">
        <w:rPr>
          <w:b/>
          <w:bCs/>
          <w:noProof/>
        </w:rPr>
        <mc:AlternateContent>
          <mc:Choice Requires="wps">
            <w:drawing>
              <wp:anchor distT="45720" distB="45720" distL="114300" distR="114300" simplePos="0" relativeHeight="251682816" behindDoc="0" locked="0" layoutInCell="1" allowOverlap="1" wp14:anchorId="333D0F6C" wp14:editId="57AACBBF">
                <wp:simplePos x="0" y="0"/>
                <wp:positionH relativeFrom="margin">
                  <wp:posOffset>0</wp:posOffset>
                </wp:positionH>
                <wp:positionV relativeFrom="paragraph">
                  <wp:posOffset>5730641</wp:posOffset>
                </wp:positionV>
                <wp:extent cx="6076950" cy="1657350"/>
                <wp:effectExtent l="0" t="0" r="19050" b="1905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1657350"/>
                        </a:xfrm>
                        <a:prstGeom prst="rect">
                          <a:avLst/>
                        </a:prstGeom>
                        <a:solidFill>
                          <a:srgbClr val="FFFFFF"/>
                        </a:solidFill>
                        <a:ln w="9525">
                          <a:solidFill>
                            <a:srgbClr val="000000"/>
                          </a:solidFill>
                          <a:miter lim="800000"/>
                          <a:headEnd/>
                          <a:tailEnd/>
                        </a:ln>
                      </wps:spPr>
                      <wps:txbx>
                        <w:txbxContent>
                          <w:p w14:paraId="78D2ED98" w14:textId="77777777" w:rsidR="00AA25CB" w:rsidRDefault="00AA25CB" w:rsidP="00AA25CB">
                            <w:pPr>
                              <w:rPr>
                                <w:b/>
                                <w:bCs/>
                              </w:rPr>
                            </w:pPr>
                            <w:r w:rsidRPr="00B94BD9">
                              <w:rPr>
                                <w:b/>
                                <w:bCs/>
                              </w:rPr>
                              <w:t>Mitigation strategy (in the event of)</w:t>
                            </w:r>
                          </w:p>
                          <w:p w14:paraId="4EF1E092" w14:textId="77777777" w:rsidR="00AA25CB" w:rsidRPr="006E6868" w:rsidRDefault="00AA25CB" w:rsidP="00AA25CB">
                            <w:pPr>
                              <w:rPr>
                                <w:rFonts w:ascii="Times" w:hAnsi="Times"/>
                              </w:rPr>
                            </w:pPr>
                            <w:r w:rsidRPr="006E6868">
                              <w:rPr>
                                <w:rFonts w:ascii="Times" w:hAnsi="Times"/>
                              </w:rPr>
                              <w:t>The mitigation strategy depends on the context of the conflict. Things that you should be aware of:</w:t>
                            </w:r>
                          </w:p>
                          <w:p w14:paraId="304120B9" w14:textId="77777777" w:rsidR="00AA25CB" w:rsidRPr="006E6868" w:rsidRDefault="00AA25CB" w:rsidP="00AA25CB">
                            <w:pPr>
                              <w:pStyle w:val="ListParagraph"/>
                              <w:numPr>
                                <w:ilvl w:val="0"/>
                                <w:numId w:val="10"/>
                              </w:numPr>
                              <w:rPr>
                                <w:rFonts w:ascii="Times" w:hAnsi="Times"/>
                              </w:rPr>
                            </w:pPr>
                            <w:r w:rsidRPr="006E6868">
                              <w:rPr>
                                <w:rFonts w:ascii="Times" w:hAnsi="Times"/>
                              </w:rPr>
                              <w:t>What (if any) power dynamics exist? How do backgrounds and identities affect this interaction?</w:t>
                            </w:r>
                          </w:p>
                          <w:p w14:paraId="4D913152" w14:textId="77777777" w:rsidR="00AA25CB" w:rsidRPr="006E6868" w:rsidRDefault="00AA25CB" w:rsidP="00AA25CB">
                            <w:pPr>
                              <w:pStyle w:val="ListParagraph"/>
                              <w:numPr>
                                <w:ilvl w:val="0"/>
                                <w:numId w:val="10"/>
                              </w:numPr>
                              <w:rPr>
                                <w:rFonts w:ascii="Times" w:hAnsi="Times"/>
                              </w:rPr>
                            </w:pPr>
                            <w:r w:rsidRPr="006E6868">
                              <w:rPr>
                                <w:rFonts w:ascii="Times" w:hAnsi="Times"/>
                              </w:rPr>
                              <w:t>Are you in immediate danger? Is it safe to use de-escalation strategies?</w:t>
                            </w:r>
                          </w:p>
                          <w:p w14:paraId="561E0801" w14:textId="77777777" w:rsidR="00AA25CB" w:rsidRPr="006E6868" w:rsidRDefault="00AA25CB" w:rsidP="00AA25CB">
                            <w:pPr>
                              <w:pStyle w:val="ListParagraph"/>
                              <w:numPr>
                                <w:ilvl w:val="0"/>
                                <w:numId w:val="10"/>
                              </w:numPr>
                              <w:rPr>
                                <w:rFonts w:ascii="Times" w:hAnsi="Times"/>
                              </w:rPr>
                            </w:pPr>
                            <w:r w:rsidRPr="006E6868">
                              <w:rPr>
                                <w:rFonts w:ascii="Times" w:hAnsi="Times"/>
                              </w:rPr>
                              <w:t>Assume competency and assume mutual interest.</w:t>
                            </w:r>
                          </w:p>
                          <w:p w14:paraId="5925F9CF" w14:textId="77777777" w:rsidR="00AA25CB" w:rsidRDefault="00AA25CB" w:rsidP="00AA25CB">
                            <w:pPr>
                              <w:pStyle w:val="ListParagraph"/>
                              <w:numPr>
                                <w:ilvl w:val="0"/>
                                <w:numId w:val="10"/>
                              </w:numPr>
                              <w:rPr>
                                <w:rFonts w:ascii="Times" w:hAnsi="Times"/>
                              </w:rPr>
                            </w:pPr>
                            <w:r w:rsidRPr="006E6868">
                              <w:rPr>
                                <w:rFonts w:ascii="Times" w:hAnsi="Times"/>
                              </w:rPr>
                              <w:t>If the situation worsens or you continue to feel uncomfortable, use your exit strategy.</w:t>
                            </w:r>
                          </w:p>
                          <w:p w14:paraId="20ED662C" w14:textId="77777777" w:rsidR="00AA25CB" w:rsidRDefault="00AA25CB" w:rsidP="00AA25C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3D0F6C" id="_x0000_s1036" type="#_x0000_t202" style="position:absolute;margin-left:0;margin-top:451.25pt;width:478.5pt;height:130.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">
                <v:textbox>
                  <w:txbxContent>
                    <w:p w14:paraId="78D2ED98" w14:textId="77777777" w:rsidR="00AA25CB" w:rsidRDefault="00AA25CB" w:rsidP="00AA25CB">
                      <w:pPr>
                        <w:rPr>
                          <w:b/>
                          <w:bCs/>
                        </w:rPr>
                      </w:pPr>
                      <w:r w:rsidRPr="00B94BD9">
                        <w:rPr>
                          <w:b/>
                          <w:bCs/>
                        </w:rPr>
                        <w:t>Mitigation strategy (in the event of)</w:t>
                      </w:r>
                    </w:p>
                    <w:p w14:paraId="4EF1E092" w14:textId="77777777" w:rsidR="00AA25CB" w:rsidRPr="006E6868" w:rsidRDefault="00AA25CB" w:rsidP="00AA25CB">
                      <w:pPr>
                        <w:rPr>
                          <w:rFonts w:ascii="Times" w:hAnsi="Times"/>
                        </w:rPr>
                      </w:pPr>
                      <w:r w:rsidRPr="006E6868">
                        <w:rPr>
                          <w:rFonts w:ascii="Times" w:hAnsi="Times"/>
                        </w:rPr>
                        <w:t>The mitigation strategy depends on the context of the conflict. Things that you should be aware of:</w:t>
                      </w:r>
                    </w:p>
                    <w:p w14:paraId="304120B9" w14:textId="77777777" w:rsidR="00AA25CB" w:rsidRPr="006E6868" w:rsidRDefault="00AA25CB" w:rsidP="00AA25CB">
                      <w:pPr>
                        <w:pStyle w:val="ListParagraph"/>
                        <w:numPr>
                          <w:ilvl w:val="0"/>
                          <w:numId w:val="10"/>
                        </w:numPr>
                        <w:rPr>
                          <w:rFonts w:ascii="Times" w:hAnsi="Times"/>
                        </w:rPr>
                      </w:pPr>
                      <w:r w:rsidRPr="006E6868">
                        <w:rPr>
                          <w:rFonts w:ascii="Times" w:hAnsi="Times"/>
                        </w:rPr>
                        <w:t>What (if any) power dynamics exist? How do backgrounds and identities affect this interaction?</w:t>
                      </w:r>
                    </w:p>
                    <w:p w14:paraId="4D913152" w14:textId="77777777" w:rsidR="00AA25CB" w:rsidRPr="006E6868" w:rsidRDefault="00AA25CB" w:rsidP="00AA25CB">
                      <w:pPr>
                        <w:pStyle w:val="ListParagraph"/>
                        <w:numPr>
                          <w:ilvl w:val="0"/>
                          <w:numId w:val="10"/>
                        </w:numPr>
                        <w:rPr>
                          <w:rFonts w:ascii="Times" w:hAnsi="Times"/>
                        </w:rPr>
                      </w:pPr>
                      <w:r w:rsidRPr="006E6868">
                        <w:rPr>
                          <w:rFonts w:ascii="Times" w:hAnsi="Times"/>
                        </w:rPr>
                        <w:t>Are you in immediate danger? Is it safe to use de-escalation strategies?</w:t>
                      </w:r>
                    </w:p>
                    <w:p w14:paraId="561E0801" w14:textId="77777777" w:rsidR="00AA25CB" w:rsidRPr="006E6868" w:rsidRDefault="00AA25CB" w:rsidP="00AA25CB">
                      <w:pPr>
                        <w:pStyle w:val="ListParagraph"/>
                        <w:numPr>
                          <w:ilvl w:val="0"/>
                          <w:numId w:val="10"/>
                        </w:numPr>
                        <w:rPr>
                          <w:rFonts w:ascii="Times" w:hAnsi="Times"/>
                        </w:rPr>
                      </w:pPr>
                      <w:r w:rsidRPr="006E6868">
                        <w:rPr>
                          <w:rFonts w:ascii="Times" w:hAnsi="Times"/>
                        </w:rPr>
                        <w:t>Assume competency and assume mutual interest.</w:t>
                      </w:r>
                    </w:p>
                    <w:p w14:paraId="5925F9CF" w14:textId="77777777" w:rsidR="00AA25CB" w:rsidRDefault="00AA25CB" w:rsidP="00AA25CB">
                      <w:pPr>
                        <w:pStyle w:val="ListParagraph"/>
                        <w:numPr>
                          <w:ilvl w:val="0"/>
                          <w:numId w:val="10"/>
                        </w:numPr>
                        <w:rPr>
                          <w:rFonts w:ascii="Times" w:hAnsi="Times"/>
                        </w:rPr>
                      </w:pPr>
                      <w:r w:rsidRPr="006E6868">
                        <w:rPr>
                          <w:rFonts w:ascii="Times" w:hAnsi="Times"/>
                        </w:rPr>
                        <w:t>If the situation worsens or you continue to feel uncomfortable, use your exit strategy.</w:t>
                      </w:r>
                    </w:p>
                    <w:p w14:paraId="20ED662C" w14:textId="77777777" w:rsidR="00AA25CB" w:rsidRDefault="00AA25CB" w:rsidP="00AA25CB"/>
                  </w:txbxContent>
                </v:textbox>
                <w10:wrap type="square" anchorx="margin"/>
              </v:shape>
            </w:pict>
          </mc:Fallback>
        </mc:AlternateContent>
      </w:r>
      <w:r w:rsidRPr="0033135C">
        <w:rPr>
          <w:b/>
          <w:bCs/>
          <w:noProof/>
        </w:rPr>
        <mc:AlternateContent>
          <mc:Choice Requires="wps">
            <w:drawing>
              <wp:anchor distT="45720" distB="45720" distL="114300" distR="114300" simplePos="0" relativeHeight="251681792" behindDoc="0" locked="0" layoutInCell="1" allowOverlap="1" wp14:anchorId="42DEE31E" wp14:editId="221340D4">
                <wp:simplePos x="0" y="0"/>
                <wp:positionH relativeFrom="margin">
                  <wp:posOffset>0</wp:posOffset>
                </wp:positionH>
                <wp:positionV relativeFrom="page">
                  <wp:posOffset>4348882</wp:posOffset>
                </wp:positionV>
                <wp:extent cx="6076950" cy="2352675"/>
                <wp:effectExtent l="0" t="0" r="1905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2352675"/>
                        </a:xfrm>
                        <a:prstGeom prst="rect">
                          <a:avLst/>
                        </a:prstGeom>
                        <a:solidFill>
                          <a:srgbClr val="FFFFFF"/>
                        </a:solidFill>
                        <a:ln w="9525">
                          <a:solidFill>
                            <a:srgbClr val="000000"/>
                          </a:solidFill>
                          <a:miter lim="800000"/>
                          <a:headEnd/>
                          <a:tailEnd/>
                        </a:ln>
                      </wps:spPr>
                      <wps:txbx>
                        <w:txbxContent>
                          <w:p w14:paraId="0B3D0445" w14:textId="77777777" w:rsidR="00AA25CB" w:rsidRPr="007522AC" w:rsidRDefault="00AA25CB" w:rsidP="00AA25CB">
                            <w:pPr>
                              <w:rPr>
                                <w:b/>
                                <w:bCs/>
                              </w:rPr>
                            </w:pPr>
                            <w:r>
                              <w:rPr>
                                <w:b/>
                                <w:bCs/>
                              </w:rPr>
                              <w:t>M</w:t>
                            </w:r>
                            <w:r w:rsidRPr="007522AC">
                              <w:rPr>
                                <w:b/>
                                <w:bCs/>
                              </w:rPr>
                              <w:t>itigation strategy</w:t>
                            </w:r>
                            <w:r>
                              <w:rPr>
                                <w:b/>
                                <w:bCs/>
                              </w:rPr>
                              <w:t xml:space="preserve"> (prevention)</w:t>
                            </w:r>
                            <w:r w:rsidRPr="007522AC">
                              <w:rPr>
                                <w:b/>
                                <w:bCs/>
                              </w:rPr>
                              <w:t>:</w:t>
                            </w:r>
                          </w:p>
                          <w:p w14:paraId="3ED980DE" w14:textId="77777777" w:rsidR="00AA25CB" w:rsidRPr="00D43FB5" w:rsidRDefault="00AA25CB" w:rsidP="00AA25CB">
                            <w:pPr>
                              <w:rPr>
                                <w:rFonts w:ascii="Times" w:hAnsi="Times"/>
                              </w:rPr>
                            </w:pPr>
                            <w:r>
                              <w:t xml:space="preserve">There is no way to </w:t>
                            </w:r>
                            <w:r w:rsidRPr="00D43FB5">
                              <w:rPr>
                                <w:rFonts w:ascii="Times" w:hAnsi="Times"/>
                              </w:rPr>
                              <w:t>stop all conflicts from occurring. However, there are certain things we can do to prevent conflicts from occurring.</w:t>
                            </w:r>
                          </w:p>
                          <w:p w14:paraId="39318829" w14:textId="77777777" w:rsidR="00AA25CB" w:rsidRPr="00D43FB5" w:rsidRDefault="00AA25CB" w:rsidP="00AA25CB">
                            <w:pPr>
                              <w:pStyle w:val="ListParagraph"/>
                              <w:numPr>
                                <w:ilvl w:val="0"/>
                                <w:numId w:val="10"/>
                              </w:numPr>
                              <w:rPr>
                                <w:rFonts w:ascii="Times" w:hAnsi="Times"/>
                              </w:rPr>
                            </w:pPr>
                            <w:r>
                              <w:rPr>
                                <w:rFonts w:ascii="Times" w:hAnsi="Times"/>
                              </w:rPr>
                              <w:t>Set an annual</w:t>
                            </w:r>
                            <w:r w:rsidRPr="00D43FB5">
                              <w:rPr>
                                <w:rFonts w:ascii="Times" w:hAnsi="Times"/>
                              </w:rPr>
                              <w:t xml:space="preserve"> meeting</w:t>
                            </w:r>
                            <w:r>
                              <w:rPr>
                                <w:rFonts w:ascii="Times" w:hAnsi="Times"/>
                              </w:rPr>
                              <w:t xml:space="preserve"> (or before each season) to review codes of conduct and expectations.</w:t>
                            </w:r>
                          </w:p>
                          <w:p w14:paraId="3C41599F" w14:textId="77777777" w:rsidR="00AA25CB" w:rsidRPr="00D43FB5" w:rsidRDefault="00AA25CB" w:rsidP="00AA25CB">
                            <w:pPr>
                              <w:pStyle w:val="ListParagraph"/>
                              <w:numPr>
                                <w:ilvl w:val="0"/>
                                <w:numId w:val="10"/>
                              </w:numPr>
                              <w:rPr>
                                <w:rFonts w:ascii="Times" w:hAnsi="Times"/>
                              </w:rPr>
                            </w:pPr>
                            <w:r>
                              <w:rPr>
                                <w:rFonts w:ascii="Times" w:hAnsi="Times"/>
                              </w:rPr>
                              <w:t>Establish clear and safe routes for communication and feedback between all team members.</w:t>
                            </w:r>
                          </w:p>
                          <w:p w14:paraId="3218029A" w14:textId="77777777" w:rsidR="00AA25CB" w:rsidRPr="00D43FB5" w:rsidRDefault="00AA25CB" w:rsidP="00AA25CB">
                            <w:pPr>
                              <w:pStyle w:val="ListParagraph"/>
                              <w:numPr>
                                <w:ilvl w:val="0"/>
                                <w:numId w:val="10"/>
                              </w:numPr>
                              <w:rPr>
                                <w:rFonts w:ascii="Times" w:hAnsi="Times"/>
                              </w:rPr>
                            </w:pPr>
                            <w:r w:rsidRPr="00D43FB5">
                              <w:rPr>
                                <w:rFonts w:ascii="Times" w:hAnsi="Times"/>
                              </w:rPr>
                              <w:t>Recognize potential triggers to conflict</w:t>
                            </w:r>
                          </w:p>
                          <w:p w14:paraId="5E289F9E" w14:textId="77777777" w:rsidR="00AA25CB" w:rsidRPr="00D43FB5" w:rsidRDefault="00AA25CB" w:rsidP="00AA25CB">
                            <w:pPr>
                              <w:pStyle w:val="ListParagraph"/>
                              <w:numPr>
                                <w:ilvl w:val="1"/>
                                <w:numId w:val="10"/>
                              </w:numPr>
                              <w:rPr>
                                <w:rFonts w:ascii="Times" w:hAnsi="Times"/>
                              </w:rPr>
                            </w:pPr>
                            <w:r w:rsidRPr="00D43FB5">
                              <w:rPr>
                                <w:rFonts w:ascii="Times" w:hAnsi="Times"/>
                              </w:rPr>
                              <w:t>Lack of basic needs being met (sleep, food, privacy)</w:t>
                            </w:r>
                          </w:p>
                          <w:p w14:paraId="578049C9" w14:textId="77777777" w:rsidR="00AA25CB" w:rsidRPr="00D43FB5" w:rsidRDefault="00AA25CB" w:rsidP="00AA25CB">
                            <w:pPr>
                              <w:pStyle w:val="ListParagraph"/>
                              <w:numPr>
                                <w:ilvl w:val="1"/>
                                <w:numId w:val="10"/>
                              </w:numPr>
                              <w:rPr>
                                <w:rFonts w:ascii="Times" w:hAnsi="Times"/>
                              </w:rPr>
                            </w:pPr>
                            <w:r w:rsidRPr="00D43FB5">
                              <w:rPr>
                                <w:rFonts w:ascii="Times" w:hAnsi="Times"/>
                              </w:rPr>
                              <w:t>Inability to be recognized or establish credibility</w:t>
                            </w:r>
                          </w:p>
                          <w:p w14:paraId="6F9B989B" w14:textId="77777777" w:rsidR="00AA25CB" w:rsidRPr="00D43FB5" w:rsidRDefault="00AA25CB" w:rsidP="00AA25CB">
                            <w:pPr>
                              <w:pStyle w:val="ListParagraph"/>
                              <w:numPr>
                                <w:ilvl w:val="1"/>
                                <w:numId w:val="10"/>
                              </w:numPr>
                              <w:rPr>
                                <w:rFonts w:ascii="Times" w:hAnsi="Times"/>
                              </w:rPr>
                            </w:pPr>
                            <w:r w:rsidRPr="00D43FB5">
                              <w:rPr>
                                <w:rFonts w:ascii="Times" w:hAnsi="Times"/>
                              </w:rPr>
                              <w:t>Differences in background, attitudes, power statuses</w:t>
                            </w:r>
                          </w:p>
                          <w:p w14:paraId="3F3A646D" w14:textId="77777777" w:rsidR="00AA25CB" w:rsidRPr="00D43FB5" w:rsidRDefault="00AA25CB" w:rsidP="00AA25CB">
                            <w:pPr>
                              <w:pStyle w:val="ListParagraph"/>
                              <w:numPr>
                                <w:ilvl w:val="1"/>
                                <w:numId w:val="10"/>
                              </w:numPr>
                              <w:rPr>
                                <w:rFonts w:ascii="Times" w:hAnsi="Times"/>
                              </w:rPr>
                            </w:pPr>
                            <w:r w:rsidRPr="00D43FB5">
                              <w:rPr>
                                <w:rFonts w:ascii="Times" w:hAnsi="Times"/>
                              </w:rPr>
                              <w:t>Failure to set clear expectations and communication routes</w:t>
                            </w:r>
                          </w:p>
                          <w:p w14:paraId="3E2B75A6" w14:textId="77777777" w:rsidR="00AA25CB" w:rsidRDefault="00AA25CB" w:rsidP="00AA25C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DEE31E" id="_x0000_s1037" type="#_x0000_t202" style="position:absolute;margin-left:0;margin-top:342.45pt;width:478.5pt;height:185.25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">
                <v:textbox>
                  <w:txbxContent>
                    <w:p w14:paraId="0B3D0445" w14:textId="77777777" w:rsidR="00AA25CB" w:rsidRPr="007522AC" w:rsidRDefault="00AA25CB" w:rsidP="00AA25CB">
                      <w:pPr>
                        <w:rPr>
                          <w:b/>
                          <w:bCs/>
                        </w:rPr>
                      </w:pPr>
                      <w:r>
                        <w:rPr>
                          <w:b/>
                          <w:bCs/>
                        </w:rPr>
                        <w:t>M</w:t>
                      </w:r>
                      <w:r w:rsidRPr="007522AC">
                        <w:rPr>
                          <w:b/>
                          <w:bCs/>
                        </w:rPr>
                        <w:t>itigation strategy</w:t>
                      </w:r>
                      <w:r>
                        <w:rPr>
                          <w:b/>
                          <w:bCs/>
                        </w:rPr>
                        <w:t xml:space="preserve"> (prevention)</w:t>
                      </w:r>
                      <w:r w:rsidRPr="007522AC">
                        <w:rPr>
                          <w:b/>
                          <w:bCs/>
                        </w:rPr>
                        <w:t>:</w:t>
                      </w:r>
                    </w:p>
                    <w:p w14:paraId="3ED980DE" w14:textId="77777777" w:rsidR="00AA25CB" w:rsidRPr="00D43FB5" w:rsidRDefault="00AA25CB" w:rsidP="00AA25CB">
                      <w:pPr>
                        <w:rPr>
                          <w:rFonts w:ascii="Times" w:hAnsi="Times"/>
                        </w:rPr>
                      </w:pPr>
                      <w:r>
                        <w:t xml:space="preserve">There is no way to </w:t>
                      </w:r>
                      <w:r w:rsidRPr="00D43FB5">
                        <w:rPr>
                          <w:rFonts w:ascii="Times" w:hAnsi="Times"/>
                        </w:rPr>
                        <w:t>stop all conflicts from occurring. However, there are certain things we can do to prevent conflicts from occurring.</w:t>
                      </w:r>
                    </w:p>
                    <w:p w14:paraId="39318829" w14:textId="77777777" w:rsidR="00AA25CB" w:rsidRPr="00D43FB5" w:rsidRDefault="00AA25CB" w:rsidP="00AA25CB">
                      <w:pPr>
                        <w:pStyle w:val="ListParagraph"/>
                        <w:numPr>
                          <w:ilvl w:val="0"/>
                          <w:numId w:val="10"/>
                        </w:numPr>
                        <w:rPr>
                          <w:rFonts w:ascii="Times" w:hAnsi="Times"/>
                        </w:rPr>
                      </w:pPr>
                      <w:r>
                        <w:rPr>
                          <w:rFonts w:ascii="Times" w:hAnsi="Times"/>
                        </w:rPr>
                        <w:t>Set an annual</w:t>
                      </w:r>
                      <w:r w:rsidRPr="00D43FB5">
                        <w:rPr>
                          <w:rFonts w:ascii="Times" w:hAnsi="Times"/>
                        </w:rPr>
                        <w:t xml:space="preserve"> meeting</w:t>
                      </w:r>
                      <w:r>
                        <w:rPr>
                          <w:rFonts w:ascii="Times" w:hAnsi="Times"/>
                        </w:rPr>
                        <w:t xml:space="preserve"> (or before each season) to review codes of conduct and expectations.</w:t>
                      </w:r>
                    </w:p>
                    <w:p w14:paraId="3C41599F" w14:textId="77777777" w:rsidR="00AA25CB" w:rsidRPr="00D43FB5" w:rsidRDefault="00AA25CB" w:rsidP="00AA25CB">
                      <w:pPr>
                        <w:pStyle w:val="ListParagraph"/>
                        <w:numPr>
                          <w:ilvl w:val="0"/>
                          <w:numId w:val="10"/>
                        </w:numPr>
                        <w:rPr>
                          <w:rFonts w:ascii="Times" w:hAnsi="Times"/>
                        </w:rPr>
                      </w:pPr>
                      <w:r>
                        <w:rPr>
                          <w:rFonts w:ascii="Times" w:hAnsi="Times"/>
                        </w:rPr>
                        <w:t>Establish clear and safe routes for communication and feedback between all team members.</w:t>
                      </w:r>
                    </w:p>
                    <w:p w14:paraId="3218029A" w14:textId="77777777" w:rsidR="00AA25CB" w:rsidRPr="00D43FB5" w:rsidRDefault="00AA25CB" w:rsidP="00AA25CB">
                      <w:pPr>
                        <w:pStyle w:val="ListParagraph"/>
                        <w:numPr>
                          <w:ilvl w:val="0"/>
                          <w:numId w:val="10"/>
                        </w:numPr>
                        <w:rPr>
                          <w:rFonts w:ascii="Times" w:hAnsi="Times"/>
                        </w:rPr>
                      </w:pPr>
                      <w:r w:rsidRPr="00D43FB5">
                        <w:rPr>
                          <w:rFonts w:ascii="Times" w:hAnsi="Times"/>
                        </w:rPr>
                        <w:t>Recognize potential triggers to conflict</w:t>
                      </w:r>
                    </w:p>
                    <w:p w14:paraId="5E289F9E" w14:textId="77777777" w:rsidR="00AA25CB" w:rsidRPr="00D43FB5" w:rsidRDefault="00AA25CB" w:rsidP="00AA25CB">
                      <w:pPr>
                        <w:pStyle w:val="ListParagraph"/>
                        <w:numPr>
                          <w:ilvl w:val="1"/>
                          <w:numId w:val="10"/>
                        </w:numPr>
                        <w:rPr>
                          <w:rFonts w:ascii="Times" w:hAnsi="Times"/>
                        </w:rPr>
                      </w:pPr>
                      <w:r w:rsidRPr="00D43FB5">
                        <w:rPr>
                          <w:rFonts w:ascii="Times" w:hAnsi="Times"/>
                        </w:rPr>
                        <w:t>Lack of basic needs being met (sleep, food, privacy)</w:t>
                      </w:r>
                    </w:p>
                    <w:p w14:paraId="578049C9" w14:textId="77777777" w:rsidR="00AA25CB" w:rsidRPr="00D43FB5" w:rsidRDefault="00AA25CB" w:rsidP="00AA25CB">
                      <w:pPr>
                        <w:pStyle w:val="ListParagraph"/>
                        <w:numPr>
                          <w:ilvl w:val="1"/>
                          <w:numId w:val="10"/>
                        </w:numPr>
                        <w:rPr>
                          <w:rFonts w:ascii="Times" w:hAnsi="Times"/>
                        </w:rPr>
                      </w:pPr>
                      <w:r w:rsidRPr="00D43FB5">
                        <w:rPr>
                          <w:rFonts w:ascii="Times" w:hAnsi="Times"/>
                        </w:rPr>
                        <w:t>Inability to be recognized or establish credibility</w:t>
                      </w:r>
                    </w:p>
                    <w:p w14:paraId="6F9B989B" w14:textId="77777777" w:rsidR="00AA25CB" w:rsidRPr="00D43FB5" w:rsidRDefault="00AA25CB" w:rsidP="00AA25CB">
                      <w:pPr>
                        <w:pStyle w:val="ListParagraph"/>
                        <w:numPr>
                          <w:ilvl w:val="1"/>
                          <w:numId w:val="10"/>
                        </w:numPr>
                        <w:rPr>
                          <w:rFonts w:ascii="Times" w:hAnsi="Times"/>
                        </w:rPr>
                      </w:pPr>
                      <w:r w:rsidRPr="00D43FB5">
                        <w:rPr>
                          <w:rFonts w:ascii="Times" w:hAnsi="Times"/>
                        </w:rPr>
                        <w:t>Differences in background, attitudes, power statuses</w:t>
                      </w:r>
                    </w:p>
                    <w:p w14:paraId="3F3A646D" w14:textId="77777777" w:rsidR="00AA25CB" w:rsidRPr="00D43FB5" w:rsidRDefault="00AA25CB" w:rsidP="00AA25CB">
                      <w:pPr>
                        <w:pStyle w:val="ListParagraph"/>
                        <w:numPr>
                          <w:ilvl w:val="1"/>
                          <w:numId w:val="10"/>
                        </w:numPr>
                        <w:rPr>
                          <w:rFonts w:ascii="Times" w:hAnsi="Times"/>
                        </w:rPr>
                      </w:pPr>
                      <w:r w:rsidRPr="00D43FB5">
                        <w:rPr>
                          <w:rFonts w:ascii="Times" w:hAnsi="Times"/>
                        </w:rPr>
                        <w:t>Failure to set clear expectations and communication routes</w:t>
                      </w:r>
                    </w:p>
                    <w:p w14:paraId="3E2B75A6" w14:textId="77777777" w:rsidR="00AA25CB" w:rsidRDefault="00AA25CB" w:rsidP="00AA25CB"/>
                  </w:txbxContent>
                </v:textbox>
                <w10:wrap type="square" anchorx="margin" anchory="page"/>
              </v:shape>
            </w:pict>
          </mc:Fallback>
        </mc:AlternateContent>
      </w:r>
      <w:r w:rsidR="00AA25CB">
        <w:rPr>
          <w:noProof/>
        </w:rPr>
        <w:drawing>
          <wp:inline distT="0" distB="0" distL="0" distR="0" wp14:anchorId="748D5004" wp14:editId="5F5DB850">
            <wp:extent cx="5949950" cy="3132227"/>
            <wp:effectExtent l="0" t="0" r="0" b="0"/>
            <wp:docPr id="14" name="Picture 1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Shap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7410" cy="3141418"/>
                    </a:xfrm>
                    <a:prstGeom prst="rect">
                      <a:avLst/>
                    </a:prstGeom>
                    <a:noFill/>
                  </pic:spPr>
                </pic:pic>
              </a:graphicData>
            </a:graphic>
          </wp:inline>
        </w:drawing>
      </w:r>
    </w:p>
    <w:p w14:paraId="30D08CCB" w14:textId="7C3A74CA" w:rsidR="00AA25CB" w:rsidRDefault="00F07AB5" w:rsidP="00AA25CB">
      <w:pPr>
        <w:rPr>
          <w:b/>
          <w:bCs/>
        </w:rPr>
      </w:pPr>
      <w:r w:rsidRPr="0033135C">
        <w:rPr>
          <w:b/>
          <w:bCs/>
          <w:noProof/>
        </w:rPr>
        <w:lastRenderedPageBreak/>
        <mc:AlternateContent>
          <mc:Choice Requires="wps">
            <w:drawing>
              <wp:anchor distT="45720" distB="45720" distL="114300" distR="114300" simplePos="0" relativeHeight="251684864" behindDoc="0" locked="0" layoutInCell="1" allowOverlap="1" wp14:anchorId="71761C4D" wp14:editId="05C6BBB5">
                <wp:simplePos x="0" y="0"/>
                <wp:positionH relativeFrom="margin">
                  <wp:posOffset>0</wp:posOffset>
                </wp:positionH>
                <wp:positionV relativeFrom="paragraph">
                  <wp:posOffset>1055303</wp:posOffset>
                </wp:positionV>
                <wp:extent cx="6076950" cy="1495425"/>
                <wp:effectExtent l="0" t="0" r="19050"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1495425"/>
                        </a:xfrm>
                        <a:prstGeom prst="rect">
                          <a:avLst/>
                        </a:prstGeom>
                        <a:solidFill>
                          <a:srgbClr val="FFFFFF"/>
                        </a:solidFill>
                        <a:ln w="9525">
                          <a:solidFill>
                            <a:srgbClr val="000000"/>
                          </a:solidFill>
                          <a:miter lim="800000"/>
                          <a:headEnd/>
                          <a:tailEnd/>
                        </a:ln>
                      </wps:spPr>
                      <wps:txbx>
                        <w:txbxContent>
                          <w:p w14:paraId="43FC53EE" w14:textId="77777777" w:rsidR="00AA25CB" w:rsidRPr="0033135C" w:rsidRDefault="00AA25CB" w:rsidP="00AA25CB">
                            <w:pPr>
                              <w:rPr>
                                <w:rFonts w:ascii="Times" w:hAnsi="Times"/>
                                <w:b/>
                                <w:bCs/>
                              </w:rPr>
                            </w:pPr>
                            <w:r w:rsidRPr="0033135C">
                              <w:rPr>
                                <w:rFonts w:ascii="Times" w:hAnsi="Times"/>
                                <w:b/>
                                <w:bCs/>
                              </w:rPr>
                              <w:t>Mitigation strategy (continued planning)</w:t>
                            </w:r>
                          </w:p>
                          <w:p w14:paraId="422CA77B" w14:textId="77777777" w:rsidR="00AA25CB" w:rsidRDefault="00AA25CB" w:rsidP="00AA25CB">
                            <w:pPr>
                              <w:pStyle w:val="ListParagraph"/>
                              <w:numPr>
                                <w:ilvl w:val="0"/>
                                <w:numId w:val="10"/>
                              </w:numPr>
                              <w:rPr>
                                <w:rFonts w:ascii="Times" w:hAnsi="Times"/>
                              </w:rPr>
                            </w:pPr>
                            <w:r>
                              <w:rPr>
                                <w:rFonts w:ascii="Times" w:hAnsi="Times"/>
                              </w:rPr>
                              <w:t>In what ways could you have felt more supported in the future? How can we prevent similar problems in the future?</w:t>
                            </w:r>
                          </w:p>
                          <w:p w14:paraId="4621E13D" w14:textId="77777777" w:rsidR="00AA25CB" w:rsidRPr="0033135C" w:rsidRDefault="00AA25CB" w:rsidP="00AA25CB">
                            <w:pPr>
                              <w:pStyle w:val="ListParagraph"/>
                              <w:numPr>
                                <w:ilvl w:val="0"/>
                                <w:numId w:val="10"/>
                              </w:numPr>
                              <w:rPr>
                                <w:rFonts w:ascii="Times" w:hAnsi="Times"/>
                              </w:rPr>
                            </w:pPr>
                            <w:r>
                              <w:rPr>
                                <w:rFonts w:ascii="Times" w:hAnsi="Times"/>
                              </w:rPr>
                              <w:t>Review scenarios with team members so that they can prepare for similar incidences in the future.</w:t>
                            </w:r>
                          </w:p>
                          <w:p w14:paraId="1CCACCE9" w14:textId="77777777" w:rsidR="00AA25CB" w:rsidRPr="00497DBE" w:rsidRDefault="00AA25CB" w:rsidP="00AA25CB">
                            <w:pPr>
                              <w:pStyle w:val="ListParagraph"/>
                              <w:numPr>
                                <w:ilvl w:val="0"/>
                                <w:numId w:val="10"/>
                              </w:numPr>
                              <w:rPr>
                                <w:rFonts w:ascii="Times" w:hAnsi="Times"/>
                              </w:rPr>
                            </w:pPr>
                            <w:r>
                              <w:rPr>
                                <w:rFonts w:ascii="Times" w:hAnsi="Times"/>
                              </w:rPr>
                              <w:t>Update sections of RTK (including list of risks/mitigation strategies) as needed.</w:t>
                            </w:r>
                          </w:p>
                          <w:p w14:paraId="2B23C1C4" w14:textId="77777777" w:rsidR="00AA25CB" w:rsidRDefault="00AA25CB" w:rsidP="00AA25C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61C4D" id="_x0000_s1038" type="#_x0000_t202" style="position:absolute;margin-left:0;margin-top:83.1pt;width:478.5pt;height:117.75pt;z-index:251684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">
                <v:textbox>
                  <w:txbxContent>
                    <w:p w14:paraId="43FC53EE" w14:textId="77777777" w:rsidR="00AA25CB" w:rsidRPr="0033135C" w:rsidRDefault="00AA25CB" w:rsidP="00AA25CB">
                      <w:pPr>
                        <w:rPr>
                          <w:rFonts w:ascii="Times" w:hAnsi="Times"/>
                          <w:b/>
                          <w:bCs/>
                        </w:rPr>
                      </w:pPr>
                      <w:r w:rsidRPr="0033135C">
                        <w:rPr>
                          <w:rFonts w:ascii="Times" w:hAnsi="Times"/>
                          <w:b/>
                          <w:bCs/>
                        </w:rPr>
                        <w:t>Mitigation strategy (continued planning)</w:t>
                      </w:r>
                    </w:p>
                    <w:p w14:paraId="422CA77B" w14:textId="77777777" w:rsidR="00AA25CB" w:rsidRDefault="00AA25CB" w:rsidP="00AA25CB">
                      <w:pPr>
                        <w:pStyle w:val="ListParagraph"/>
                        <w:numPr>
                          <w:ilvl w:val="0"/>
                          <w:numId w:val="10"/>
                        </w:numPr>
                        <w:rPr>
                          <w:rFonts w:ascii="Times" w:hAnsi="Times"/>
                        </w:rPr>
                      </w:pPr>
                      <w:r>
                        <w:rPr>
                          <w:rFonts w:ascii="Times" w:hAnsi="Times"/>
                        </w:rPr>
                        <w:t>In what ways could you have felt more supported in the future? How can we prevent similar problems in the future?</w:t>
                      </w:r>
                    </w:p>
                    <w:p w14:paraId="4621E13D" w14:textId="77777777" w:rsidR="00AA25CB" w:rsidRPr="0033135C" w:rsidRDefault="00AA25CB" w:rsidP="00AA25CB">
                      <w:pPr>
                        <w:pStyle w:val="ListParagraph"/>
                        <w:numPr>
                          <w:ilvl w:val="0"/>
                          <w:numId w:val="10"/>
                        </w:numPr>
                        <w:rPr>
                          <w:rFonts w:ascii="Times" w:hAnsi="Times"/>
                        </w:rPr>
                      </w:pPr>
                      <w:r>
                        <w:rPr>
                          <w:rFonts w:ascii="Times" w:hAnsi="Times"/>
                        </w:rPr>
                        <w:t>Review scenarios with team members so that they can prepare for similar incidences in the future.</w:t>
                      </w:r>
                    </w:p>
                    <w:p w14:paraId="1CCACCE9" w14:textId="77777777" w:rsidR="00AA25CB" w:rsidRPr="00497DBE" w:rsidRDefault="00AA25CB" w:rsidP="00AA25CB">
                      <w:pPr>
                        <w:pStyle w:val="ListParagraph"/>
                        <w:numPr>
                          <w:ilvl w:val="0"/>
                          <w:numId w:val="10"/>
                        </w:numPr>
                        <w:rPr>
                          <w:rFonts w:ascii="Times" w:hAnsi="Times"/>
                        </w:rPr>
                      </w:pPr>
                      <w:r>
                        <w:rPr>
                          <w:rFonts w:ascii="Times" w:hAnsi="Times"/>
                        </w:rPr>
                        <w:t>Update sections of RTK (including list of risks/mitigation strategies) as needed.</w:t>
                      </w:r>
                    </w:p>
                    <w:p w14:paraId="2B23C1C4" w14:textId="77777777" w:rsidR="00AA25CB" w:rsidRDefault="00AA25CB" w:rsidP="00AA25CB"/>
                  </w:txbxContent>
                </v:textbox>
                <w10:wrap type="square" anchorx="margin"/>
              </v:shape>
            </w:pict>
          </mc:Fallback>
        </mc:AlternateContent>
      </w:r>
      <w:r w:rsidRPr="0033135C">
        <w:rPr>
          <w:b/>
          <w:bCs/>
          <w:noProof/>
        </w:rPr>
        <mc:AlternateContent>
          <mc:Choice Requires="wps">
            <w:drawing>
              <wp:anchor distT="45720" distB="45720" distL="114300" distR="114300" simplePos="0" relativeHeight="251683840" behindDoc="0" locked="0" layoutInCell="1" allowOverlap="1" wp14:anchorId="785AE006" wp14:editId="4E574A35">
                <wp:simplePos x="0" y="0"/>
                <wp:positionH relativeFrom="margin">
                  <wp:posOffset>0</wp:posOffset>
                </wp:positionH>
                <wp:positionV relativeFrom="paragraph">
                  <wp:posOffset>234</wp:posOffset>
                </wp:positionV>
                <wp:extent cx="6076950" cy="942975"/>
                <wp:effectExtent l="0" t="0" r="19050" b="2857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942975"/>
                        </a:xfrm>
                        <a:prstGeom prst="rect">
                          <a:avLst/>
                        </a:prstGeom>
                        <a:solidFill>
                          <a:srgbClr val="FFFFFF"/>
                        </a:solidFill>
                        <a:ln w="9525">
                          <a:solidFill>
                            <a:srgbClr val="000000"/>
                          </a:solidFill>
                          <a:miter lim="800000"/>
                          <a:headEnd/>
                          <a:tailEnd/>
                        </a:ln>
                      </wps:spPr>
                      <wps:txbx>
                        <w:txbxContent>
                          <w:p w14:paraId="60EAC965" w14:textId="77777777" w:rsidR="00AA25CB" w:rsidRPr="001C3A17" w:rsidRDefault="00AA25CB" w:rsidP="00AA25CB">
                            <w:pPr>
                              <w:rPr>
                                <w:rFonts w:ascii="Times" w:hAnsi="Times"/>
                                <w:b/>
                                <w:bCs/>
                              </w:rPr>
                            </w:pPr>
                            <w:r w:rsidRPr="001C3A17">
                              <w:rPr>
                                <w:rFonts w:ascii="Times" w:hAnsi="Times"/>
                                <w:b/>
                                <w:bCs/>
                              </w:rPr>
                              <w:t>Mitigation strategy (</w:t>
                            </w:r>
                            <w:r>
                              <w:rPr>
                                <w:rFonts w:ascii="Times" w:hAnsi="Times"/>
                                <w:b/>
                                <w:bCs/>
                              </w:rPr>
                              <w:t>follow-up</w:t>
                            </w:r>
                            <w:r w:rsidRPr="001C3A17">
                              <w:rPr>
                                <w:rFonts w:ascii="Times" w:hAnsi="Times"/>
                                <w:b/>
                                <w:bCs/>
                              </w:rPr>
                              <w:t>s)</w:t>
                            </w:r>
                          </w:p>
                          <w:p w14:paraId="2A3D19CF" w14:textId="77777777" w:rsidR="00AA25CB" w:rsidRDefault="00AA25CB" w:rsidP="00AA25CB">
                            <w:pPr>
                              <w:rPr>
                                <w:rFonts w:ascii="Times" w:hAnsi="Times"/>
                              </w:rPr>
                            </w:pPr>
                            <w:r>
                              <w:rPr>
                                <w:rFonts w:ascii="Times" w:hAnsi="Times"/>
                              </w:rPr>
                              <w:t>Are there any follow-up items that need to take place?</w:t>
                            </w:r>
                          </w:p>
                          <w:p w14:paraId="0513E62E" w14:textId="77777777" w:rsidR="00AA25CB" w:rsidRDefault="00AA25CB" w:rsidP="00AA25CB">
                            <w:pPr>
                              <w:pStyle w:val="ListParagraph"/>
                              <w:numPr>
                                <w:ilvl w:val="0"/>
                                <w:numId w:val="10"/>
                              </w:numPr>
                              <w:rPr>
                                <w:rFonts w:ascii="Times" w:hAnsi="Times"/>
                              </w:rPr>
                            </w:pPr>
                            <w:r>
                              <w:rPr>
                                <w:rFonts w:ascii="Times" w:hAnsi="Times"/>
                              </w:rPr>
                              <w:t>Do you need to officially report what happened?</w:t>
                            </w:r>
                          </w:p>
                          <w:p w14:paraId="67722D3A" w14:textId="77777777" w:rsidR="00AA25CB" w:rsidRDefault="00AA25CB" w:rsidP="00AA25CB">
                            <w:pPr>
                              <w:pStyle w:val="ListParagraph"/>
                              <w:numPr>
                                <w:ilvl w:val="0"/>
                                <w:numId w:val="10"/>
                              </w:numPr>
                              <w:rPr>
                                <w:rFonts w:ascii="Times" w:hAnsi="Times"/>
                              </w:rPr>
                            </w:pPr>
                            <w:r>
                              <w:rPr>
                                <w:rFonts w:ascii="Times" w:hAnsi="Times"/>
                              </w:rPr>
                              <w:t>Is there anyone else with whom you want to discuss the issue?</w:t>
                            </w:r>
                          </w:p>
                          <w:p w14:paraId="223E04F4" w14:textId="77777777" w:rsidR="00AA25CB" w:rsidRDefault="00AA25CB" w:rsidP="00AA25C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AE006" id="_x0000_s1039" type="#_x0000_t202" style="position:absolute;margin-left:0;margin-top:0;width:478.5pt;height:74.25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">
                <v:textbox>
                  <w:txbxContent>
                    <w:p w14:paraId="60EAC965" w14:textId="77777777" w:rsidR="00AA25CB" w:rsidRPr="001C3A17" w:rsidRDefault="00AA25CB" w:rsidP="00AA25CB">
                      <w:pPr>
                        <w:rPr>
                          <w:rFonts w:ascii="Times" w:hAnsi="Times"/>
                          <w:b/>
                          <w:bCs/>
                        </w:rPr>
                      </w:pPr>
                      <w:r w:rsidRPr="001C3A17">
                        <w:rPr>
                          <w:rFonts w:ascii="Times" w:hAnsi="Times"/>
                          <w:b/>
                          <w:bCs/>
                        </w:rPr>
                        <w:t>Mitigation strategy (</w:t>
                      </w:r>
                      <w:r>
                        <w:rPr>
                          <w:rFonts w:ascii="Times" w:hAnsi="Times"/>
                          <w:b/>
                          <w:bCs/>
                        </w:rPr>
                        <w:t>follow-up</w:t>
                      </w:r>
                      <w:r w:rsidRPr="001C3A17">
                        <w:rPr>
                          <w:rFonts w:ascii="Times" w:hAnsi="Times"/>
                          <w:b/>
                          <w:bCs/>
                        </w:rPr>
                        <w:t>s)</w:t>
                      </w:r>
                    </w:p>
                    <w:p w14:paraId="2A3D19CF" w14:textId="77777777" w:rsidR="00AA25CB" w:rsidRDefault="00AA25CB" w:rsidP="00AA25CB">
                      <w:pPr>
                        <w:rPr>
                          <w:rFonts w:ascii="Times" w:hAnsi="Times"/>
                        </w:rPr>
                      </w:pPr>
                      <w:r>
                        <w:rPr>
                          <w:rFonts w:ascii="Times" w:hAnsi="Times"/>
                        </w:rPr>
                        <w:t>Are there any follow-up items that need to take place?</w:t>
                      </w:r>
                    </w:p>
                    <w:p w14:paraId="0513E62E" w14:textId="77777777" w:rsidR="00AA25CB" w:rsidRDefault="00AA25CB" w:rsidP="00AA25CB">
                      <w:pPr>
                        <w:pStyle w:val="ListParagraph"/>
                        <w:numPr>
                          <w:ilvl w:val="0"/>
                          <w:numId w:val="10"/>
                        </w:numPr>
                        <w:rPr>
                          <w:rFonts w:ascii="Times" w:hAnsi="Times"/>
                        </w:rPr>
                      </w:pPr>
                      <w:r>
                        <w:rPr>
                          <w:rFonts w:ascii="Times" w:hAnsi="Times"/>
                        </w:rPr>
                        <w:t>Do you need to officially report what happened?</w:t>
                      </w:r>
                    </w:p>
                    <w:p w14:paraId="67722D3A" w14:textId="77777777" w:rsidR="00AA25CB" w:rsidRDefault="00AA25CB" w:rsidP="00AA25CB">
                      <w:pPr>
                        <w:pStyle w:val="ListParagraph"/>
                        <w:numPr>
                          <w:ilvl w:val="0"/>
                          <w:numId w:val="10"/>
                        </w:numPr>
                        <w:rPr>
                          <w:rFonts w:ascii="Times" w:hAnsi="Times"/>
                        </w:rPr>
                      </w:pPr>
                      <w:r>
                        <w:rPr>
                          <w:rFonts w:ascii="Times" w:hAnsi="Times"/>
                        </w:rPr>
                        <w:t>Is there anyone else with whom you want to discuss the issue?</w:t>
                      </w:r>
                    </w:p>
                    <w:p w14:paraId="223E04F4" w14:textId="77777777" w:rsidR="00AA25CB" w:rsidRDefault="00AA25CB" w:rsidP="00AA25CB"/>
                  </w:txbxContent>
                </v:textbox>
                <w10:wrap type="square" anchorx="margin"/>
              </v:shape>
            </w:pict>
          </mc:Fallback>
        </mc:AlternateContent>
      </w:r>
    </w:p>
    <w:p w14:paraId="303358A8" w14:textId="77777777" w:rsidR="00F1194F" w:rsidRDefault="00F1194F">
      <w:pPr>
        <w:spacing w:after="160" w:line="259" w:lineRule="auto"/>
        <w:rPr>
          <w:b/>
          <w:bCs/>
        </w:rPr>
      </w:pPr>
      <w:r>
        <w:rPr>
          <w:b/>
          <w:bCs/>
        </w:rPr>
        <w:br w:type="page"/>
      </w:r>
    </w:p>
    <w:p w14:paraId="4BB610F3" w14:textId="59C686EF" w:rsidR="00AA25CB" w:rsidRDefault="008E763B" w:rsidP="00F55F7E">
      <w:pPr>
        <w:jc w:val="center"/>
        <w:rPr>
          <w:b/>
          <w:bCs/>
        </w:rPr>
      </w:pPr>
      <w:bookmarkStart w:id="8" w:name="Communication_Protocols"/>
      <w:r>
        <w:rPr>
          <w:b/>
          <w:bCs/>
        </w:rPr>
        <w:lastRenderedPageBreak/>
        <w:t>COMMUNICATION PROTOCOLS</w:t>
      </w:r>
    </w:p>
    <w:bookmarkEnd w:id="8"/>
    <w:p w14:paraId="52FFCF16" w14:textId="77777777" w:rsidR="008E763B" w:rsidRPr="0033135C" w:rsidRDefault="008E763B" w:rsidP="00AA25CB">
      <w:pPr>
        <w:rPr>
          <w:b/>
          <w:bCs/>
        </w:rPr>
      </w:pPr>
    </w:p>
    <w:p w14:paraId="10B3A9E6" w14:textId="77777777" w:rsidR="00F07AB5" w:rsidRPr="00574B20" w:rsidRDefault="00F07AB5" w:rsidP="00F07AB5">
      <w:pPr>
        <w:rPr>
          <w:b/>
          <w:bCs/>
        </w:rPr>
      </w:pPr>
      <w:r w:rsidRPr="00574B20">
        <w:rPr>
          <w:b/>
          <w:bCs/>
        </w:rPr>
        <w:t>Communication protocols should have the following:</w:t>
      </w:r>
    </w:p>
    <w:p w14:paraId="5789A695" w14:textId="77777777" w:rsidR="00F07AB5" w:rsidRPr="009140F5" w:rsidRDefault="00F07AB5" w:rsidP="00F07AB5">
      <w:pPr>
        <w:pStyle w:val="ListParagraph"/>
        <w:numPr>
          <w:ilvl w:val="0"/>
          <w:numId w:val="10"/>
        </w:numPr>
        <w:rPr>
          <w:rFonts w:ascii="Times" w:hAnsi="Times"/>
        </w:rPr>
      </w:pPr>
      <w:r w:rsidRPr="00574B20">
        <w:rPr>
          <w:rFonts w:ascii="Times" w:hAnsi="Times"/>
        </w:rPr>
        <w:t>Contact person</w:t>
      </w:r>
      <w:r>
        <w:rPr>
          <w:rFonts w:ascii="Times" w:hAnsi="Times"/>
        </w:rPr>
        <w:t>(s) – this is a person that does NOT go into the field. This person does not necessarily need to be affiliated with the research project, but he/she/they should have a clear understanding of the team’s communication plan.</w:t>
      </w:r>
    </w:p>
    <w:p w14:paraId="56C88DA6" w14:textId="77777777" w:rsidR="00F07AB5" w:rsidRPr="009140F5" w:rsidRDefault="00F07AB5" w:rsidP="00F07AB5">
      <w:pPr>
        <w:pStyle w:val="ListParagraph"/>
        <w:numPr>
          <w:ilvl w:val="0"/>
          <w:numId w:val="10"/>
        </w:numPr>
        <w:rPr>
          <w:rFonts w:ascii="Times" w:hAnsi="Times"/>
        </w:rPr>
      </w:pPr>
      <w:r w:rsidRPr="00574B20">
        <w:rPr>
          <w:rFonts w:ascii="Times" w:hAnsi="Times"/>
        </w:rPr>
        <w:t>Communication method</w:t>
      </w:r>
      <w:r>
        <w:rPr>
          <w:rFonts w:ascii="Times" w:hAnsi="Times"/>
        </w:rPr>
        <w:t xml:space="preserve"> – this refers to the devices that are used to maintain communication between team members (in the event they split up) and their contact person. Cell phones can be the primary mode of communication but should </w:t>
      </w:r>
      <w:r>
        <w:rPr>
          <w:rFonts w:ascii="Times" w:hAnsi="Times"/>
          <w:b/>
          <w:bCs/>
        </w:rPr>
        <w:t>not</w:t>
      </w:r>
      <w:r>
        <w:rPr>
          <w:rFonts w:ascii="Times" w:hAnsi="Times"/>
        </w:rPr>
        <w:t xml:space="preserve"> be the </w:t>
      </w:r>
      <w:r>
        <w:rPr>
          <w:rFonts w:ascii="Times" w:hAnsi="Times"/>
          <w:b/>
          <w:bCs/>
        </w:rPr>
        <w:t>only</w:t>
      </w:r>
      <w:r>
        <w:rPr>
          <w:rFonts w:ascii="Times" w:hAnsi="Times"/>
        </w:rPr>
        <w:t xml:space="preserve"> method.</w:t>
      </w:r>
    </w:p>
    <w:p w14:paraId="66EF0C3E" w14:textId="77777777" w:rsidR="00F07AB5" w:rsidRPr="009140F5" w:rsidRDefault="00F07AB5" w:rsidP="00F07AB5">
      <w:pPr>
        <w:pStyle w:val="ListParagraph"/>
        <w:numPr>
          <w:ilvl w:val="0"/>
          <w:numId w:val="10"/>
        </w:numPr>
        <w:rPr>
          <w:rFonts w:ascii="Times" w:hAnsi="Times"/>
        </w:rPr>
      </w:pPr>
      <w:r w:rsidRPr="00574B20">
        <w:rPr>
          <w:rFonts w:ascii="Times" w:hAnsi="Times"/>
        </w:rPr>
        <w:t>Communication schedule</w:t>
      </w:r>
      <w:r>
        <w:rPr>
          <w:rFonts w:ascii="Times" w:hAnsi="Times"/>
        </w:rPr>
        <w:t xml:space="preserve"> – this refers to the timing of when contact person(s) and team members should expect to check in.</w:t>
      </w:r>
    </w:p>
    <w:p w14:paraId="7BB598C9" w14:textId="310506A3" w:rsidR="00F07AB5" w:rsidRDefault="00F07AB5" w:rsidP="00F07AB5">
      <w:pPr>
        <w:pStyle w:val="ListParagraph"/>
        <w:numPr>
          <w:ilvl w:val="0"/>
          <w:numId w:val="10"/>
        </w:numPr>
        <w:rPr>
          <w:rFonts w:ascii="Times" w:hAnsi="Times"/>
        </w:rPr>
      </w:pPr>
      <w:r w:rsidRPr="00574B20">
        <w:rPr>
          <w:rFonts w:ascii="Times" w:hAnsi="Times"/>
        </w:rPr>
        <w:t xml:space="preserve">Plan for </w:t>
      </w:r>
      <w:r>
        <w:rPr>
          <w:rFonts w:ascii="Times" w:hAnsi="Times"/>
        </w:rPr>
        <w:t xml:space="preserve">evacuation and </w:t>
      </w:r>
      <w:r w:rsidRPr="00574B20">
        <w:rPr>
          <w:rFonts w:ascii="Times" w:hAnsi="Times"/>
        </w:rPr>
        <w:t>emergencies</w:t>
      </w:r>
      <w:r>
        <w:rPr>
          <w:rFonts w:ascii="Times" w:hAnsi="Times"/>
        </w:rPr>
        <w:t xml:space="preserve"> – this includes (but isn’t limited to) how team members will respond in inclement weather, medical emergencies, car accidents or dangerous run-ins with wildlife or people. </w:t>
      </w:r>
    </w:p>
    <w:p w14:paraId="439E9936" w14:textId="310ED5EF" w:rsidR="0072430E" w:rsidRPr="00F55F7E" w:rsidRDefault="0072430E">
      <w:pPr>
        <w:spacing w:after="160" w:line="259" w:lineRule="auto"/>
        <w:rPr>
          <w:rFonts w:ascii="Times" w:hAnsi="Times"/>
        </w:rPr>
      </w:pPr>
      <w:r>
        <w:rPr>
          <w:noProof/>
        </w:rPr>
        <mc:AlternateContent>
          <mc:Choice Requires="wps">
            <w:drawing>
              <wp:anchor distT="0" distB="0" distL="114300" distR="114300" simplePos="0" relativeHeight="251695104" behindDoc="0" locked="0" layoutInCell="1" allowOverlap="1" wp14:anchorId="3AA16DF1" wp14:editId="471F092A">
                <wp:simplePos x="0" y="0"/>
                <wp:positionH relativeFrom="column">
                  <wp:posOffset>-128270</wp:posOffset>
                </wp:positionH>
                <wp:positionV relativeFrom="paragraph">
                  <wp:posOffset>142276</wp:posOffset>
                </wp:positionV>
                <wp:extent cx="6275266" cy="1617785"/>
                <wp:effectExtent l="0" t="0" r="11430" b="8255"/>
                <wp:wrapNone/>
                <wp:docPr id="1006762242" name="Text Box 1006762242"/>
                <wp:cNvGraphicFramePr/>
                <a:graphic xmlns:a="http://schemas.openxmlformats.org/drawingml/2006/main">
                  <a:graphicData uri="http://schemas.microsoft.com/office/word/2010/wordprocessingShape">
                    <wps:wsp>
                      <wps:cNvSpPr txBox="1"/>
                      <wps:spPr>
                        <a:xfrm>
                          <a:off x="0" y="0"/>
                          <a:ext cx="6275266" cy="1617785"/>
                        </a:xfrm>
                        <a:prstGeom prst="rect">
                          <a:avLst/>
                        </a:prstGeom>
                        <a:solidFill>
                          <a:schemeClr val="lt1"/>
                        </a:solidFill>
                        <a:ln w="6350">
                          <a:solidFill>
                            <a:prstClr val="black"/>
                          </a:solidFill>
                        </a:ln>
                      </wps:spPr>
                      <wps:txbx>
                        <w:txbxContent>
                          <w:p w14:paraId="0C716894" w14:textId="77777777" w:rsidR="0072430E" w:rsidRPr="0009191D" w:rsidRDefault="0072430E" w:rsidP="0072430E">
                            <w:pPr>
                              <w:pStyle w:val="CommentText"/>
                              <w:rPr>
                                <w:rFonts w:ascii="Times" w:hAnsi="Times"/>
                                <w:sz w:val="22"/>
                                <w:szCs w:val="22"/>
                              </w:rPr>
                            </w:pPr>
                            <w:r w:rsidRPr="0009191D">
                              <w:rPr>
                                <w:rFonts w:ascii="Times" w:hAnsi="Times"/>
                                <w:sz w:val="22"/>
                                <w:szCs w:val="22"/>
                              </w:rPr>
                              <w:t xml:space="preserve">Maisie and her team have standing times when they go into the field [Saturdays and Tuesday nights]. </w:t>
                            </w:r>
                            <w:r>
                              <w:rPr>
                                <w:rFonts w:ascii="Times" w:hAnsi="Times"/>
                                <w:sz w:val="22"/>
                                <w:szCs w:val="22"/>
                              </w:rPr>
                              <w:t xml:space="preserve"> Maisie will message c</w:t>
                            </w:r>
                            <w:r w:rsidRPr="0009191D">
                              <w:rPr>
                                <w:rFonts w:ascii="Times" w:hAnsi="Times"/>
                                <w:sz w:val="22"/>
                                <w:szCs w:val="22"/>
                              </w:rPr>
                              <w:t>ontact person [Dave]</w:t>
                            </w:r>
                            <w:r>
                              <w:rPr>
                                <w:rFonts w:ascii="Times" w:hAnsi="Times"/>
                                <w:sz w:val="22"/>
                                <w:szCs w:val="22"/>
                              </w:rPr>
                              <w:t xml:space="preserve"> when they leave State College as well as when they return</w:t>
                            </w:r>
                            <w:r w:rsidRPr="0009191D">
                              <w:rPr>
                                <w:rFonts w:ascii="Times" w:hAnsi="Times"/>
                                <w:sz w:val="22"/>
                                <w:szCs w:val="22"/>
                              </w:rPr>
                              <w:t>. Contact person should have the names of everyone going into the field.</w:t>
                            </w:r>
                          </w:p>
                          <w:p w14:paraId="75C5AAD0" w14:textId="77777777" w:rsidR="0072430E" w:rsidRPr="0009191D" w:rsidRDefault="0072430E" w:rsidP="0072430E">
                            <w:pPr>
                              <w:pStyle w:val="CommentText"/>
                              <w:rPr>
                                <w:rFonts w:ascii="Times" w:hAnsi="Times"/>
                                <w:sz w:val="22"/>
                                <w:szCs w:val="22"/>
                              </w:rPr>
                            </w:pPr>
                          </w:p>
                          <w:p w14:paraId="3B36DE7B" w14:textId="77777777" w:rsidR="0072430E" w:rsidRPr="008011B9" w:rsidRDefault="0072430E" w:rsidP="0072430E">
                            <w:pPr>
                              <w:pStyle w:val="CommentText"/>
                              <w:rPr>
                                <w:rFonts w:ascii="Times" w:hAnsi="Times"/>
                                <w:sz w:val="22"/>
                                <w:szCs w:val="22"/>
                              </w:rPr>
                            </w:pPr>
                            <w:r w:rsidRPr="0009191D">
                              <w:rPr>
                                <w:rFonts w:ascii="Times" w:hAnsi="Times"/>
                                <w:sz w:val="22"/>
                                <w:szCs w:val="22"/>
                              </w:rPr>
                              <w:t xml:space="preserve">SPOT communicators can be used between team members and outside contact person </w:t>
                            </w:r>
                            <w:r>
                              <w:rPr>
                                <w:rFonts w:ascii="Times" w:hAnsi="Times"/>
                                <w:sz w:val="22"/>
                                <w:szCs w:val="22"/>
                              </w:rPr>
                              <w:t xml:space="preserve">in the event that cell phones are not an option. SPOT communicators will also be used to contact </w:t>
                            </w:r>
                            <w:r w:rsidRPr="0009191D">
                              <w:rPr>
                                <w:rFonts w:ascii="Times" w:hAnsi="Times"/>
                                <w:sz w:val="22"/>
                                <w:szCs w:val="22"/>
                              </w:rPr>
                              <w:t>emergency respon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A16DF1" id="Text Box 1006762242" o:spid="_x0000_s1040" type="#_x0000_t202" style="position:absolute;margin-left:-10.1pt;margin-top:11.2pt;width:494.1pt;height:127.4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" fillcolor="white [3201]" strokeweight=".5pt">
                <v:textbox>
                  <w:txbxContent>
                    <w:p w14:paraId="0C716894" w14:textId="77777777" w:rsidR="0072430E" w:rsidRPr="0009191D" w:rsidRDefault="0072430E" w:rsidP="0072430E">
                      <w:pPr>
                        <w:pStyle w:val="CommentText"/>
                        <w:rPr>
                          <w:rFonts w:ascii="Times" w:hAnsi="Times"/>
                          <w:sz w:val="22"/>
                          <w:szCs w:val="22"/>
                        </w:rPr>
                      </w:pPr>
                      <w:r w:rsidRPr="0009191D">
                        <w:rPr>
                          <w:rFonts w:ascii="Times" w:hAnsi="Times"/>
                          <w:sz w:val="22"/>
                          <w:szCs w:val="22"/>
                        </w:rPr>
                        <w:t xml:space="preserve">Maisie and her team have standing times when they go into the field [Saturdays and Tuesday nights]. </w:t>
                      </w:r>
                      <w:r>
                        <w:rPr>
                          <w:rFonts w:ascii="Times" w:hAnsi="Times"/>
                          <w:sz w:val="22"/>
                          <w:szCs w:val="22"/>
                        </w:rPr>
                        <w:t xml:space="preserve"> Maisie will message c</w:t>
                      </w:r>
                      <w:r w:rsidRPr="0009191D">
                        <w:rPr>
                          <w:rFonts w:ascii="Times" w:hAnsi="Times"/>
                          <w:sz w:val="22"/>
                          <w:szCs w:val="22"/>
                        </w:rPr>
                        <w:t>ontact person [Dave]</w:t>
                      </w:r>
                      <w:r>
                        <w:rPr>
                          <w:rFonts w:ascii="Times" w:hAnsi="Times"/>
                          <w:sz w:val="22"/>
                          <w:szCs w:val="22"/>
                        </w:rPr>
                        <w:t xml:space="preserve"> when they leave State College as well as when they return</w:t>
                      </w:r>
                      <w:r w:rsidRPr="0009191D">
                        <w:rPr>
                          <w:rFonts w:ascii="Times" w:hAnsi="Times"/>
                          <w:sz w:val="22"/>
                          <w:szCs w:val="22"/>
                        </w:rPr>
                        <w:t>. Contact person should have the names of everyone going into the field.</w:t>
                      </w:r>
                    </w:p>
                    <w:p w14:paraId="75C5AAD0" w14:textId="77777777" w:rsidR="0072430E" w:rsidRPr="0009191D" w:rsidRDefault="0072430E" w:rsidP="0072430E">
                      <w:pPr>
                        <w:pStyle w:val="CommentText"/>
                        <w:rPr>
                          <w:rFonts w:ascii="Times" w:hAnsi="Times"/>
                          <w:sz w:val="22"/>
                          <w:szCs w:val="22"/>
                        </w:rPr>
                      </w:pPr>
                    </w:p>
                    <w:p w14:paraId="3B36DE7B" w14:textId="77777777" w:rsidR="0072430E" w:rsidRPr="008011B9" w:rsidRDefault="0072430E" w:rsidP="0072430E">
                      <w:pPr>
                        <w:pStyle w:val="CommentText"/>
                        <w:rPr>
                          <w:rFonts w:ascii="Times" w:hAnsi="Times"/>
                          <w:sz w:val="22"/>
                          <w:szCs w:val="22"/>
                        </w:rPr>
                      </w:pPr>
                      <w:r w:rsidRPr="0009191D">
                        <w:rPr>
                          <w:rFonts w:ascii="Times" w:hAnsi="Times"/>
                          <w:sz w:val="22"/>
                          <w:szCs w:val="22"/>
                        </w:rPr>
                        <w:t xml:space="preserve">SPOT communicators can be used between team members and outside contact person </w:t>
                      </w:r>
                      <w:proofErr w:type="gramStart"/>
                      <w:r>
                        <w:rPr>
                          <w:rFonts w:ascii="Times" w:hAnsi="Times"/>
                          <w:sz w:val="22"/>
                          <w:szCs w:val="22"/>
                        </w:rPr>
                        <w:t>in the event that</w:t>
                      </w:r>
                      <w:proofErr w:type="gramEnd"/>
                      <w:r>
                        <w:rPr>
                          <w:rFonts w:ascii="Times" w:hAnsi="Times"/>
                          <w:sz w:val="22"/>
                          <w:szCs w:val="22"/>
                        </w:rPr>
                        <w:t xml:space="preserve"> cell phones are not an option. SPOT communicators will also be used to contact </w:t>
                      </w:r>
                      <w:r w:rsidRPr="0009191D">
                        <w:rPr>
                          <w:rFonts w:ascii="Times" w:hAnsi="Times"/>
                          <w:sz w:val="22"/>
                          <w:szCs w:val="22"/>
                        </w:rPr>
                        <w:t>emergency responders.</w:t>
                      </w:r>
                    </w:p>
                  </w:txbxContent>
                </v:textbox>
              </v:shape>
            </w:pict>
          </mc:Fallback>
        </mc:AlternateContent>
      </w:r>
      <w:r w:rsidR="00F07AB5">
        <w:rPr>
          <w:rFonts w:ascii="Times" w:hAnsi="Times"/>
        </w:rPr>
        <w:br w:type="page"/>
      </w:r>
    </w:p>
    <w:p w14:paraId="6C4221DC" w14:textId="5AE05C02" w:rsidR="005A028A" w:rsidRPr="008E74C4" w:rsidRDefault="00F07AB5" w:rsidP="00E91322">
      <w:pPr>
        <w:pStyle w:val="ListParagraph"/>
        <w:jc w:val="center"/>
        <w:rPr>
          <w:rFonts w:ascii="Times New Roman" w:eastAsia="Times New Roman" w:hAnsi="Times New Roman" w:cs="Times New Roman"/>
          <w:b/>
          <w:bCs/>
        </w:rPr>
      </w:pPr>
      <w:bookmarkStart w:id="9" w:name="Suggested_Scripts"/>
      <w:r w:rsidRPr="00B27D5F">
        <w:rPr>
          <w:rFonts w:ascii="Times New Roman" w:hAnsi="Times New Roman" w:cs="Times New Roman"/>
          <w:b/>
          <w:bCs/>
        </w:rPr>
        <w:lastRenderedPageBreak/>
        <w:t>SUGGESTED SCRIPTS</w:t>
      </w:r>
    </w:p>
    <w:bookmarkEnd w:id="9"/>
    <w:p w14:paraId="71B16EF7" w14:textId="25D7EA20" w:rsidR="00C17F37" w:rsidRDefault="00C17F37" w:rsidP="000B7337">
      <w:pPr>
        <w:rPr>
          <w:u w:val="single"/>
        </w:rPr>
      </w:pPr>
    </w:p>
    <w:p w14:paraId="3C7039A9" w14:textId="58065151" w:rsidR="000B7337" w:rsidRPr="00FD2A9D" w:rsidRDefault="000B7337" w:rsidP="000B7337">
      <w:pPr>
        <w:rPr>
          <w:u w:val="single"/>
        </w:rPr>
      </w:pPr>
      <w:r w:rsidRPr="00FD2A9D">
        <w:rPr>
          <w:u w:val="single"/>
        </w:rPr>
        <w:t>GENERAL TIPS FOR INTERACTING WITH PEOPLE OUTSIDE YOUR TEAM:</w:t>
      </w:r>
    </w:p>
    <w:p w14:paraId="605BB720" w14:textId="77777777" w:rsidR="00FD2A9D" w:rsidRPr="00B27D5F" w:rsidRDefault="000B7337" w:rsidP="00FD2A9D">
      <w:pPr>
        <w:pStyle w:val="ListParagraph"/>
        <w:numPr>
          <w:ilvl w:val="0"/>
          <w:numId w:val="10"/>
        </w:numPr>
        <w:rPr>
          <w:rFonts w:ascii="Times New Roman" w:hAnsi="Times New Roman" w:cs="Times New Roman"/>
        </w:rPr>
      </w:pPr>
      <w:r w:rsidRPr="00B27D5F">
        <w:rPr>
          <w:rFonts w:ascii="Times New Roman" w:hAnsi="Times New Roman" w:cs="Times New Roman"/>
        </w:rPr>
        <w:t>Be confident and demonstrate that you have a right to be there!</w:t>
      </w:r>
    </w:p>
    <w:p w14:paraId="74B1ED8C" w14:textId="037E2E51" w:rsidR="000B7337" w:rsidRPr="00B27D5F" w:rsidRDefault="00FD2A9D" w:rsidP="00F55F7E">
      <w:pPr>
        <w:pStyle w:val="ListParagraph"/>
        <w:numPr>
          <w:ilvl w:val="1"/>
          <w:numId w:val="10"/>
        </w:numPr>
        <w:rPr>
          <w:rFonts w:ascii="Times New Roman" w:hAnsi="Times New Roman" w:cs="Times New Roman"/>
        </w:rPr>
      </w:pPr>
      <w:r w:rsidRPr="00B27D5F">
        <w:rPr>
          <w:rFonts w:ascii="Times New Roman" w:hAnsi="Times New Roman" w:cs="Times New Roman"/>
        </w:rPr>
        <w:t>Try to acknowledge the person first. Don’t be a surprise! (Think bear safety)</w:t>
      </w:r>
    </w:p>
    <w:p w14:paraId="68F3127C" w14:textId="3AC862CA" w:rsidR="000B7337" w:rsidRPr="00B27D5F" w:rsidRDefault="000B7337" w:rsidP="00F55F7E">
      <w:pPr>
        <w:pStyle w:val="ListParagraph"/>
        <w:numPr>
          <w:ilvl w:val="1"/>
          <w:numId w:val="10"/>
        </w:numPr>
        <w:rPr>
          <w:rFonts w:ascii="Times New Roman" w:hAnsi="Times New Roman" w:cs="Times New Roman"/>
        </w:rPr>
      </w:pPr>
      <w:r w:rsidRPr="00B27D5F">
        <w:rPr>
          <w:rFonts w:ascii="Times New Roman" w:hAnsi="Times New Roman" w:cs="Times New Roman"/>
        </w:rPr>
        <w:t>Permits, official logos, etc. can help!</w:t>
      </w:r>
    </w:p>
    <w:p w14:paraId="65123FCE" w14:textId="14A0FD4C" w:rsidR="00B27D5F" w:rsidRPr="00B27D5F" w:rsidRDefault="000B7337" w:rsidP="000B7337">
      <w:pPr>
        <w:pStyle w:val="ListParagraph"/>
        <w:numPr>
          <w:ilvl w:val="0"/>
          <w:numId w:val="10"/>
        </w:numPr>
        <w:rPr>
          <w:rFonts w:ascii="Times New Roman" w:hAnsi="Times New Roman" w:cs="Times New Roman"/>
        </w:rPr>
      </w:pPr>
      <w:r w:rsidRPr="00B27D5F">
        <w:rPr>
          <w:rFonts w:ascii="Times New Roman" w:hAnsi="Times New Roman" w:cs="Times New Roman"/>
        </w:rPr>
        <w:t>If they are concerned or curious about what you are doing, try to establish common ground.</w:t>
      </w:r>
    </w:p>
    <w:p w14:paraId="6EA86DBB" w14:textId="7F220879" w:rsidR="000B7337" w:rsidRPr="00B27D5F" w:rsidRDefault="00DD11A6" w:rsidP="00B27D5F">
      <w:pPr>
        <w:pStyle w:val="ListParagraph"/>
        <w:numPr>
          <w:ilvl w:val="0"/>
          <w:numId w:val="10"/>
        </w:numPr>
        <w:rPr>
          <w:rFonts w:ascii="Times New Roman" w:hAnsi="Times New Roman" w:cs="Times New Roman"/>
        </w:rPr>
      </w:pPr>
      <w:r w:rsidRPr="00B27D5F">
        <w:rPr>
          <w:rFonts w:ascii="Times New Roman" w:hAnsi="Times New Roman" w:cs="Times New Roman"/>
          <w:noProof/>
        </w:rPr>
        <mc:AlternateContent>
          <mc:Choice Requires="wps">
            <w:drawing>
              <wp:anchor distT="0" distB="0" distL="114300" distR="114300" simplePos="0" relativeHeight="251693056" behindDoc="0" locked="0" layoutInCell="1" allowOverlap="1" wp14:anchorId="7B28D73F" wp14:editId="76E2181A">
                <wp:simplePos x="0" y="0"/>
                <wp:positionH relativeFrom="column">
                  <wp:posOffset>-128270</wp:posOffset>
                </wp:positionH>
                <wp:positionV relativeFrom="paragraph">
                  <wp:posOffset>340995</wp:posOffset>
                </wp:positionV>
                <wp:extent cx="6275070" cy="669290"/>
                <wp:effectExtent l="0" t="0" r="11430" b="16510"/>
                <wp:wrapTopAndBottom/>
                <wp:docPr id="597869184" name="Text Box 597869184"/>
                <wp:cNvGraphicFramePr/>
                <a:graphic xmlns:a="http://schemas.openxmlformats.org/drawingml/2006/main">
                  <a:graphicData uri="http://schemas.microsoft.com/office/word/2010/wordprocessingShape">
                    <wps:wsp>
                      <wps:cNvSpPr txBox="1"/>
                      <wps:spPr>
                        <a:xfrm>
                          <a:off x="0" y="0"/>
                          <a:ext cx="6275070" cy="669290"/>
                        </a:xfrm>
                        <a:prstGeom prst="rect">
                          <a:avLst/>
                        </a:prstGeom>
                        <a:solidFill>
                          <a:schemeClr val="lt1"/>
                        </a:solidFill>
                        <a:ln w="6350">
                          <a:solidFill>
                            <a:prstClr val="black"/>
                          </a:solidFill>
                        </a:ln>
                      </wps:spPr>
                      <wps:txbx>
                        <w:txbxContent>
                          <w:p w14:paraId="69969ABC" w14:textId="19B9B42E" w:rsidR="00F07AB5" w:rsidRPr="008011B9" w:rsidRDefault="00F07AB5" w:rsidP="00F07AB5">
                            <w:pPr>
                              <w:pStyle w:val="CommentText"/>
                              <w:rPr>
                                <w:rFonts w:ascii="Times" w:hAnsi="Times"/>
                                <w:sz w:val="22"/>
                                <w:szCs w:val="22"/>
                              </w:rPr>
                            </w:pPr>
                            <w:r>
                              <w:rPr>
                                <w:rFonts w:ascii="Times" w:hAnsi="Times"/>
                                <w:sz w:val="22"/>
                                <w:szCs w:val="22"/>
                              </w:rPr>
                              <w:t xml:space="preserve">Hello, my name is _______ and I am a __________. We are working on research for __________ studying _________. We are doing this work because ______________. </w:t>
                            </w:r>
                            <w:r w:rsidR="000B7337">
                              <w:rPr>
                                <w:rFonts w:ascii="Times" w:hAnsi="Times"/>
                                <w:sz w:val="22"/>
                                <w:szCs w:val="22"/>
                              </w:rPr>
                              <w:t xml:space="preserve">We also really care about ____ and are working to ensure the </w:t>
                            </w:r>
                            <w:r w:rsidR="00C17F37">
                              <w:rPr>
                                <w:rFonts w:ascii="Times" w:hAnsi="Times"/>
                                <w:sz w:val="22"/>
                                <w:szCs w:val="22"/>
                              </w:rPr>
                              <w:t>land is healthy in the fu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28D73F" id="Text Box 597869184" o:spid="_x0000_s1041" type="#_x0000_t202" style="position:absolute;left:0;text-align:left;margin-left:-10.1pt;margin-top:26.85pt;width:494.1pt;height:52.7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" fillcolor="white [3201]" strokeweight=".5pt">
                <v:textbox>
                  <w:txbxContent>
                    <w:p w14:paraId="69969ABC" w14:textId="19B9B42E" w:rsidR="00F07AB5" w:rsidRPr="008011B9" w:rsidRDefault="00F07AB5" w:rsidP="00F07AB5">
                      <w:pPr>
                        <w:pStyle w:val="CommentText"/>
                        <w:rPr>
                          <w:rFonts w:ascii="Times" w:hAnsi="Times"/>
                          <w:sz w:val="22"/>
                          <w:szCs w:val="22"/>
                        </w:rPr>
                      </w:pPr>
                      <w:r>
                        <w:rPr>
                          <w:rFonts w:ascii="Times" w:hAnsi="Times"/>
                          <w:sz w:val="22"/>
                          <w:szCs w:val="22"/>
                        </w:rPr>
                        <w:t xml:space="preserve">Hello, my name is _______ and I am a __________. We are working on research for __________ studying _________. We are doing this work because ______________. </w:t>
                      </w:r>
                      <w:r w:rsidR="000B7337">
                        <w:rPr>
                          <w:rFonts w:ascii="Times" w:hAnsi="Times"/>
                          <w:sz w:val="22"/>
                          <w:szCs w:val="22"/>
                        </w:rPr>
                        <w:t xml:space="preserve">We also really care about ____ and are working to ensure the </w:t>
                      </w:r>
                      <w:r w:rsidR="00C17F37">
                        <w:rPr>
                          <w:rFonts w:ascii="Times" w:hAnsi="Times"/>
                          <w:sz w:val="22"/>
                          <w:szCs w:val="22"/>
                        </w:rPr>
                        <w:t>land is healthy in the future.</w:t>
                      </w:r>
                    </w:p>
                  </w:txbxContent>
                </v:textbox>
                <w10:wrap type="topAndBottom"/>
              </v:shape>
            </w:pict>
          </mc:Fallback>
        </mc:AlternateContent>
      </w:r>
      <w:r w:rsidR="00B27D5F" w:rsidRPr="00B27D5F">
        <w:rPr>
          <w:rFonts w:ascii="Times New Roman" w:hAnsi="Times New Roman" w:cs="Times New Roman"/>
          <w:u w:val="single"/>
        </w:rPr>
        <w:t>I</w:t>
      </w:r>
      <w:r w:rsidR="000B7337" w:rsidRPr="00B27D5F">
        <w:rPr>
          <w:rFonts w:ascii="Times New Roman" w:hAnsi="Times New Roman" w:cs="Times New Roman"/>
        </w:rPr>
        <w:t>f you feel threatened, use your exit strategies!</w:t>
      </w:r>
    </w:p>
    <w:p w14:paraId="153321B7" w14:textId="38D3D452" w:rsidR="00C67E1D" w:rsidRDefault="00C67E1D" w:rsidP="00C67E1D">
      <w:pPr>
        <w:rPr>
          <w:u w:val="single"/>
        </w:rPr>
      </w:pPr>
    </w:p>
    <w:p w14:paraId="4C98ADF5" w14:textId="0F671C17" w:rsidR="00C67E1D" w:rsidRPr="00B27D5F" w:rsidRDefault="00FD2A9D" w:rsidP="00C67E1D">
      <w:r w:rsidRPr="00B27D5F">
        <w:t>Using a</w:t>
      </w:r>
      <w:r w:rsidR="00C67E1D" w:rsidRPr="00B27D5F">
        <w:t xml:space="preserve"> </w:t>
      </w:r>
      <w:r w:rsidRPr="00B27D5F">
        <w:t>semi-structured</w:t>
      </w:r>
      <w:r w:rsidR="00C67E1D" w:rsidRPr="00B27D5F">
        <w:t xml:space="preserve"> script, </w:t>
      </w:r>
      <w:r w:rsidRPr="00B27D5F">
        <w:t xml:space="preserve">and </w:t>
      </w:r>
      <w:r w:rsidR="00C67E1D" w:rsidRPr="00B27D5F">
        <w:t xml:space="preserve">having business or poster cards with more information, can help when </w:t>
      </w:r>
      <w:r w:rsidRPr="00B27D5F">
        <w:t>field teams when they’re</w:t>
      </w:r>
      <w:r w:rsidR="00C67E1D" w:rsidRPr="00B27D5F">
        <w:t xml:space="preserve"> caught off guard</w:t>
      </w:r>
      <w:r w:rsidRPr="00B27D5F">
        <w:t xml:space="preserve"> by </w:t>
      </w:r>
      <w:r w:rsidR="000B52B9" w:rsidRPr="00B27D5F">
        <w:t>other people.</w:t>
      </w:r>
    </w:p>
    <w:p w14:paraId="053AC506" w14:textId="4E400CB4" w:rsidR="00C67E1D" w:rsidRPr="00B27D5F" w:rsidRDefault="00C67E1D" w:rsidP="00F55F7E">
      <w:pPr>
        <w:ind w:left="720"/>
      </w:pPr>
      <w:r w:rsidRPr="00B27D5F">
        <w:t>Although MSF and Camp are frequently visited by locals, I am always caught off guard when I see people</w:t>
      </w:r>
      <w:r w:rsidR="000B52B9" w:rsidRPr="00B27D5F">
        <w:t xml:space="preserve"> or when people approach me with questions.</w:t>
      </w:r>
    </w:p>
    <w:p w14:paraId="629F352A" w14:textId="50F62846" w:rsidR="00C67E1D" w:rsidRPr="00B27D5F" w:rsidRDefault="00C67E1D" w:rsidP="00C67E1D"/>
    <w:p w14:paraId="0BD9A099" w14:textId="0A343E25" w:rsidR="009765C3" w:rsidRPr="00B27D5F" w:rsidRDefault="00921D5D" w:rsidP="00C67E1D">
      <w:r w:rsidRPr="00B27D5F">
        <w:rPr>
          <w:noProof/>
        </w:rPr>
        <w:drawing>
          <wp:anchor distT="0" distB="0" distL="114300" distR="114300" simplePos="0" relativeHeight="251705344" behindDoc="0" locked="0" layoutInCell="1" allowOverlap="1" wp14:anchorId="409877FA" wp14:editId="63E851B4">
            <wp:simplePos x="0" y="0"/>
            <wp:positionH relativeFrom="column">
              <wp:posOffset>392577</wp:posOffset>
            </wp:positionH>
            <wp:positionV relativeFrom="page">
              <wp:posOffset>5252817</wp:posOffset>
            </wp:positionV>
            <wp:extent cx="5002530" cy="2330450"/>
            <wp:effectExtent l="0" t="0" r="1270" b="6350"/>
            <wp:wrapTopAndBottom/>
            <wp:docPr id="2036171980" name="Picture 2036171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528448" name=""/>
                    <pic:cNvPicPr/>
                  </pic:nvPicPr>
                  <pic:blipFill rotWithShape="1">
                    <a:blip r:embed="rId14">
                      <a:extLst>
                        <a:ext uri="{28A0092B-C50C-407E-A947-70E740481C1C}">
                          <a14:useLocalDpi xmlns:a14="http://schemas.microsoft.com/office/drawing/2010/main" val="0"/>
                        </a:ext>
                      </a:extLst>
                    </a:blip>
                    <a:srcRect t="8090" b="9087"/>
                    <a:stretch/>
                  </pic:blipFill>
                  <pic:spPr bwMode="auto">
                    <a:xfrm>
                      <a:off x="0" y="0"/>
                      <a:ext cx="5002530" cy="2330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B52B9" w:rsidRPr="00B27D5F">
        <w:t>These resources aren’t limited to dealing with conflict. H</w:t>
      </w:r>
      <w:r w:rsidR="009765C3" w:rsidRPr="00B27D5F">
        <w:t xml:space="preserve">anging/displaying signage or postcards letting people know there is ongoing research can a) </w:t>
      </w:r>
      <w:r w:rsidR="000B52B9" w:rsidRPr="00B27D5F">
        <w:t xml:space="preserve">inform people about </w:t>
      </w:r>
      <w:r w:rsidR="00DD11A6" w:rsidRPr="00B27D5F">
        <w:t xml:space="preserve">ongoing science in their areas </w:t>
      </w:r>
      <w:r w:rsidR="009765C3" w:rsidRPr="00B27D5F">
        <w:t>and b) encourage engagement</w:t>
      </w:r>
      <w:r w:rsidR="00E91322" w:rsidRPr="00B27D5F">
        <w:t>.</w:t>
      </w:r>
      <w:r w:rsidR="005A028A" w:rsidRPr="00B27D5F">
        <w:t xml:space="preserve"> </w:t>
      </w:r>
      <w:r w:rsidR="00DD11A6" w:rsidRPr="00B27D5F">
        <w:t>Having a written business card with additional resources</w:t>
      </w:r>
      <w:r w:rsidR="005A028A" w:rsidRPr="00B27D5F">
        <w:t xml:space="preserve"> c</w:t>
      </w:r>
      <w:r w:rsidR="001652BC" w:rsidRPr="00B27D5F">
        <w:t xml:space="preserve">an also be </w:t>
      </w:r>
      <w:r w:rsidR="00DD11A6" w:rsidRPr="00B27D5F">
        <w:t xml:space="preserve">a </w:t>
      </w:r>
      <w:r w:rsidR="001652BC" w:rsidRPr="00B27D5F">
        <w:t>useful</w:t>
      </w:r>
      <w:r w:rsidR="00DD11A6" w:rsidRPr="00B27D5F">
        <w:t xml:space="preserve"> “exit” strategy</w:t>
      </w:r>
      <w:r w:rsidR="001652BC" w:rsidRPr="00B27D5F">
        <w:t xml:space="preserve"> when conversations are running too long.</w:t>
      </w:r>
    </w:p>
    <w:p w14:paraId="4F1BA725" w14:textId="18FC9B90" w:rsidR="001652BC" w:rsidRDefault="001652BC" w:rsidP="00C67E1D">
      <w:pPr>
        <w:rPr>
          <w:u w:val="single"/>
        </w:rPr>
      </w:pPr>
    </w:p>
    <w:p w14:paraId="4B696FF7" w14:textId="447E88C6" w:rsidR="001652BC" w:rsidRPr="00B27D5F" w:rsidRDefault="001652BC" w:rsidP="00C67E1D">
      <w:r w:rsidRPr="00B27D5F">
        <w:t>This section</w:t>
      </w:r>
      <w:r w:rsidR="00075879" w:rsidRPr="00B27D5F">
        <w:t xml:space="preserve">, along with recent </w:t>
      </w:r>
      <w:r w:rsidR="00574149" w:rsidRPr="00B27D5F">
        <w:t xml:space="preserve">hate crimes and murders in the news, </w:t>
      </w:r>
      <w:r w:rsidRPr="00B27D5F">
        <w:t xml:space="preserve">reiterates the </w:t>
      </w:r>
      <w:r w:rsidR="00075879" w:rsidRPr="00B27D5F">
        <w:t xml:space="preserve">differences in risk based on identity. If you feel unsafe or uncomfortable, you have a right to an exit strategy. Work in groups whenever </w:t>
      </w:r>
      <w:r w:rsidR="00574149" w:rsidRPr="00B27D5F">
        <w:t>possible and</w:t>
      </w:r>
      <w:r w:rsidR="00075879" w:rsidRPr="00B27D5F">
        <w:t xml:space="preserve"> be conscious where you are sending field members.</w:t>
      </w:r>
    </w:p>
    <w:p w14:paraId="0DB04B1A" w14:textId="77777777" w:rsidR="005C5B65" w:rsidRPr="00B27D5F" w:rsidRDefault="005C5B65" w:rsidP="00C67E1D"/>
    <w:p w14:paraId="4B6E7BF8" w14:textId="77777777" w:rsidR="003B0CCB" w:rsidRPr="00B27D5F" w:rsidRDefault="005C5B65" w:rsidP="00C67E1D">
      <w:r w:rsidRPr="00B27D5F">
        <w:t xml:space="preserve">It’s important to know the people and the culture of the area you are going to. </w:t>
      </w:r>
      <w:r w:rsidR="00E91322" w:rsidRPr="00B27D5F">
        <w:t>How might the perception of science, universities, government organizations help or hurt your efforts to build connection?</w:t>
      </w:r>
    </w:p>
    <w:p w14:paraId="33DC7DAE" w14:textId="70169D64" w:rsidR="005C5B65" w:rsidRDefault="00C17F37" w:rsidP="00C67E1D">
      <w:pPr>
        <w:rPr>
          <w:u w:val="single"/>
        </w:rPr>
      </w:pPr>
      <w:r w:rsidRPr="00C17F37">
        <w:rPr>
          <w:u w:val="single"/>
        </w:rPr>
        <w:lastRenderedPageBreak/>
        <w:t xml:space="preserve"> </w:t>
      </w:r>
    </w:p>
    <w:p w14:paraId="3DCD4DBF" w14:textId="7F1A9290" w:rsidR="003B0CCB" w:rsidRDefault="003B0CCB" w:rsidP="00481E26">
      <w:pPr>
        <w:rPr>
          <w:u w:val="single"/>
        </w:rPr>
      </w:pPr>
    </w:p>
    <w:p w14:paraId="1235443B" w14:textId="59F4B910" w:rsidR="003B0CCB" w:rsidRPr="00B27D5F" w:rsidRDefault="003B0CCB" w:rsidP="00481E26">
      <w:r w:rsidRPr="00B27D5F">
        <w:t>GENERAL TIPS FOR BEING A GOOD BYSTANDER</w:t>
      </w:r>
    </w:p>
    <w:p w14:paraId="3962413C" w14:textId="1001CCD1" w:rsidR="003B0CCB" w:rsidRPr="00B27D5F" w:rsidRDefault="003B0CCB" w:rsidP="003B0CCB">
      <w:pPr>
        <w:pStyle w:val="ListParagraph"/>
        <w:numPr>
          <w:ilvl w:val="0"/>
          <w:numId w:val="10"/>
        </w:numPr>
        <w:rPr>
          <w:rFonts w:ascii="Times New Roman" w:hAnsi="Times New Roman" w:cs="Times New Roman"/>
        </w:rPr>
      </w:pPr>
      <w:r w:rsidRPr="00B27D5F">
        <w:rPr>
          <w:rFonts w:ascii="Times New Roman" w:hAnsi="Times New Roman" w:cs="Times New Roman"/>
        </w:rPr>
        <w:t>If you see or hear something, say something.</w:t>
      </w:r>
    </w:p>
    <w:p w14:paraId="01687C7E" w14:textId="39759261" w:rsidR="003B0CCB" w:rsidRPr="00B27D5F" w:rsidRDefault="00921D5D" w:rsidP="003B0CCB">
      <w:pPr>
        <w:pStyle w:val="ListParagraph"/>
        <w:numPr>
          <w:ilvl w:val="0"/>
          <w:numId w:val="10"/>
        </w:numPr>
        <w:rPr>
          <w:rFonts w:ascii="Times New Roman" w:hAnsi="Times New Roman" w:cs="Times New Roman"/>
        </w:rPr>
      </w:pPr>
      <w:r w:rsidRPr="00B27D5F">
        <w:rPr>
          <w:rFonts w:ascii="Times New Roman" w:hAnsi="Times New Roman" w:cs="Times New Roman"/>
          <w:noProof/>
        </w:rPr>
        <mc:AlternateContent>
          <mc:Choice Requires="wps">
            <w:drawing>
              <wp:anchor distT="0" distB="0" distL="114300" distR="114300" simplePos="0" relativeHeight="251697152" behindDoc="0" locked="0" layoutInCell="1" allowOverlap="1" wp14:anchorId="10FFA007" wp14:editId="6D72DFE6">
                <wp:simplePos x="0" y="0"/>
                <wp:positionH relativeFrom="column">
                  <wp:posOffset>-79082</wp:posOffset>
                </wp:positionH>
                <wp:positionV relativeFrom="paragraph">
                  <wp:posOffset>314862</wp:posOffset>
                </wp:positionV>
                <wp:extent cx="6275070" cy="630555"/>
                <wp:effectExtent l="0" t="0" r="11430" b="17145"/>
                <wp:wrapTopAndBottom/>
                <wp:docPr id="1935343290" name="Text Box 1935343290"/>
                <wp:cNvGraphicFramePr/>
                <a:graphic xmlns:a="http://schemas.openxmlformats.org/drawingml/2006/main">
                  <a:graphicData uri="http://schemas.microsoft.com/office/word/2010/wordprocessingShape">
                    <wps:wsp>
                      <wps:cNvSpPr txBox="1"/>
                      <wps:spPr>
                        <a:xfrm>
                          <a:off x="0" y="0"/>
                          <a:ext cx="6275070" cy="630555"/>
                        </a:xfrm>
                        <a:prstGeom prst="rect">
                          <a:avLst/>
                        </a:prstGeom>
                        <a:solidFill>
                          <a:schemeClr val="lt1"/>
                        </a:solidFill>
                        <a:ln w="6350">
                          <a:solidFill>
                            <a:prstClr val="black"/>
                          </a:solidFill>
                        </a:ln>
                      </wps:spPr>
                      <wps:txbx>
                        <w:txbxContent>
                          <w:p w14:paraId="14BD96F8" w14:textId="24512E9B" w:rsidR="00C17F37" w:rsidRDefault="00C17F37" w:rsidP="00C17F37">
                            <w:pPr>
                              <w:pStyle w:val="CommentText"/>
                              <w:rPr>
                                <w:rFonts w:ascii="Times" w:hAnsi="Times"/>
                                <w:sz w:val="22"/>
                                <w:szCs w:val="22"/>
                              </w:rPr>
                            </w:pPr>
                            <w:r>
                              <w:rPr>
                                <w:rFonts w:ascii="Times" w:hAnsi="Times"/>
                                <w:sz w:val="22"/>
                                <w:szCs w:val="22"/>
                              </w:rPr>
                              <w:t>Hey, I don’t think that joke was as funny as you intended.</w:t>
                            </w:r>
                          </w:p>
                          <w:p w14:paraId="4855543A" w14:textId="77777777" w:rsidR="00C17F37" w:rsidRDefault="00C17F37" w:rsidP="00C17F37">
                            <w:pPr>
                              <w:pStyle w:val="CommentText"/>
                              <w:rPr>
                                <w:rFonts w:ascii="Times" w:hAnsi="Times"/>
                                <w:sz w:val="22"/>
                                <w:szCs w:val="22"/>
                              </w:rPr>
                            </w:pPr>
                            <w:r>
                              <w:rPr>
                                <w:rFonts w:ascii="Times" w:hAnsi="Times"/>
                                <w:sz w:val="22"/>
                                <w:szCs w:val="22"/>
                              </w:rPr>
                              <w:t>Can you please explain what you mean by _____?</w:t>
                            </w:r>
                          </w:p>
                          <w:p w14:paraId="0C8D0E63" w14:textId="5975BB3C" w:rsidR="00C17F37" w:rsidRPr="008011B9" w:rsidRDefault="00C17F37" w:rsidP="00C17F37">
                            <w:pPr>
                              <w:pStyle w:val="CommentText"/>
                              <w:rPr>
                                <w:rFonts w:ascii="Times" w:hAnsi="Times"/>
                                <w:sz w:val="22"/>
                                <w:szCs w:val="22"/>
                              </w:rPr>
                            </w:pPr>
                            <w:r>
                              <w:rPr>
                                <w:rFonts w:ascii="Times" w:hAnsi="Times"/>
                                <w:sz w:val="22"/>
                                <w:szCs w:val="22"/>
                              </w:rPr>
                              <w:t>Why do you think ______?</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FFA007" id="Text Box 1935343290" o:spid="_x0000_s1042" type="#_x0000_t202" style="position:absolute;left:0;text-align:left;margin-left:-6.25pt;margin-top:24.8pt;width:494.1pt;height:49.6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" fillcolor="white [3201]" strokeweight=".5pt">
                <v:textbox>
                  <w:txbxContent>
                    <w:p w14:paraId="14BD96F8" w14:textId="24512E9B" w:rsidR="00C17F37" w:rsidRDefault="00C17F37" w:rsidP="00C17F37">
                      <w:pPr>
                        <w:pStyle w:val="CommentText"/>
                        <w:rPr>
                          <w:rFonts w:ascii="Times" w:hAnsi="Times"/>
                          <w:sz w:val="22"/>
                          <w:szCs w:val="22"/>
                        </w:rPr>
                      </w:pPr>
                      <w:r>
                        <w:rPr>
                          <w:rFonts w:ascii="Times" w:hAnsi="Times"/>
                          <w:sz w:val="22"/>
                          <w:szCs w:val="22"/>
                        </w:rPr>
                        <w:t>Hey, I don’t think that joke was as funny as you intended.</w:t>
                      </w:r>
                    </w:p>
                    <w:p w14:paraId="4855543A" w14:textId="77777777" w:rsidR="00C17F37" w:rsidRDefault="00C17F37" w:rsidP="00C17F37">
                      <w:pPr>
                        <w:pStyle w:val="CommentText"/>
                        <w:rPr>
                          <w:rFonts w:ascii="Times" w:hAnsi="Times"/>
                          <w:sz w:val="22"/>
                          <w:szCs w:val="22"/>
                        </w:rPr>
                      </w:pPr>
                      <w:r>
                        <w:rPr>
                          <w:rFonts w:ascii="Times" w:hAnsi="Times"/>
                          <w:sz w:val="22"/>
                          <w:szCs w:val="22"/>
                        </w:rPr>
                        <w:t>Can you please explain what you mean by _____?</w:t>
                      </w:r>
                    </w:p>
                    <w:p w14:paraId="0C8D0E63" w14:textId="5975BB3C" w:rsidR="00C17F37" w:rsidRPr="008011B9" w:rsidRDefault="00C17F37" w:rsidP="00C17F37">
                      <w:pPr>
                        <w:pStyle w:val="CommentText"/>
                        <w:rPr>
                          <w:rFonts w:ascii="Times" w:hAnsi="Times"/>
                          <w:sz w:val="22"/>
                          <w:szCs w:val="22"/>
                        </w:rPr>
                      </w:pPr>
                      <w:r>
                        <w:rPr>
                          <w:rFonts w:ascii="Times" w:hAnsi="Times"/>
                          <w:sz w:val="22"/>
                          <w:szCs w:val="22"/>
                        </w:rPr>
                        <w:t>Why do you think ______?</w:t>
                      </w:r>
                    </w:p>
                  </w:txbxContent>
                </v:textbox>
                <w10:wrap type="topAndBottom"/>
              </v:shape>
            </w:pict>
          </mc:Fallback>
        </mc:AlternateContent>
      </w:r>
      <w:r w:rsidR="003B0CCB" w:rsidRPr="00B27D5F">
        <w:rPr>
          <w:rFonts w:ascii="Times New Roman" w:hAnsi="Times New Roman" w:cs="Times New Roman"/>
        </w:rPr>
        <w:t>Try to imagine how you would feel in that position.</w:t>
      </w:r>
    </w:p>
    <w:p w14:paraId="1BA0C0E3" w14:textId="77777777" w:rsidR="003B0CCB" w:rsidRDefault="003B0CCB" w:rsidP="005331C9">
      <w:pPr>
        <w:rPr>
          <w:u w:val="single"/>
        </w:rPr>
      </w:pPr>
    </w:p>
    <w:p w14:paraId="03BBF27A" w14:textId="54956626" w:rsidR="005331C9" w:rsidRPr="00B27D5F" w:rsidRDefault="005331C9" w:rsidP="005331C9">
      <w:r w:rsidRPr="00B27D5F">
        <w:t>It takes courage to be a good bystander! There are all kinds of bystander trainings, but practice makes you stronger.</w:t>
      </w:r>
      <w:r w:rsidR="00F84718" w:rsidRPr="00B27D5F">
        <w:t xml:space="preserve"> There are several bystander and de-escalation </w:t>
      </w:r>
      <w:r w:rsidR="00EA21AD" w:rsidRPr="00B27D5F">
        <w:t>trainings</w:t>
      </w:r>
      <w:r w:rsidR="00F84718" w:rsidRPr="00B27D5F">
        <w:t xml:space="preserve"> that can be helpful:</w:t>
      </w:r>
    </w:p>
    <w:p w14:paraId="0A7F32AC" w14:textId="6F692755" w:rsidR="00F84718" w:rsidRPr="00B27D5F" w:rsidRDefault="00D9200C" w:rsidP="001D2A81">
      <w:pPr>
        <w:pStyle w:val="ListParagraph"/>
        <w:numPr>
          <w:ilvl w:val="0"/>
          <w:numId w:val="10"/>
        </w:numPr>
      </w:pPr>
      <w:hyperlink r:id="rId15" w:history="1">
        <w:r w:rsidR="001D2A81" w:rsidRPr="00B27D5F">
          <w:rPr>
            <w:rStyle w:val="Hyperlink"/>
            <w:u w:val="none"/>
          </w:rPr>
          <w:t>Step UP program</w:t>
        </w:r>
      </w:hyperlink>
    </w:p>
    <w:p w14:paraId="3893A9B9" w14:textId="40C52D38" w:rsidR="00CB0293" w:rsidRPr="00B27D5F" w:rsidRDefault="00D9200C" w:rsidP="00F55F7E">
      <w:pPr>
        <w:pStyle w:val="ListParagraph"/>
        <w:numPr>
          <w:ilvl w:val="0"/>
          <w:numId w:val="10"/>
        </w:numPr>
      </w:pPr>
      <w:hyperlink r:id="rId16" w:history="1">
        <w:r w:rsidR="00CB0293" w:rsidRPr="00B27D5F">
          <w:rPr>
            <w:rStyle w:val="Hyperlink"/>
            <w:u w:val="none"/>
          </w:rPr>
          <w:t>Penn State College of Earth and Mineral Science’s Bystander Resources</w:t>
        </w:r>
      </w:hyperlink>
    </w:p>
    <w:p w14:paraId="6548E128" w14:textId="77777777" w:rsidR="005331C9" w:rsidRPr="00B27D5F" w:rsidRDefault="005331C9" w:rsidP="00481E26"/>
    <w:p w14:paraId="080F4910" w14:textId="77777777" w:rsidR="00502495" w:rsidRPr="00B27D5F" w:rsidRDefault="00502495" w:rsidP="00481E26"/>
    <w:p w14:paraId="797E3922" w14:textId="017FD949" w:rsidR="00CB0293" w:rsidRPr="00B27D5F" w:rsidRDefault="00502495" w:rsidP="00CB0293">
      <w:r w:rsidRPr="00B27D5F">
        <w:rPr>
          <w:noProof/>
        </w:rPr>
        <mc:AlternateContent>
          <mc:Choice Requires="wps">
            <w:drawing>
              <wp:anchor distT="0" distB="0" distL="114300" distR="114300" simplePos="0" relativeHeight="251700224" behindDoc="0" locked="0" layoutInCell="1" allowOverlap="1" wp14:anchorId="359F995A" wp14:editId="6893BA4C">
                <wp:simplePos x="0" y="0"/>
                <wp:positionH relativeFrom="column">
                  <wp:posOffset>49</wp:posOffset>
                </wp:positionH>
                <wp:positionV relativeFrom="paragraph">
                  <wp:posOffset>986790</wp:posOffset>
                </wp:positionV>
                <wp:extent cx="6275070" cy="527685"/>
                <wp:effectExtent l="0" t="0" r="11430" b="18415"/>
                <wp:wrapTopAndBottom/>
                <wp:docPr id="2109884708" name="Text Box 2109884708"/>
                <wp:cNvGraphicFramePr/>
                <a:graphic xmlns:a="http://schemas.openxmlformats.org/drawingml/2006/main">
                  <a:graphicData uri="http://schemas.microsoft.com/office/word/2010/wordprocessingShape">
                    <wps:wsp>
                      <wps:cNvSpPr txBox="1"/>
                      <wps:spPr>
                        <a:xfrm>
                          <a:off x="0" y="0"/>
                          <a:ext cx="6275070" cy="527685"/>
                        </a:xfrm>
                        <a:prstGeom prst="rect">
                          <a:avLst/>
                        </a:prstGeom>
                        <a:solidFill>
                          <a:schemeClr val="lt1"/>
                        </a:solidFill>
                        <a:ln w="6350">
                          <a:solidFill>
                            <a:prstClr val="black"/>
                          </a:solidFill>
                        </a:ln>
                      </wps:spPr>
                      <wps:txbx>
                        <w:txbxContent>
                          <w:p w14:paraId="0FF8E133" w14:textId="149CDF37" w:rsidR="00502495" w:rsidRDefault="00502495" w:rsidP="00502495">
                            <w:pPr>
                              <w:pStyle w:val="CommentText"/>
                              <w:rPr>
                                <w:rFonts w:ascii="Times" w:hAnsi="Times"/>
                                <w:sz w:val="22"/>
                                <w:szCs w:val="22"/>
                              </w:rPr>
                            </w:pPr>
                            <w:r>
                              <w:rPr>
                                <w:rFonts w:ascii="Times" w:hAnsi="Times"/>
                                <w:sz w:val="22"/>
                                <w:szCs w:val="22"/>
                              </w:rPr>
                              <w:t>Hey, I didn’t like the way/what  _____ was speaking to/about you. How are you feeling?</w:t>
                            </w:r>
                          </w:p>
                          <w:p w14:paraId="1F3D269B" w14:textId="77777777" w:rsidR="00502495" w:rsidRDefault="00502495" w:rsidP="00502495">
                            <w:pPr>
                              <w:pStyle w:val="CommentText"/>
                              <w:rPr>
                                <w:rFonts w:ascii="Times" w:hAnsi="Times"/>
                                <w:sz w:val="22"/>
                                <w:szCs w:val="22"/>
                              </w:rPr>
                            </w:pPr>
                            <w:r>
                              <w:rPr>
                                <w:rFonts w:ascii="Times" w:hAnsi="Times"/>
                                <w:sz w:val="22"/>
                                <w:szCs w:val="22"/>
                              </w:rPr>
                              <w:t>If this happens again, would you like me to say something in the moment?</w:t>
                            </w:r>
                          </w:p>
                          <w:p w14:paraId="7109B9A9" w14:textId="612C0277" w:rsidR="00502495" w:rsidRPr="008011B9" w:rsidRDefault="00502495" w:rsidP="00502495">
                            <w:pPr>
                              <w:pStyle w:val="CommentText"/>
                              <w:rPr>
                                <w:rFonts w:ascii="Times" w:hAnsi="Times"/>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9F995A" id="Text Box 2109884708" o:spid="_x0000_s1043" type="#_x0000_t202" style="position:absolute;margin-left:0;margin-top:77.7pt;width:494.1pt;height:41.5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" fillcolor="white [3201]" strokeweight=".5pt">
                <v:textbox>
                  <w:txbxContent>
                    <w:p w14:paraId="0FF8E133" w14:textId="149CDF37" w:rsidR="00502495" w:rsidRDefault="00502495" w:rsidP="00502495">
                      <w:pPr>
                        <w:pStyle w:val="CommentText"/>
                        <w:rPr>
                          <w:rFonts w:ascii="Times" w:hAnsi="Times"/>
                          <w:sz w:val="22"/>
                          <w:szCs w:val="22"/>
                        </w:rPr>
                      </w:pPr>
                      <w:r>
                        <w:rPr>
                          <w:rFonts w:ascii="Times" w:hAnsi="Times"/>
                          <w:sz w:val="22"/>
                          <w:szCs w:val="22"/>
                        </w:rPr>
                        <w:t>Hey, I didn’t like the way/what  _____ was speaking to/about you. How are you feeling?</w:t>
                      </w:r>
                    </w:p>
                    <w:p w14:paraId="1F3D269B" w14:textId="77777777" w:rsidR="00502495" w:rsidRDefault="00502495" w:rsidP="00502495">
                      <w:pPr>
                        <w:pStyle w:val="CommentText"/>
                        <w:rPr>
                          <w:rFonts w:ascii="Times" w:hAnsi="Times"/>
                          <w:sz w:val="22"/>
                          <w:szCs w:val="22"/>
                        </w:rPr>
                      </w:pPr>
                      <w:r>
                        <w:rPr>
                          <w:rFonts w:ascii="Times" w:hAnsi="Times"/>
                          <w:sz w:val="22"/>
                          <w:szCs w:val="22"/>
                        </w:rPr>
                        <w:t>If this happens again, would you like me to say something in the moment?</w:t>
                      </w:r>
                    </w:p>
                    <w:p w14:paraId="7109B9A9" w14:textId="612C0277" w:rsidR="00502495" w:rsidRPr="008011B9" w:rsidRDefault="00502495" w:rsidP="00502495">
                      <w:pPr>
                        <w:pStyle w:val="CommentText"/>
                        <w:rPr>
                          <w:rFonts w:ascii="Times" w:hAnsi="Times"/>
                          <w:sz w:val="22"/>
                          <w:szCs w:val="22"/>
                        </w:rPr>
                      </w:pPr>
                    </w:p>
                  </w:txbxContent>
                </v:textbox>
                <w10:wrap type="topAndBottom"/>
              </v:shape>
            </w:pict>
          </mc:Fallback>
        </mc:AlternateContent>
      </w:r>
      <w:r w:rsidR="00CB0293" w:rsidRPr="00B27D5F">
        <w:t xml:space="preserve">There are several reasons why you might not speak up in the moment. </w:t>
      </w:r>
      <w:r w:rsidRPr="00B27D5F">
        <w:t>I</w:t>
      </w:r>
      <w:r w:rsidR="00CB765B" w:rsidRPr="00B27D5F">
        <w:t xml:space="preserve">t takes </w:t>
      </w:r>
      <w:r w:rsidR="00CB0293" w:rsidRPr="00B27D5F">
        <w:t xml:space="preserve">courage, </w:t>
      </w:r>
      <w:r w:rsidR="00CB765B" w:rsidRPr="00B27D5F">
        <w:t>power and privilege to speak up in some circumstances.</w:t>
      </w:r>
      <w:r w:rsidR="00CB0293" w:rsidRPr="00B27D5F">
        <w:t xml:space="preserve"> Also depending on the circumstance (i.e. “outing” people invisible identities), it is </w:t>
      </w:r>
      <w:r w:rsidR="00EA21AD" w:rsidRPr="00B27D5F">
        <w:t>important to consider how to be a safe,</w:t>
      </w:r>
      <w:r w:rsidR="00CB0293" w:rsidRPr="00B27D5F">
        <w:t xml:space="preserve"> active bystander. Even if you fail to say something in the moment, reconvening afterwards can still be a way to show support.</w:t>
      </w:r>
    </w:p>
    <w:p w14:paraId="07502B58" w14:textId="679CF7D6" w:rsidR="00502495" w:rsidRDefault="00502495" w:rsidP="00481E26">
      <w:pPr>
        <w:rPr>
          <w:u w:val="single"/>
        </w:rPr>
      </w:pPr>
    </w:p>
    <w:p w14:paraId="7E62ED49" w14:textId="2ACC7B5C" w:rsidR="00502495" w:rsidRPr="00B27D5F" w:rsidRDefault="000D1DBC" w:rsidP="00481E26">
      <w:r w:rsidRPr="00B27D5F">
        <w:t>GENERAL TIPS FOR CONFLICT WITHIN TEAMS</w:t>
      </w:r>
    </w:p>
    <w:p w14:paraId="3F40A901" w14:textId="19187A3C" w:rsidR="00EA21AD" w:rsidRPr="00B27D5F" w:rsidRDefault="00B27D5F" w:rsidP="00481E26">
      <w:pPr>
        <w:pStyle w:val="ListParagraph"/>
        <w:numPr>
          <w:ilvl w:val="0"/>
          <w:numId w:val="10"/>
        </w:numPr>
        <w:rPr>
          <w:rFonts w:ascii="Times New Roman" w:hAnsi="Times New Roman" w:cs="Times New Roman"/>
        </w:rPr>
      </w:pPr>
      <w:r w:rsidRPr="00B27D5F">
        <w:rPr>
          <w:rFonts w:ascii="Times New Roman" w:hAnsi="Times New Roman" w:cs="Times New Roman"/>
        </w:rPr>
        <w:t xml:space="preserve">Conflicts with people in tight living conditions/long days are near-inevitable. </w:t>
      </w:r>
      <w:r w:rsidR="000D1DBC" w:rsidRPr="00B27D5F">
        <w:rPr>
          <w:rFonts w:ascii="Times New Roman" w:hAnsi="Times New Roman" w:cs="Times New Roman"/>
        </w:rPr>
        <w:t>Remember prevention by safeguarding basic human needs</w:t>
      </w:r>
      <w:r w:rsidR="00EA21AD" w:rsidRPr="00B27D5F">
        <w:rPr>
          <w:rFonts w:ascii="Times New Roman" w:hAnsi="Times New Roman" w:cs="Times New Roman"/>
        </w:rPr>
        <w:t xml:space="preserve"> (food, sleep, privacy </w:t>
      </w:r>
      <w:proofErr w:type="spellStart"/>
      <w:r w:rsidR="00EA21AD" w:rsidRPr="00B27D5F">
        <w:rPr>
          <w:rFonts w:ascii="Times New Roman" w:hAnsi="Times New Roman" w:cs="Times New Roman"/>
        </w:rPr>
        <w:t>etc</w:t>
      </w:r>
      <w:proofErr w:type="spellEnd"/>
      <w:r w:rsidR="00EA21AD" w:rsidRPr="00B27D5F">
        <w:rPr>
          <w:rFonts w:ascii="Times New Roman" w:hAnsi="Times New Roman" w:cs="Times New Roman"/>
        </w:rPr>
        <w:t>). which are often scarce in field settings.</w:t>
      </w:r>
    </w:p>
    <w:p w14:paraId="7E11DEFB" w14:textId="31A8F832" w:rsidR="000D1DBC" w:rsidRPr="00B27D5F" w:rsidRDefault="00A11B6C" w:rsidP="00F55F7E">
      <w:pPr>
        <w:pStyle w:val="ListParagraph"/>
        <w:numPr>
          <w:ilvl w:val="0"/>
          <w:numId w:val="10"/>
        </w:numPr>
        <w:rPr>
          <w:rFonts w:ascii="Times New Roman" w:hAnsi="Times New Roman" w:cs="Times New Roman"/>
        </w:rPr>
      </w:pPr>
      <w:r w:rsidRPr="00B27D5F">
        <w:rPr>
          <w:rFonts w:ascii="Times New Roman" w:hAnsi="Times New Roman" w:cs="Times New Roman"/>
        </w:rPr>
        <w:t xml:space="preserve">What are other </w:t>
      </w:r>
      <w:r w:rsidR="00B27D5F">
        <w:rPr>
          <w:rFonts w:ascii="Times New Roman" w:hAnsi="Times New Roman" w:cs="Times New Roman"/>
        </w:rPr>
        <w:t>factors might affect conflict? Experience, power dynamics etc.</w:t>
      </w:r>
    </w:p>
    <w:p w14:paraId="5E80E5EB" w14:textId="6C5B7E16" w:rsidR="00481E26" w:rsidRDefault="00EA21AD">
      <w:pPr>
        <w:spacing w:after="160" w:line="259" w:lineRule="auto"/>
        <w:rPr>
          <w:b/>
          <w:bCs/>
        </w:rPr>
      </w:pPr>
      <w:r>
        <w:rPr>
          <w:noProof/>
        </w:rPr>
        <mc:AlternateContent>
          <mc:Choice Requires="wps">
            <w:drawing>
              <wp:anchor distT="0" distB="0" distL="114300" distR="114300" simplePos="0" relativeHeight="251698176" behindDoc="0" locked="0" layoutInCell="1" allowOverlap="1" wp14:anchorId="6C0D69BA" wp14:editId="5069755E">
                <wp:simplePos x="0" y="0"/>
                <wp:positionH relativeFrom="column">
                  <wp:posOffset>0</wp:posOffset>
                </wp:positionH>
                <wp:positionV relativeFrom="paragraph">
                  <wp:posOffset>123190</wp:posOffset>
                </wp:positionV>
                <wp:extent cx="6275070" cy="1558290"/>
                <wp:effectExtent l="0" t="0" r="11430" b="16510"/>
                <wp:wrapTopAndBottom/>
                <wp:docPr id="1919110092" name="Text Box 1919110092"/>
                <wp:cNvGraphicFramePr/>
                <a:graphic xmlns:a="http://schemas.openxmlformats.org/drawingml/2006/main">
                  <a:graphicData uri="http://schemas.microsoft.com/office/word/2010/wordprocessingShape">
                    <wps:wsp>
                      <wps:cNvSpPr txBox="1"/>
                      <wps:spPr>
                        <a:xfrm>
                          <a:off x="0" y="0"/>
                          <a:ext cx="6275070" cy="1558290"/>
                        </a:xfrm>
                        <a:prstGeom prst="rect">
                          <a:avLst/>
                        </a:prstGeom>
                        <a:solidFill>
                          <a:schemeClr val="lt1"/>
                        </a:solidFill>
                        <a:ln w="6350">
                          <a:solidFill>
                            <a:prstClr val="black"/>
                          </a:solidFill>
                        </a:ln>
                      </wps:spPr>
                      <wps:txbx>
                        <w:txbxContent>
                          <w:p w14:paraId="1A6DB339" w14:textId="4E8C374A" w:rsidR="00C17F37" w:rsidRDefault="00C17F37" w:rsidP="00C17F37">
                            <w:pPr>
                              <w:pStyle w:val="CommentText"/>
                              <w:rPr>
                                <w:rFonts w:ascii="Times" w:hAnsi="Times"/>
                                <w:sz w:val="22"/>
                                <w:szCs w:val="22"/>
                              </w:rPr>
                            </w:pPr>
                            <w:r>
                              <w:rPr>
                                <w:rFonts w:ascii="Times" w:hAnsi="Times"/>
                                <w:sz w:val="22"/>
                                <w:szCs w:val="22"/>
                              </w:rPr>
                              <w:t>Can we take a minute to discuss this with ______ or as a larger group?</w:t>
                            </w:r>
                          </w:p>
                          <w:p w14:paraId="7D816194" w14:textId="77777777" w:rsidR="00C17F37" w:rsidRDefault="00C17F37" w:rsidP="00C17F37">
                            <w:pPr>
                              <w:pStyle w:val="CommentText"/>
                              <w:rPr>
                                <w:rFonts w:ascii="Times" w:hAnsi="Times"/>
                                <w:sz w:val="22"/>
                                <w:szCs w:val="22"/>
                              </w:rPr>
                            </w:pPr>
                            <w:r>
                              <w:rPr>
                                <w:rFonts w:ascii="Times" w:hAnsi="Times"/>
                                <w:sz w:val="22"/>
                                <w:szCs w:val="22"/>
                              </w:rPr>
                              <w:t>Can we discuss this issue when we have all gotten a chance to take a break?</w:t>
                            </w:r>
                          </w:p>
                          <w:p w14:paraId="67895CBB" w14:textId="77777777" w:rsidR="00C17F37" w:rsidRDefault="00C17F37" w:rsidP="00C17F37">
                            <w:pPr>
                              <w:pStyle w:val="CommentText"/>
                              <w:rPr>
                                <w:rFonts w:ascii="Times" w:hAnsi="Times"/>
                                <w:sz w:val="22"/>
                                <w:szCs w:val="22"/>
                              </w:rPr>
                            </w:pPr>
                          </w:p>
                          <w:p w14:paraId="1BB7566A" w14:textId="77777777" w:rsidR="00C17F37" w:rsidRDefault="00C17F37" w:rsidP="00C17F37">
                            <w:pPr>
                              <w:pStyle w:val="CommentText"/>
                              <w:rPr>
                                <w:rFonts w:ascii="Times" w:hAnsi="Times"/>
                                <w:sz w:val="22"/>
                                <w:szCs w:val="22"/>
                              </w:rPr>
                            </w:pPr>
                            <w:r>
                              <w:rPr>
                                <w:rFonts w:ascii="Times" w:hAnsi="Times"/>
                                <w:sz w:val="22"/>
                                <w:szCs w:val="22"/>
                              </w:rPr>
                              <w:t>I’m not sure I understand what the issue is. Would you please calmly explain what the problem is again?</w:t>
                            </w:r>
                          </w:p>
                          <w:p w14:paraId="637AEA3C" w14:textId="77777777" w:rsidR="00C17F37" w:rsidRDefault="00C17F37" w:rsidP="00C17F37">
                            <w:pPr>
                              <w:pStyle w:val="CommentText"/>
                              <w:rPr>
                                <w:rFonts w:ascii="Times" w:hAnsi="Times"/>
                                <w:sz w:val="22"/>
                                <w:szCs w:val="22"/>
                              </w:rPr>
                            </w:pPr>
                          </w:p>
                          <w:p w14:paraId="7D78F5CE" w14:textId="77777777" w:rsidR="00C17F37" w:rsidRDefault="00C17F37" w:rsidP="00C17F37">
                            <w:pPr>
                              <w:pStyle w:val="CommentText"/>
                              <w:rPr>
                                <w:rFonts w:ascii="Times" w:hAnsi="Times"/>
                                <w:sz w:val="22"/>
                                <w:szCs w:val="22"/>
                              </w:rPr>
                            </w:pPr>
                            <w:r>
                              <w:rPr>
                                <w:rFonts w:ascii="Times" w:hAnsi="Times"/>
                                <w:sz w:val="22"/>
                                <w:szCs w:val="22"/>
                              </w:rPr>
                              <w:t>Hey, ______ can I tell you about something that I’m not quite sure how I feel about?</w:t>
                            </w:r>
                          </w:p>
                          <w:p w14:paraId="247AE343" w14:textId="77777777" w:rsidR="00C17F37" w:rsidRPr="008011B9" w:rsidRDefault="00C17F37" w:rsidP="00C17F37">
                            <w:pPr>
                              <w:pStyle w:val="CommentText"/>
                              <w:rPr>
                                <w:rFonts w:ascii="Times" w:hAnsi="Times"/>
                                <w:sz w:val="22"/>
                                <w:szCs w:val="22"/>
                              </w:rPr>
                            </w:pPr>
                            <w:r>
                              <w:rPr>
                                <w:rFonts w:ascii="Times" w:hAnsi="Times"/>
                                <w:sz w:val="22"/>
                                <w:szCs w:val="22"/>
                              </w:rPr>
                              <w:t>_________ happened, and I don’t know if this is nor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0D69BA" id="Text Box 1919110092" o:spid="_x0000_s1044" type="#_x0000_t202" style="position:absolute;margin-left:0;margin-top:9.7pt;width:494.1pt;height:122.7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" fillcolor="white [3201]" strokeweight=".5pt">
                <v:textbox>
                  <w:txbxContent>
                    <w:p w14:paraId="1A6DB339" w14:textId="4E8C374A" w:rsidR="00C17F37" w:rsidRDefault="00C17F37" w:rsidP="00C17F37">
                      <w:pPr>
                        <w:pStyle w:val="CommentText"/>
                        <w:rPr>
                          <w:rFonts w:ascii="Times" w:hAnsi="Times"/>
                          <w:sz w:val="22"/>
                          <w:szCs w:val="22"/>
                        </w:rPr>
                      </w:pPr>
                      <w:r>
                        <w:rPr>
                          <w:rFonts w:ascii="Times" w:hAnsi="Times"/>
                          <w:sz w:val="22"/>
                          <w:szCs w:val="22"/>
                        </w:rPr>
                        <w:t>Can we take a minute to discuss this with ______ or as a larger group?</w:t>
                      </w:r>
                    </w:p>
                    <w:p w14:paraId="7D816194" w14:textId="77777777" w:rsidR="00C17F37" w:rsidRDefault="00C17F37" w:rsidP="00C17F37">
                      <w:pPr>
                        <w:pStyle w:val="CommentText"/>
                        <w:rPr>
                          <w:rFonts w:ascii="Times" w:hAnsi="Times"/>
                          <w:sz w:val="22"/>
                          <w:szCs w:val="22"/>
                        </w:rPr>
                      </w:pPr>
                      <w:r>
                        <w:rPr>
                          <w:rFonts w:ascii="Times" w:hAnsi="Times"/>
                          <w:sz w:val="22"/>
                          <w:szCs w:val="22"/>
                        </w:rPr>
                        <w:t>Can we discuss this issue when we have all gotten a chance to take a break?</w:t>
                      </w:r>
                    </w:p>
                    <w:p w14:paraId="67895CBB" w14:textId="77777777" w:rsidR="00C17F37" w:rsidRDefault="00C17F37" w:rsidP="00C17F37">
                      <w:pPr>
                        <w:pStyle w:val="CommentText"/>
                        <w:rPr>
                          <w:rFonts w:ascii="Times" w:hAnsi="Times"/>
                          <w:sz w:val="22"/>
                          <w:szCs w:val="22"/>
                        </w:rPr>
                      </w:pPr>
                    </w:p>
                    <w:p w14:paraId="1BB7566A" w14:textId="77777777" w:rsidR="00C17F37" w:rsidRDefault="00C17F37" w:rsidP="00C17F37">
                      <w:pPr>
                        <w:pStyle w:val="CommentText"/>
                        <w:rPr>
                          <w:rFonts w:ascii="Times" w:hAnsi="Times"/>
                          <w:sz w:val="22"/>
                          <w:szCs w:val="22"/>
                        </w:rPr>
                      </w:pPr>
                      <w:r>
                        <w:rPr>
                          <w:rFonts w:ascii="Times" w:hAnsi="Times"/>
                          <w:sz w:val="22"/>
                          <w:szCs w:val="22"/>
                        </w:rPr>
                        <w:t>I’m not sure I understand what the issue is. Would you please calmly explain what the problem is again?</w:t>
                      </w:r>
                    </w:p>
                    <w:p w14:paraId="637AEA3C" w14:textId="77777777" w:rsidR="00C17F37" w:rsidRDefault="00C17F37" w:rsidP="00C17F37">
                      <w:pPr>
                        <w:pStyle w:val="CommentText"/>
                        <w:rPr>
                          <w:rFonts w:ascii="Times" w:hAnsi="Times"/>
                          <w:sz w:val="22"/>
                          <w:szCs w:val="22"/>
                        </w:rPr>
                      </w:pPr>
                    </w:p>
                    <w:p w14:paraId="7D78F5CE" w14:textId="77777777" w:rsidR="00C17F37" w:rsidRDefault="00C17F37" w:rsidP="00C17F37">
                      <w:pPr>
                        <w:pStyle w:val="CommentText"/>
                        <w:rPr>
                          <w:rFonts w:ascii="Times" w:hAnsi="Times"/>
                          <w:sz w:val="22"/>
                          <w:szCs w:val="22"/>
                        </w:rPr>
                      </w:pPr>
                      <w:r>
                        <w:rPr>
                          <w:rFonts w:ascii="Times" w:hAnsi="Times"/>
                          <w:sz w:val="22"/>
                          <w:szCs w:val="22"/>
                        </w:rPr>
                        <w:t>Hey, ______ can I tell you about something that I’m not quite sure how I feel about?</w:t>
                      </w:r>
                    </w:p>
                    <w:p w14:paraId="247AE343" w14:textId="77777777" w:rsidR="00C17F37" w:rsidRPr="008011B9" w:rsidRDefault="00C17F37" w:rsidP="00C17F37">
                      <w:pPr>
                        <w:pStyle w:val="CommentText"/>
                        <w:rPr>
                          <w:rFonts w:ascii="Times" w:hAnsi="Times"/>
                          <w:sz w:val="22"/>
                          <w:szCs w:val="22"/>
                        </w:rPr>
                      </w:pPr>
                      <w:r>
                        <w:rPr>
                          <w:rFonts w:ascii="Times" w:hAnsi="Times"/>
                          <w:sz w:val="22"/>
                          <w:szCs w:val="22"/>
                        </w:rPr>
                        <w:t>_________ happened, and I don’t know if this is normal.</w:t>
                      </w:r>
                    </w:p>
                  </w:txbxContent>
                </v:textbox>
                <w10:wrap type="topAndBottom"/>
              </v:shape>
            </w:pict>
          </mc:Fallback>
        </mc:AlternateContent>
      </w:r>
      <w:r w:rsidR="00B130AE">
        <w:rPr>
          <w:u w:val="single"/>
        </w:rPr>
        <w:br w:type="page"/>
      </w:r>
    </w:p>
    <w:p w14:paraId="473C68E8" w14:textId="00CA8F58" w:rsidR="00F07AB5" w:rsidRPr="00F57C87" w:rsidRDefault="00F07AB5" w:rsidP="00F07AB5">
      <w:pPr>
        <w:jc w:val="center"/>
        <w:rPr>
          <w:b/>
          <w:bCs/>
        </w:rPr>
      </w:pPr>
      <w:bookmarkStart w:id="10" w:name="Conflict_Mitigation_Scenarios"/>
      <w:r w:rsidRPr="00401973">
        <w:rPr>
          <w:b/>
          <w:bCs/>
        </w:rPr>
        <w:lastRenderedPageBreak/>
        <w:t xml:space="preserve">CONFLICT MITIGATION </w:t>
      </w:r>
      <w:r w:rsidR="00B27D5F" w:rsidRPr="00401973">
        <w:rPr>
          <w:b/>
          <w:bCs/>
        </w:rPr>
        <w:t>S</w:t>
      </w:r>
      <w:r w:rsidR="00B27D5F">
        <w:rPr>
          <w:b/>
          <w:bCs/>
        </w:rPr>
        <w:t>CENARIOS</w:t>
      </w:r>
    </w:p>
    <w:bookmarkEnd w:id="10"/>
    <w:p w14:paraId="7391575C" w14:textId="77777777" w:rsidR="00F07AB5" w:rsidRDefault="00F07AB5" w:rsidP="00F07AB5"/>
    <w:p w14:paraId="29D1556A" w14:textId="77777777" w:rsidR="00F07AB5" w:rsidRDefault="00F07AB5" w:rsidP="00F07AB5">
      <w:r>
        <w:rPr>
          <w:noProof/>
        </w:rPr>
        <mc:AlternateContent>
          <mc:Choice Requires="wpg">
            <w:drawing>
              <wp:inline distT="0" distB="0" distL="114300" distR="114300" wp14:anchorId="103D9991" wp14:editId="2BE7CDE5">
                <wp:extent cx="5943600" cy="558266"/>
                <wp:effectExtent l="0" t="0" r="12700" b="13335"/>
                <wp:docPr id="1177573414" name="Group 112"/>
                <wp:cNvGraphicFramePr/>
                <a:graphic xmlns:a="http://schemas.openxmlformats.org/drawingml/2006/main">
                  <a:graphicData uri="http://schemas.microsoft.com/office/word/2010/wordprocessingGroup">
                    <wpg:wgp>
                      <wpg:cNvGrpSpPr/>
                      <wpg:grpSpPr>
                        <a:xfrm>
                          <a:off x="0" y="0"/>
                          <a:ext cx="5943600" cy="558266"/>
                          <a:chOff x="0" y="1"/>
                          <a:chExt cx="6181969" cy="464506"/>
                        </a:xfrm>
                      </wpg:grpSpPr>
                      <wps:wsp>
                        <wps:cNvPr id="1359030539" name="Rounded Rectangle 1359030539"/>
                        <wps:cNvSpPr/>
                        <wps:spPr>
                          <a:xfrm>
                            <a:off x="0" y="1"/>
                            <a:ext cx="6181969" cy="464195"/>
                          </a:xfrm>
                          <a:prstGeom prst="roundRect">
                            <a:avLst/>
                          </a:prstGeom>
                          <a:solidFill>
                            <a:schemeClr val="accent6">
                              <a:lumMod val="20000"/>
                              <a:lumOff val="8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49145" name="Text Box 4549145"/>
                        <wps:cNvSpPr txBox="1"/>
                        <wps:spPr>
                          <a:xfrm>
                            <a:off x="0" y="1"/>
                            <a:ext cx="6181725" cy="464506"/>
                          </a:xfrm>
                          <a:prstGeom prst="rect">
                            <a:avLst/>
                          </a:prstGeom>
                          <a:noFill/>
                          <a:ln w="6350">
                            <a:noFill/>
                          </a:ln>
                        </wps:spPr>
                        <wps:txbx>
                          <w:txbxContent>
                            <w:p w14:paraId="69692A61" w14:textId="59CC10D3" w:rsidR="00F07AB5" w:rsidRPr="005F4D84" w:rsidRDefault="00F07AB5" w:rsidP="00F07AB5">
                              <w:pPr>
                                <w:rPr>
                                  <w:rFonts w:ascii="Arial" w:hAnsi="Arial" w:cs="Arial"/>
                                  <w:sz w:val="20"/>
                                  <w:szCs w:val="20"/>
                                </w:rPr>
                              </w:pPr>
                              <w:r>
                                <w:rPr>
                                  <w:rFonts w:ascii="Arial" w:hAnsi="Arial" w:cs="Arial"/>
                                  <w:sz w:val="20"/>
                                  <w:szCs w:val="20"/>
                                </w:rPr>
                                <w:t xml:space="preserve">Building a culture where everyone feels valued is crucial. Clear routes for communication </w:t>
                              </w:r>
                              <w:r w:rsidR="003807B8">
                                <w:rPr>
                                  <w:rFonts w:ascii="Arial" w:hAnsi="Arial" w:cs="Arial"/>
                                  <w:sz w:val="20"/>
                                  <w:szCs w:val="20"/>
                                </w:rPr>
                                <w:t>and c</w:t>
                              </w:r>
                              <w:r>
                                <w:rPr>
                                  <w:rFonts w:ascii="Arial" w:hAnsi="Arial" w:cs="Arial"/>
                                  <w:sz w:val="20"/>
                                  <w:szCs w:val="20"/>
                                </w:rPr>
                                <w:t xml:space="preserve">areful consideration around threats caused by other people </w:t>
                              </w:r>
                              <w:r w:rsidR="003807B8">
                                <w:rPr>
                                  <w:rFonts w:ascii="Arial" w:hAnsi="Arial" w:cs="Arial"/>
                                  <w:sz w:val="20"/>
                                  <w:szCs w:val="20"/>
                                </w:rPr>
                                <w:t>are</w:t>
                              </w:r>
                              <w:r>
                                <w:rPr>
                                  <w:rFonts w:ascii="Arial" w:hAnsi="Arial" w:cs="Arial"/>
                                  <w:sz w:val="20"/>
                                  <w:szCs w:val="20"/>
                                </w:rPr>
                                <w:t xml:space="preserve"> essential to building a foundation of safety and mental well-be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03D9991" id="Group 112" o:spid="_x0000_s1045" style="width:468pt;height:43.95pt;mso-position-horizontal-relative:char;mso-position-vertical-relative:line" coordorigin="" coordsize="61819,464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">
                <v:roundrect id="Rounded Rectangle 1359030539" o:spid="_x0000_s1046" style="position:absolute;width:61819;height:464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" fillcolor="#e2efd9 [665]" strokecolor="#375623 [1609]" strokeweight="1pt">
                  <v:stroke joinstyle="miter"/>
                </v:roundrect>
                <v:shape id="Text Box 4549145" o:spid="_x0000_s1047" type="#_x0000_t202" style="position:absolute;width:61817;height:4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" filled="f" stroked="f" strokeweight=".5pt">
                  <v:textbox>
                    <w:txbxContent>
                      <w:p w14:paraId="69692A61" w14:textId="59CC10D3" w:rsidR="00F07AB5" w:rsidRPr="005F4D84" w:rsidRDefault="00F07AB5" w:rsidP="00F07AB5">
                        <w:pPr>
                          <w:rPr>
                            <w:rFonts w:ascii="Arial" w:hAnsi="Arial" w:cs="Arial"/>
                            <w:sz w:val="20"/>
                            <w:szCs w:val="20"/>
                          </w:rPr>
                        </w:pPr>
                        <w:r>
                          <w:rPr>
                            <w:rFonts w:ascii="Arial" w:hAnsi="Arial" w:cs="Arial"/>
                            <w:sz w:val="20"/>
                            <w:szCs w:val="20"/>
                          </w:rPr>
                          <w:t xml:space="preserve">Building a culture where everyone feels valued is crucial. Clear routes for communication </w:t>
                        </w:r>
                        <w:r w:rsidR="003807B8">
                          <w:rPr>
                            <w:rFonts w:ascii="Arial" w:hAnsi="Arial" w:cs="Arial"/>
                            <w:sz w:val="20"/>
                            <w:szCs w:val="20"/>
                          </w:rPr>
                          <w:t>and c</w:t>
                        </w:r>
                        <w:r>
                          <w:rPr>
                            <w:rFonts w:ascii="Arial" w:hAnsi="Arial" w:cs="Arial"/>
                            <w:sz w:val="20"/>
                            <w:szCs w:val="20"/>
                          </w:rPr>
                          <w:t xml:space="preserve">areful consideration around threats caused by other people </w:t>
                        </w:r>
                        <w:r w:rsidR="003807B8">
                          <w:rPr>
                            <w:rFonts w:ascii="Arial" w:hAnsi="Arial" w:cs="Arial"/>
                            <w:sz w:val="20"/>
                            <w:szCs w:val="20"/>
                          </w:rPr>
                          <w:t>are</w:t>
                        </w:r>
                        <w:r>
                          <w:rPr>
                            <w:rFonts w:ascii="Arial" w:hAnsi="Arial" w:cs="Arial"/>
                            <w:sz w:val="20"/>
                            <w:szCs w:val="20"/>
                          </w:rPr>
                          <w:t xml:space="preserve"> essential to building a foundation of safety and mental well-being.</w:t>
                        </w:r>
                      </w:p>
                    </w:txbxContent>
                  </v:textbox>
                </v:shape>
                <w10:anchorlock/>
              </v:group>
            </w:pict>
          </mc:Fallback>
        </mc:AlternateContent>
      </w:r>
    </w:p>
    <w:p w14:paraId="6821B31D" w14:textId="77777777" w:rsidR="00F07AB5" w:rsidRDefault="00F07AB5" w:rsidP="00F55F7E">
      <w:pPr>
        <w:rPr>
          <w:b/>
          <w:bCs/>
        </w:rPr>
      </w:pPr>
    </w:p>
    <w:p w14:paraId="12A77E6F" w14:textId="3E5A5711" w:rsidR="00AA25CB" w:rsidRDefault="00F7242E" w:rsidP="00F55F7E">
      <w:pPr>
        <w:jc w:val="center"/>
      </w:pPr>
      <w:r>
        <w:rPr>
          <w:b/>
          <w:bCs/>
          <w:noProof/>
        </w:rPr>
        <mc:AlternateContent>
          <mc:Choice Requires="wpg">
            <w:drawing>
              <wp:anchor distT="0" distB="0" distL="114300" distR="114300" simplePos="0" relativeHeight="251687936" behindDoc="0" locked="0" layoutInCell="1" allowOverlap="1" wp14:anchorId="1EB8C215" wp14:editId="14DCDEE3">
                <wp:simplePos x="0" y="0"/>
                <wp:positionH relativeFrom="column">
                  <wp:posOffset>19050</wp:posOffset>
                </wp:positionH>
                <wp:positionV relativeFrom="paragraph">
                  <wp:posOffset>454025</wp:posOffset>
                </wp:positionV>
                <wp:extent cx="6486525" cy="1113155"/>
                <wp:effectExtent l="0" t="12700" r="15875" b="17145"/>
                <wp:wrapSquare wrapText="bothSides"/>
                <wp:docPr id="2019358498" name="Group 1"/>
                <wp:cNvGraphicFramePr/>
                <a:graphic xmlns:a="http://schemas.openxmlformats.org/drawingml/2006/main">
                  <a:graphicData uri="http://schemas.microsoft.com/office/word/2010/wordprocessingGroup">
                    <wpg:wgp>
                      <wpg:cNvGrpSpPr/>
                      <wpg:grpSpPr>
                        <a:xfrm>
                          <a:off x="0" y="0"/>
                          <a:ext cx="6486525" cy="1113155"/>
                          <a:chOff x="0" y="471361"/>
                          <a:chExt cx="6486525" cy="1113525"/>
                        </a:xfrm>
                      </wpg:grpSpPr>
                      <wps:wsp>
                        <wps:cNvPr id="18" name="Rectangle: Rounded Corners 18"/>
                        <wps:cNvSpPr/>
                        <wps:spPr>
                          <a:xfrm>
                            <a:off x="19050" y="471437"/>
                            <a:ext cx="6467475" cy="1113449"/>
                          </a:xfrm>
                          <a:prstGeom prst="roundRect">
                            <a:avLst/>
                          </a:prstGeom>
                          <a:solidFill>
                            <a:schemeClr val="bg2">
                              <a:lumMod val="90000"/>
                            </a:schemeClr>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
                        <wps:cNvSpPr txBox="1">
                          <a:spLocks noChangeArrowheads="1"/>
                        </wps:cNvSpPr>
                        <wps:spPr bwMode="auto">
                          <a:xfrm>
                            <a:off x="0" y="471361"/>
                            <a:ext cx="6486525" cy="1113525"/>
                          </a:xfrm>
                          <a:prstGeom prst="rect">
                            <a:avLst/>
                          </a:prstGeom>
                          <a:noFill/>
                          <a:ln w="9525">
                            <a:noFill/>
                            <a:miter lim="800000"/>
                            <a:headEnd/>
                            <a:tailEnd/>
                          </a:ln>
                        </wps:spPr>
                        <wps:txbx>
                          <w:txbxContent>
                            <w:p w14:paraId="7D79C30F" w14:textId="77777777" w:rsidR="00AA25CB" w:rsidRPr="00B27D5F" w:rsidRDefault="00AA25CB" w:rsidP="00AA25CB">
                              <w:pPr>
                                <w:rPr>
                                  <w:rFonts w:ascii="Times" w:hAnsi="Times" w:cs="Times"/>
                                  <w:sz w:val="22"/>
                                  <w:szCs w:val="22"/>
                                </w:rPr>
                              </w:pPr>
                              <w:r w:rsidRPr="00B27D5F">
                                <w:rPr>
                                  <w:rFonts w:ascii="Times" w:hAnsi="Times" w:cs="Times"/>
                                  <w:sz w:val="22"/>
                                  <w:szCs w:val="22"/>
                                </w:rPr>
                                <w:t>Steps of mitigation strategy</w:t>
                              </w:r>
                            </w:p>
                            <w:p w14:paraId="433D0AE3" w14:textId="77777777" w:rsidR="00AA25CB" w:rsidRPr="00B27D5F" w:rsidRDefault="00AA25CB" w:rsidP="00AA25CB">
                              <w:pPr>
                                <w:pStyle w:val="ListParagraph"/>
                                <w:numPr>
                                  <w:ilvl w:val="0"/>
                                  <w:numId w:val="10"/>
                                </w:numPr>
                                <w:rPr>
                                  <w:rFonts w:ascii="Times" w:hAnsi="Times" w:cs="Times"/>
                                  <w:sz w:val="22"/>
                                  <w:szCs w:val="22"/>
                                </w:rPr>
                              </w:pPr>
                              <w:r w:rsidRPr="00B27D5F">
                                <w:rPr>
                                  <w:rFonts w:ascii="Times" w:hAnsi="Times" w:cs="Times"/>
                                  <w:sz w:val="22"/>
                                  <w:szCs w:val="22"/>
                                </w:rPr>
                                <w:t>Is it safe to use de-escalation strategies?</w:t>
                              </w:r>
                            </w:p>
                            <w:p w14:paraId="17D78ACC" w14:textId="77777777" w:rsidR="00AA25CB" w:rsidRPr="00B27D5F" w:rsidRDefault="00AA25CB" w:rsidP="00AA25CB">
                              <w:pPr>
                                <w:pStyle w:val="ListParagraph"/>
                                <w:numPr>
                                  <w:ilvl w:val="0"/>
                                  <w:numId w:val="10"/>
                                </w:numPr>
                                <w:rPr>
                                  <w:rFonts w:ascii="Times" w:hAnsi="Times" w:cs="Times"/>
                                  <w:sz w:val="22"/>
                                  <w:szCs w:val="22"/>
                                </w:rPr>
                              </w:pPr>
                              <w:r w:rsidRPr="00B27D5F">
                                <w:rPr>
                                  <w:rFonts w:ascii="Times" w:hAnsi="Times" w:cs="Times"/>
                                  <w:sz w:val="22"/>
                                  <w:szCs w:val="22"/>
                                </w:rPr>
                                <w:t>Does my exit strategy make sense for this scenario?</w:t>
                              </w:r>
                            </w:p>
                            <w:p w14:paraId="42F46FE7" w14:textId="77777777" w:rsidR="00AA25CB" w:rsidRPr="00B27D5F" w:rsidRDefault="00AA25CB" w:rsidP="00AA25CB">
                              <w:pPr>
                                <w:rPr>
                                  <w:rFonts w:ascii="Times" w:hAnsi="Times" w:cs="Times"/>
                                  <w:sz w:val="22"/>
                                  <w:szCs w:val="22"/>
                                </w:rPr>
                              </w:pPr>
                              <w:r w:rsidRPr="00B27D5F">
                                <w:rPr>
                                  <w:rFonts w:ascii="Times" w:hAnsi="Times" w:cs="Times"/>
                                  <w:sz w:val="22"/>
                                  <w:szCs w:val="22"/>
                                </w:rPr>
                                <w:t>Details and follow-up questions that can impact your responses to the questions.</w:t>
                              </w:r>
                            </w:p>
                            <w:p w14:paraId="3675C8CF" w14:textId="77777777" w:rsidR="00AA25CB" w:rsidRPr="00B27D5F" w:rsidRDefault="00AA25CB" w:rsidP="00AA25CB">
                              <w:pPr>
                                <w:pStyle w:val="ListParagraph"/>
                                <w:numPr>
                                  <w:ilvl w:val="0"/>
                                  <w:numId w:val="10"/>
                                </w:numPr>
                                <w:rPr>
                                  <w:rFonts w:ascii="Times" w:hAnsi="Times" w:cs="Times"/>
                                  <w:sz w:val="22"/>
                                  <w:szCs w:val="22"/>
                                </w:rPr>
                              </w:pPr>
                              <w:r w:rsidRPr="00B27D5F">
                                <w:rPr>
                                  <w:rFonts w:ascii="Times" w:hAnsi="Times" w:cs="Times"/>
                                  <w:sz w:val="22"/>
                                  <w:szCs w:val="22"/>
                                </w:rPr>
                                <w:t>Identities (including power dynamics) and how they might intersect</w:t>
                              </w:r>
                            </w:p>
                            <w:p w14:paraId="6C993809" w14:textId="6B9AC899" w:rsidR="00AA25CB" w:rsidRPr="00B27D5F" w:rsidRDefault="00AA25CB" w:rsidP="00AA25CB">
                              <w:pPr>
                                <w:pStyle w:val="ListParagraph"/>
                                <w:numPr>
                                  <w:ilvl w:val="0"/>
                                  <w:numId w:val="10"/>
                                </w:numPr>
                                <w:rPr>
                                  <w:rFonts w:ascii="Times" w:hAnsi="Times" w:cs="Times"/>
                                  <w:sz w:val="22"/>
                                  <w:szCs w:val="22"/>
                                </w:rPr>
                              </w:pPr>
                              <w:r w:rsidRPr="00B27D5F">
                                <w:rPr>
                                  <w:rFonts w:ascii="Times" w:hAnsi="Times" w:cs="Times"/>
                                  <w:sz w:val="22"/>
                                  <w:szCs w:val="22"/>
                                </w:rPr>
                                <w:t>Individual personalitie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EB8C215" id="Group 1" o:spid="_x0000_s1048" style="position:absolute;left:0;text-align:left;margin-left:1.5pt;margin-top:35.75pt;width:510.75pt;height:87.65pt;z-index:251687936;mso-position-horizontal-relative:text;mso-position-vertical-relative:text;mso-height-relative:margin" coordorigin=",4713" coordsize="64865,111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">
                <v:roundrect id="Rectangle: Rounded Corners 18" o:spid="_x0000_s1049" style="position:absolute;left:190;top:4714;width:64675;height:1113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" fillcolor="#cfcdcd [2894]" strokecolor="black [3213]" strokeweight="2.25pt">
                  <v:stroke joinstyle="miter"/>
                </v:roundrect>
                <v:shape id="_x0000_s1050" type="#_x0000_t202" style="position:absolute;top:4713;width:64865;height:111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" filled="f" stroked="f">
                  <v:textbox>
                    <w:txbxContent>
                      <w:p w14:paraId="7D79C30F" w14:textId="77777777" w:rsidR="00AA25CB" w:rsidRPr="00B27D5F" w:rsidRDefault="00AA25CB" w:rsidP="00AA25CB">
                        <w:pPr>
                          <w:rPr>
                            <w:rFonts w:ascii="Times" w:hAnsi="Times" w:cs="Times"/>
                            <w:sz w:val="22"/>
                            <w:szCs w:val="22"/>
                          </w:rPr>
                        </w:pPr>
                        <w:r w:rsidRPr="00B27D5F">
                          <w:rPr>
                            <w:rFonts w:ascii="Times" w:hAnsi="Times" w:cs="Times"/>
                            <w:sz w:val="22"/>
                            <w:szCs w:val="22"/>
                          </w:rPr>
                          <w:t>Steps of mitigation strategy</w:t>
                        </w:r>
                      </w:p>
                      <w:p w14:paraId="433D0AE3" w14:textId="77777777" w:rsidR="00AA25CB" w:rsidRPr="00B27D5F" w:rsidRDefault="00AA25CB" w:rsidP="00AA25CB">
                        <w:pPr>
                          <w:pStyle w:val="ListParagraph"/>
                          <w:numPr>
                            <w:ilvl w:val="0"/>
                            <w:numId w:val="10"/>
                          </w:numPr>
                          <w:rPr>
                            <w:rFonts w:ascii="Times" w:hAnsi="Times" w:cs="Times"/>
                            <w:sz w:val="22"/>
                            <w:szCs w:val="22"/>
                          </w:rPr>
                        </w:pPr>
                        <w:r w:rsidRPr="00B27D5F">
                          <w:rPr>
                            <w:rFonts w:ascii="Times" w:hAnsi="Times" w:cs="Times"/>
                            <w:sz w:val="22"/>
                            <w:szCs w:val="22"/>
                          </w:rPr>
                          <w:t>Is it safe to use de-escalation strategies?</w:t>
                        </w:r>
                      </w:p>
                      <w:p w14:paraId="17D78ACC" w14:textId="77777777" w:rsidR="00AA25CB" w:rsidRPr="00B27D5F" w:rsidRDefault="00AA25CB" w:rsidP="00AA25CB">
                        <w:pPr>
                          <w:pStyle w:val="ListParagraph"/>
                          <w:numPr>
                            <w:ilvl w:val="0"/>
                            <w:numId w:val="10"/>
                          </w:numPr>
                          <w:rPr>
                            <w:rFonts w:ascii="Times" w:hAnsi="Times" w:cs="Times"/>
                            <w:sz w:val="22"/>
                            <w:szCs w:val="22"/>
                          </w:rPr>
                        </w:pPr>
                        <w:r w:rsidRPr="00B27D5F">
                          <w:rPr>
                            <w:rFonts w:ascii="Times" w:hAnsi="Times" w:cs="Times"/>
                            <w:sz w:val="22"/>
                            <w:szCs w:val="22"/>
                          </w:rPr>
                          <w:t>Does my exit strategy make sense for this scenario?</w:t>
                        </w:r>
                      </w:p>
                      <w:p w14:paraId="42F46FE7" w14:textId="77777777" w:rsidR="00AA25CB" w:rsidRPr="00B27D5F" w:rsidRDefault="00AA25CB" w:rsidP="00AA25CB">
                        <w:pPr>
                          <w:rPr>
                            <w:rFonts w:ascii="Times" w:hAnsi="Times" w:cs="Times"/>
                            <w:sz w:val="22"/>
                            <w:szCs w:val="22"/>
                          </w:rPr>
                        </w:pPr>
                        <w:r w:rsidRPr="00B27D5F">
                          <w:rPr>
                            <w:rFonts w:ascii="Times" w:hAnsi="Times" w:cs="Times"/>
                            <w:sz w:val="22"/>
                            <w:szCs w:val="22"/>
                          </w:rPr>
                          <w:t>Details and follow-up questions that can impact your responses to the questions.</w:t>
                        </w:r>
                      </w:p>
                      <w:p w14:paraId="3675C8CF" w14:textId="77777777" w:rsidR="00AA25CB" w:rsidRPr="00B27D5F" w:rsidRDefault="00AA25CB" w:rsidP="00AA25CB">
                        <w:pPr>
                          <w:pStyle w:val="ListParagraph"/>
                          <w:numPr>
                            <w:ilvl w:val="0"/>
                            <w:numId w:val="10"/>
                          </w:numPr>
                          <w:rPr>
                            <w:rFonts w:ascii="Times" w:hAnsi="Times" w:cs="Times"/>
                            <w:sz w:val="22"/>
                            <w:szCs w:val="22"/>
                          </w:rPr>
                        </w:pPr>
                        <w:r w:rsidRPr="00B27D5F">
                          <w:rPr>
                            <w:rFonts w:ascii="Times" w:hAnsi="Times" w:cs="Times"/>
                            <w:sz w:val="22"/>
                            <w:szCs w:val="22"/>
                          </w:rPr>
                          <w:t>Identities (including power dynamics) and how they might intersect</w:t>
                        </w:r>
                      </w:p>
                      <w:p w14:paraId="6C993809" w14:textId="6B9AC899" w:rsidR="00AA25CB" w:rsidRPr="00B27D5F" w:rsidRDefault="00AA25CB" w:rsidP="00AA25CB">
                        <w:pPr>
                          <w:pStyle w:val="ListParagraph"/>
                          <w:numPr>
                            <w:ilvl w:val="0"/>
                            <w:numId w:val="10"/>
                          </w:numPr>
                          <w:rPr>
                            <w:rFonts w:ascii="Times" w:hAnsi="Times" w:cs="Times"/>
                            <w:sz w:val="22"/>
                            <w:szCs w:val="22"/>
                          </w:rPr>
                        </w:pPr>
                        <w:r w:rsidRPr="00B27D5F">
                          <w:rPr>
                            <w:rFonts w:ascii="Times" w:hAnsi="Times" w:cs="Times"/>
                            <w:sz w:val="22"/>
                            <w:szCs w:val="22"/>
                          </w:rPr>
                          <w:t>Individual personalities</w:t>
                        </w:r>
                      </w:p>
                    </w:txbxContent>
                  </v:textbox>
                </v:shape>
                <w10:wrap type="square"/>
              </v:group>
            </w:pict>
          </mc:Fallback>
        </mc:AlternateContent>
      </w:r>
      <w:r w:rsidR="00AA25CB" w:rsidRPr="00F41A6B">
        <w:rPr>
          <w:b/>
          <w:bCs/>
        </w:rPr>
        <w:t xml:space="preserve">Consider how you might handle the following </w:t>
      </w:r>
      <w:r w:rsidR="00F07AB5" w:rsidRPr="00F41A6B">
        <w:rPr>
          <w:b/>
          <w:bCs/>
        </w:rPr>
        <w:t>circumstances.</w:t>
      </w:r>
      <w:r w:rsidR="00DE13AE">
        <w:t xml:space="preserve"> </w:t>
      </w:r>
      <w:r w:rsidR="00AA25CB">
        <w:t>For each scenario, consider the following:</w:t>
      </w:r>
    </w:p>
    <w:p w14:paraId="3EAA2DB5" w14:textId="4F140AB5" w:rsidR="00AA25CB" w:rsidRDefault="00AA25CB" w:rsidP="00AA25CB"/>
    <w:p w14:paraId="21A85A3D" w14:textId="7C002BD9" w:rsidR="00AA25CB" w:rsidRDefault="00AA25CB" w:rsidP="00AA25CB">
      <w:r>
        <w:t>Examples 1-4 are taken from examples in Daniels &amp; Lavallee’s 2014 paper.</w:t>
      </w:r>
    </w:p>
    <w:p w14:paraId="529A95B3" w14:textId="16AE5B18" w:rsidR="00AA25CB" w:rsidRDefault="00AA25CB" w:rsidP="00AA25CB"/>
    <w:p w14:paraId="0F6DCF12" w14:textId="07AE9BF6" w:rsidR="00AA25CB" w:rsidRDefault="00AA25CB" w:rsidP="00AA25CB">
      <w:r w:rsidRPr="00CE2EA5">
        <w:rPr>
          <w:rFonts w:ascii="Calibri" w:hAnsi="Calibri" w:cs="Calibri"/>
        </w:rPr>
        <w:t>﻿</w:t>
      </w:r>
      <w:r w:rsidRPr="00CE2EA5">
        <w:t>You are working at a field site in the mountains when the weather conditions dramatically deteriorate. It is raining, cold, windy and you can see lightning down the valley</w:t>
      </w:r>
      <w:r>
        <w:t>, but your crew lead wants to continue.</w:t>
      </w:r>
    </w:p>
    <w:p w14:paraId="02AD8D41" w14:textId="77777777" w:rsidR="00AA25CB" w:rsidRDefault="00AA25CB" w:rsidP="00AA25CB"/>
    <w:p w14:paraId="5710B46E" w14:textId="77777777" w:rsidR="00AA25CB" w:rsidRDefault="00AA25CB" w:rsidP="00AA25CB">
      <w:r w:rsidRPr="001E7D7A">
        <w:rPr>
          <w:rFonts w:ascii="Calibri" w:hAnsi="Calibri" w:cs="Calibri"/>
        </w:rPr>
        <w:t>﻿</w:t>
      </w:r>
      <w:r w:rsidRPr="001E7D7A">
        <w:t>Your field site is located on a small island that you access by boat and then hiking. While working on site, you stepped on a wasp</w:t>
      </w:r>
      <w:r>
        <w:t>’</w:t>
      </w:r>
      <w:r w:rsidRPr="001E7D7A">
        <w:t>s nest and were stung. For the first time in your life, you are having a strong allergic reaction. You have only one field assistant and they do not know how to drive the boat or the truck</w:t>
      </w:r>
      <w:r>
        <w:t>.</w:t>
      </w:r>
    </w:p>
    <w:p w14:paraId="36E6B42F" w14:textId="77777777" w:rsidR="00AA25CB" w:rsidRDefault="00AA25CB" w:rsidP="00AA25CB"/>
    <w:p w14:paraId="4B9B3FD9" w14:textId="77777777" w:rsidR="00AA25CB" w:rsidRDefault="00AA25CB" w:rsidP="00AA25CB">
      <w:r w:rsidRPr="00D80558">
        <w:rPr>
          <w:rFonts w:ascii="Calibri" w:hAnsi="Calibri" w:cs="Calibri"/>
        </w:rPr>
        <w:t>﻿</w:t>
      </w:r>
      <w:r w:rsidRPr="00D80558">
        <w:t>There are two ways to get to your field site (a) short and steep and (b) long and gentle. Everyone but one person is ok with the short, steep route…</w:t>
      </w:r>
    </w:p>
    <w:p w14:paraId="1DED3A55" w14:textId="77777777" w:rsidR="00AA25CB" w:rsidRDefault="00AA25CB" w:rsidP="00AA25CB"/>
    <w:p w14:paraId="30E381D5" w14:textId="77777777" w:rsidR="00AA25CB" w:rsidRDefault="00AA25CB" w:rsidP="00AA25CB">
      <w:r>
        <w:rPr>
          <w:rFonts w:ascii="Calibri" w:hAnsi="Calibri" w:cs="Calibri"/>
        </w:rPr>
        <w:t>﻿</w:t>
      </w:r>
      <w:r>
        <w:t>Departure time for field work is 8am, but the assistants are chronically late by 30 minutes because someone sleeps in, breakfast takes a long time, etc.</w:t>
      </w:r>
    </w:p>
    <w:p w14:paraId="22F88FA3" w14:textId="77777777" w:rsidR="00AA25CB" w:rsidRDefault="00AA25CB" w:rsidP="00AA25CB"/>
    <w:p w14:paraId="34AB3017" w14:textId="77777777" w:rsidR="00AA25CB" w:rsidRDefault="00AA25CB" w:rsidP="00AA25CB">
      <w:r>
        <w:t>You split into teams, and your only crew lead is on the other team. He/She/They ask(s) you all to work together to get the tasks done for the day, but one of your team members is overbearing and difficult to work with. They talk constantly, watch every move you make, and correct you on things, even when your crew lead said your way was fine.</w:t>
      </w:r>
    </w:p>
    <w:p w14:paraId="2660ADF6" w14:textId="77777777" w:rsidR="00AA25CB" w:rsidRDefault="00AA25CB" w:rsidP="00AA25CB"/>
    <w:p w14:paraId="65FE7468" w14:textId="77777777" w:rsidR="00AA25CB" w:rsidRDefault="00AA25CB" w:rsidP="00AA25CB">
      <w:r>
        <w:t>It’s your first day and you’re feeling overwhelmed. There are so many things to do and everyone else on the team has been in the field before. You were assigned a task, but it’s taking you longer than everyone else. Everyone is focused on their own jobs, but it becomes clear that you’re slowing everyone else down.</w:t>
      </w:r>
    </w:p>
    <w:p w14:paraId="6DC4A2E7" w14:textId="77777777" w:rsidR="00AA25CB" w:rsidRDefault="00AA25CB" w:rsidP="00AA25CB"/>
    <w:p w14:paraId="2BAA720D" w14:textId="77777777" w:rsidR="00AA25CB" w:rsidRDefault="00AA25CB" w:rsidP="00AA25CB">
      <w:r>
        <w:t xml:space="preserve">You are taking a lunch break with your crew and a man walks up to the group. You’ve seen him walking around the area a few times before but didn’t think anything of it until now. He starts talking with the group, but he his attention is especially directed at the only female in the group. </w:t>
      </w:r>
      <w:r>
        <w:lastRenderedPageBreak/>
        <w:t>He’s standing just a little too close and repeatedly tries to touch her shoulder, even though it’s clear that she’s uncomfortable.</w:t>
      </w:r>
    </w:p>
    <w:p w14:paraId="2B560A67" w14:textId="77777777" w:rsidR="00F3078A" w:rsidRDefault="00F3078A" w:rsidP="00AA25CB"/>
    <w:p w14:paraId="11DDDF1F" w14:textId="3CBCBB43" w:rsidR="00F3078A" w:rsidRDefault="00F3078A" w:rsidP="00AA25CB">
      <w:r>
        <w:t xml:space="preserve">Your </w:t>
      </w:r>
      <w:r w:rsidR="003E122D">
        <w:t>work</w:t>
      </w:r>
      <w:r>
        <w:t xml:space="preserve"> </w:t>
      </w:r>
      <w:r w:rsidR="003E122D">
        <w:t>truck</w:t>
      </w:r>
      <w:r>
        <w:t xml:space="preserve"> gets a flat tire</w:t>
      </w:r>
      <w:r w:rsidR="00310108">
        <w:t xml:space="preserve"> on your way home from a long night doing night surveys. It’s </w:t>
      </w:r>
      <w:r w:rsidR="004B0426">
        <w:t>1</w:t>
      </w:r>
      <w:r w:rsidR="00310108">
        <w:t xml:space="preserve">2AM so the university service garage isn’t open. </w:t>
      </w:r>
      <w:r w:rsidR="004B0426">
        <w:t xml:space="preserve">You call a towing </w:t>
      </w:r>
      <w:r w:rsidR="000A22FD">
        <w:t>company but</w:t>
      </w:r>
      <w:r w:rsidR="004B0426">
        <w:t xml:space="preserve"> are met with </w:t>
      </w:r>
      <w:r w:rsidR="00206397">
        <w:t xml:space="preserve">more challenges when the staff </w:t>
      </w:r>
      <w:r w:rsidR="003E122D">
        <w:t>don’t believe you are allowed to drive the vehicle, accusing you of stealing it.</w:t>
      </w:r>
    </w:p>
    <w:p w14:paraId="44E6398F" w14:textId="77777777" w:rsidR="00AA25CB" w:rsidRPr="00CF2F94" w:rsidRDefault="00AA25CB" w:rsidP="00AA25CB"/>
    <w:p w14:paraId="4F3AFED0" w14:textId="339EA96C" w:rsidR="00757F7A" w:rsidRDefault="00AA25CB" w:rsidP="00AA25CB">
      <w:pPr>
        <w:rPr>
          <w:rFonts w:ascii="Times" w:hAnsi="Times"/>
          <w:noProof/>
          <w:sz w:val="20"/>
          <w:szCs w:val="20"/>
        </w:rPr>
      </w:pPr>
      <w:r>
        <w:rPr>
          <w:rFonts w:ascii="Times" w:hAnsi="Times"/>
          <w:noProof/>
          <w:sz w:val="20"/>
          <w:szCs w:val="20"/>
        </w:rPr>
        <w:t xml:space="preserve">Daniels, Lori D. &amp; Suzie Lavallee </w:t>
      </w:r>
      <w:r w:rsidRPr="004E4DF3">
        <w:rPr>
          <w:rFonts w:ascii="Times" w:hAnsi="Times"/>
          <w:noProof/>
          <w:sz w:val="20"/>
          <w:szCs w:val="20"/>
        </w:rPr>
        <w:t>. 20</w:t>
      </w:r>
      <w:r>
        <w:rPr>
          <w:rFonts w:ascii="Times" w:hAnsi="Times"/>
          <w:noProof/>
          <w:sz w:val="20"/>
          <w:szCs w:val="20"/>
        </w:rPr>
        <w:t>14</w:t>
      </w:r>
      <w:r w:rsidRPr="004E4DF3">
        <w:rPr>
          <w:rFonts w:ascii="Times" w:hAnsi="Times"/>
          <w:noProof/>
          <w:sz w:val="20"/>
          <w:szCs w:val="20"/>
        </w:rPr>
        <w:t xml:space="preserve">. </w:t>
      </w:r>
      <w:r>
        <w:rPr>
          <w:rFonts w:ascii="Times" w:hAnsi="Times"/>
          <w:noProof/>
          <w:sz w:val="20"/>
          <w:szCs w:val="20"/>
        </w:rPr>
        <w:t>Better Safe than Sorry: Planning for Safe and Successful Fieldwork. Bulletin of the Ecological Society of America 95(3):264-273</w:t>
      </w:r>
    </w:p>
    <w:p w14:paraId="23058DE0" w14:textId="77777777" w:rsidR="00F07AB5" w:rsidRDefault="00F07AB5">
      <w:pPr>
        <w:spacing w:after="160" w:line="259" w:lineRule="auto"/>
        <w:rPr>
          <w:b/>
          <w:bCs/>
        </w:rPr>
      </w:pPr>
      <w:r>
        <w:rPr>
          <w:b/>
          <w:bCs/>
        </w:rPr>
        <w:br w:type="page"/>
      </w:r>
    </w:p>
    <w:p w14:paraId="1A604426" w14:textId="77777777" w:rsidR="00AA25CB" w:rsidRPr="00C323E2" w:rsidRDefault="00AA25CB" w:rsidP="00F07AB5">
      <w:pPr>
        <w:pBdr>
          <w:bottom w:val="single" w:sz="4" w:space="1" w:color="auto"/>
        </w:pBdr>
        <w:jc w:val="center"/>
        <w:rPr>
          <w:rFonts w:ascii="Times" w:hAnsi="Times"/>
          <w:b/>
          <w:bCs/>
        </w:rPr>
      </w:pPr>
      <w:r w:rsidRPr="00C323E2">
        <w:rPr>
          <w:rFonts w:ascii="Times" w:hAnsi="Times"/>
          <w:b/>
          <w:bCs/>
        </w:rPr>
        <w:lastRenderedPageBreak/>
        <w:t>PROJECT DESCRIPTIONS</w:t>
      </w:r>
    </w:p>
    <w:p w14:paraId="7A231AED" w14:textId="77777777" w:rsidR="00AA25CB" w:rsidRDefault="00AA25CB" w:rsidP="00AA25CB">
      <w:pPr>
        <w:jc w:val="center"/>
        <w:rPr>
          <w:rFonts w:ascii="Times" w:hAnsi="Times"/>
          <w:b/>
          <w:bCs/>
          <w:u w:val="single"/>
        </w:rPr>
      </w:pPr>
    </w:p>
    <w:p w14:paraId="2FCCEDFC" w14:textId="250E9FD5" w:rsidR="00AA25CB" w:rsidRDefault="00AA25CB" w:rsidP="00AA25CB">
      <w:pPr>
        <w:rPr>
          <w:rFonts w:ascii="Times" w:hAnsi="Times"/>
          <w:sz w:val="22"/>
          <w:szCs w:val="22"/>
        </w:rPr>
      </w:pPr>
      <w:r w:rsidRPr="00103B92">
        <w:rPr>
          <w:rFonts w:ascii="Times" w:hAnsi="Times"/>
          <w:sz w:val="22"/>
          <w:szCs w:val="22"/>
        </w:rPr>
        <w:t>Th</w:t>
      </w:r>
      <w:r>
        <w:rPr>
          <w:rFonts w:ascii="Times" w:hAnsi="Times"/>
          <w:sz w:val="22"/>
          <w:szCs w:val="22"/>
        </w:rPr>
        <w:t xml:space="preserve">is </w:t>
      </w:r>
      <w:r w:rsidRPr="00103B92">
        <w:rPr>
          <w:rFonts w:ascii="Times" w:hAnsi="Times"/>
          <w:sz w:val="22"/>
          <w:szCs w:val="22"/>
        </w:rPr>
        <w:t xml:space="preserve">section includes </w:t>
      </w:r>
      <w:r w:rsidR="003C37B2">
        <w:rPr>
          <w:rFonts w:ascii="Times" w:hAnsi="Times"/>
          <w:sz w:val="22"/>
          <w:szCs w:val="22"/>
        </w:rPr>
        <w:t xml:space="preserve">project </w:t>
      </w:r>
      <w:r>
        <w:rPr>
          <w:rFonts w:ascii="Times" w:hAnsi="Times"/>
          <w:sz w:val="22"/>
          <w:szCs w:val="22"/>
        </w:rPr>
        <w:t xml:space="preserve">descriptions </w:t>
      </w:r>
      <w:r w:rsidR="003C37B2">
        <w:rPr>
          <w:rFonts w:ascii="Times" w:hAnsi="Times"/>
          <w:sz w:val="22"/>
          <w:szCs w:val="22"/>
        </w:rPr>
        <w:t xml:space="preserve">and </w:t>
      </w:r>
      <w:r w:rsidR="00556A9B">
        <w:rPr>
          <w:rFonts w:ascii="Times" w:hAnsi="Times"/>
          <w:sz w:val="22"/>
          <w:szCs w:val="22"/>
        </w:rPr>
        <w:t>descriptions</w:t>
      </w:r>
      <w:r w:rsidR="003C37B2">
        <w:rPr>
          <w:rFonts w:ascii="Times" w:hAnsi="Times"/>
          <w:sz w:val="22"/>
          <w:szCs w:val="22"/>
        </w:rPr>
        <w:t xml:space="preserve"> for a typical day in the field. These descriptions are intended foster a </w:t>
      </w:r>
      <w:r w:rsidR="002A7EBE">
        <w:rPr>
          <w:rFonts w:ascii="Times" w:hAnsi="Times"/>
          <w:sz w:val="22"/>
          <w:szCs w:val="22"/>
        </w:rPr>
        <w:t>stronger connection between data collection and broader research objectives</w:t>
      </w:r>
      <w:r w:rsidR="00875BE9">
        <w:rPr>
          <w:rFonts w:ascii="Times" w:hAnsi="Times"/>
          <w:sz w:val="22"/>
          <w:szCs w:val="22"/>
        </w:rPr>
        <w:t xml:space="preserve"> while also linking expectations and logistics from other sections</w:t>
      </w:r>
      <w:r w:rsidR="002A7EBE">
        <w:rPr>
          <w:rFonts w:ascii="Times" w:hAnsi="Times"/>
          <w:sz w:val="22"/>
          <w:szCs w:val="22"/>
        </w:rPr>
        <w:t xml:space="preserve">. </w:t>
      </w:r>
      <w:r>
        <w:rPr>
          <w:rFonts w:ascii="Times" w:hAnsi="Times"/>
          <w:sz w:val="22"/>
          <w:szCs w:val="22"/>
        </w:rPr>
        <w:t xml:space="preserve"> </w:t>
      </w:r>
      <w:r w:rsidR="00875BE9">
        <w:rPr>
          <w:rFonts w:ascii="Times" w:hAnsi="Times"/>
          <w:sz w:val="22"/>
          <w:szCs w:val="22"/>
        </w:rPr>
        <w:t>The connection to research descriptions</w:t>
      </w:r>
      <w:r w:rsidR="002A7EBE">
        <w:rPr>
          <w:rFonts w:ascii="Times" w:hAnsi="Times"/>
          <w:sz w:val="22"/>
          <w:szCs w:val="22"/>
        </w:rPr>
        <w:t xml:space="preserve"> </w:t>
      </w:r>
      <w:r>
        <w:rPr>
          <w:rFonts w:ascii="Times" w:hAnsi="Times"/>
          <w:sz w:val="22"/>
          <w:szCs w:val="22"/>
        </w:rPr>
        <w:t>should discuss project goals and how data collection contributes to larger research questions. This is also a good opportunity to feature past/current graduate students and external collaborators.</w:t>
      </w:r>
      <w:r w:rsidR="00875BE9">
        <w:rPr>
          <w:rFonts w:ascii="Times" w:hAnsi="Times"/>
          <w:sz w:val="22"/>
          <w:szCs w:val="22"/>
        </w:rPr>
        <w:t xml:space="preserve"> The typical day in the field should outline </w:t>
      </w:r>
      <w:r w:rsidR="00556A9B">
        <w:rPr>
          <w:rFonts w:ascii="Times" w:hAnsi="Times"/>
          <w:sz w:val="22"/>
          <w:szCs w:val="22"/>
        </w:rPr>
        <w:t>plans for fieldwork and get people excited about fieldwork!</w:t>
      </w:r>
    </w:p>
    <w:p w14:paraId="63D2A7FF" w14:textId="77777777" w:rsidR="00AA25CB" w:rsidRPr="00A93DFC" w:rsidRDefault="00AA25CB" w:rsidP="00AA25CB">
      <w:pPr>
        <w:rPr>
          <w:rFonts w:ascii="Times" w:hAnsi="Times"/>
          <w:sz w:val="22"/>
          <w:szCs w:val="22"/>
        </w:rPr>
      </w:pPr>
    </w:p>
    <w:bookmarkStart w:id="11" w:name="Overview"/>
    <w:p w14:paraId="2383DE78" w14:textId="6C4AC2E4" w:rsidR="00AA25CB" w:rsidRPr="00AA25CB" w:rsidRDefault="00AA25CB" w:rsidP="00AA25CB">
      <w:pPr>
        <w:jc w:val="center"/>
        <w:rPr>
          <w:rFonts w:ascii="Times" w:hAnsi="Times"/>
          <w:b/>
          <w:bCs/>
        </w:rPr>
      </w:pPr>
      <w:r w:rsidRPr="00AA25CB">
        <w:rPr>
          <w:rFonts w:ascii="Times" w:hAnsi="Times"/>
          <w:b/>
          <w:bCs/>
          <w:noProof/>
        </w:rPr>
        <mc:AlternateContent>
          <mc:Choice Requires="wpg">
            <w:drawing>
              <wp:anchor distT="0" distB="0" distL="114300" distR="114300" simplePos="0" relativeHeight="251661312" behindDoc="0" locked="0" layoutInCell="1" allowOverlap="1" wp14:anchorId="2FC6D21D" wp14:editId="262BF5F0">
                <wp:simplePos x="0" y="0"/>
                <wp:positionH relativeFrom="column">
                  <wp:posOffset>0</wp:posOffset>
                </wp:positionH>
                <wp:positionV relativeFrom="paragraph">
                  <wp:posOffset>334010</wp:posOffset>
                </wp:positionV>
                <wp:extent cx="6181725" cy="733425"/>
                <wp:effectExtent l="0" t="0" r="15875" b="15875"/>
                <wp:wrapSquare wrapText="bothSides"/>
                <wp:docPr id="85" name="Group 85"/>
                <wp:cNvGraphicFramePr/>
                <a:graphic xmlns:a="http://schemas.openxmlformats.org/drawingml/2006/main">
                  <a:graphicData uri="http://schemas.microsoft.com/office/word/2010/wordprocessingGroup">
                    <wpg:wgp>
                      <wpg:cNvGrpSpPr/>
                      <wpg:grpSpPr>
                        <a:xfrm>
                          <a:off x="0" y="0"/>
                          <a:ext cx="6181725" cy="733425"/>
                          <a:chOff x="0" y="0"/>
                          <a:chExt cx="6181969" cy="447723"/>
                        </a:xfrm>
                      </wpg:grpSpPr>
                      <wps:wsp>
                        <wps:cNvPr id="86" name="Rounded Rectangle 86"/>
                        <wps:cNvSpPr/>
                        <wps:spPr>
                          <a:xfrm>
                            <a:off x="0" y="0"/>
                            <a:ext cx="6181969" cy="447723"/>
                          </a:xfrm>
                          <a:prstGeom prst="roundRect">
                            <a:avLst/>
                          </a:prstGeom>
                          <a:solidFill>
                            <a:schemeClr val="accent6">
                              <a:lumMod val="20000"/>
                              <a:lumOff val="8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Text Box 87"/>
                        <wps:cNvSpPr txBox="1"/>
                        <wps:spPr>
                          <a:xfrm>
                            <a:off x="0" y="0"/>
                            <a:ext cx="6181725" cy="447723"/>
                          </a:xfrm>
                          <a:prstGeom prst="rect">
                            <a:avLst/>
                          </a:prstGeom>
                          <a:noFill/>
                          <a:ln w="6350">
                            <a:noFill/>
                          </a:ln>
                        </wps:spPr>
                        <wps:txbx>
                          <w:txbxContent>
                            <w:p w14:paraId="37FD05A3" w14:textId="77777777" w:rsidR="00AA25CB" w:rsidRDefault="00AA25CB" w:rsidP="00AA25CB">
                              <w:pPr>
                                <w:rPr>
                                  <w:rFonts w:ascii="Arial" w:hAnsi="Arial" w:cs="Arial"/>
                                  <w:sz w:val="20"/>
                                  <w:szCs w:val="20"/>
                                </w:rPr>
                              </w:pPr>
                              <w:r>
                                <w:rPr>
                                  <w:rFonts w:ascii="Arial" w:hAnsi="Arial" w:cs="Arial"/>
                                  <w:sz w:val="20"/>
                                  <w:szCs w:val="20"/>
                                </w:rPr>
                                <w:t>Project descriptions are helpful for connecting the field work back to the larger research objectives. This is important for helping technicians feel that their work is meaningful and strengthens their identity as scientists. Established connections with broader research provides meaning to technician contribution and improves sense of self-efficacy.</w:t>
                              </w:r>
                            </w:p>
                            <w:p w14:paraId="00CE16C9" w14:textId="77777777" w:rsidR="00AA25CB" w:rsidRDefault="00AA25CB" w:rsidP="00AA25CB">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FC6D21D" id="Group 85" o:spid="_x0000_s1051" style="position:absolute;left:0;text-align:left;margin-left:0;margin-top:26.3pt;width:486.75pt;height:57.75pt;z-index:251661312;mso-position-horizontal-relative:text;mso-position-vertical-relative:text;mso-height-relative:margin" coordsize="61819,447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">
                <v:roundrect id="Rounded Rectangle 86" o:spid="_x0000_s1052" style="position:absolute;width:61819;height:447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" fillcolor="#e2efd9 [665]" strokecolor="#375623 [1609]" strokeweight="1pt">
                  <v:stroke joinstyle="miter"/>
                </v:roundrect>
                <v:shape id="Text Box 87" o:spid="_x0000_s1053" type="#_x0000_t202" style="position:absolute;width:61817;height:4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" filled="f" stroked="f" strokeweight=".5pt">
                  <v:textbox>
                    <w:txbxContent>
                      <w:p w14:paraId="37FD05A3" w14:textId="77777777" w:rsidR="00AA25CB" w:rsidRDefault="00AA25CB" w:rsidP="00AA25CB">
                        <w:pPr>
                          <w:rPr>
                            <w:rFonts w:ascii="Arial" w:hAnsi="Arial" w:cs="Arial"/>
                            <w:sz w:val="20"/>
                            <w:szCs w:val="20"/>
                          </w:rPr>
                        </w:pPr>
                        <w:r>
                          <w:rPr>
                            <w:rFonts w:ascii="Arial" w:hAnsi="Arial" w:cs="Arial"/>
                            <w:sz w:val="20"/>
                            <w:szCs w:val="20"/>
                          </w:rPr>
                          <w:t>Project descriptions are helpful for connecting the field work back to the larger research objectives. This is important for helping technicians feel that their work is meaningful and strengthens their identity as scientists. Established connections with broader research provides meaning to technician contribution and improves sense of self-efficacy.</w:t>
                        </w:r>
                      </w:p>
                      <w:p w14:paraId="00CE16C9" w14:textId="77777777" w:rsidR="00AA25CB" w:rsidRDefault="00AA25CB" w:rsidP="00AA25CB">
                        <w:pPr>
                          <w:rPr>
                            <w:rFonts w:ascii="Arial" w:hAnsi="Arial" w:cs="Arial"/>
                            <w:sz w:val="20"/>
                            <w:szCs w:val="20"/>
                          </w:rPr>
                        </w:pPr>
                      </w:p>
                    </w:txbxContent>
                  </v:textbox>
                </v:shape>
                <w10:wrap type="square"/>
              </v:group>
            </w:pict>
          </mc:Fallback>
        </mc:AlternateContent>
      </w:r>
      <w:bookmarkEnd w:id="11"/>
      <w:r w:rsidRPr="00AA25CB">
        <w:rPr>
          <w:rFonts w:ascii="Times" w:hAnsi="Times"/>
          <w:b/>
          <w:bCs/>
        </w:rPr>
        <w:t>CONNECTION TO RESEARCH</w:t>
      </w:r>
    </w:p>
    <w:p w14:paraId="14FA6C9A" w14:textId="77777777" w:rsidR="00AA25CB" w:rsidRDefault="00AA25CB" w:rsidP="00AA25CB">
      <w:pPr>
        <w:rPr>
          <w:rFonts w:ascii="Times" w:hAnsi="Times"/>
          <w:b/>
          <w:bCs/>
        </w:rPr>
      </w:pPr>
    </w:p>
    <w:p w14:paraId="6624FC9A" w14:textId="77777777" w:rsidR="00AA25CB" w:rsidRDefault="00AA25CB" w:rsidP="00AA25CB"/>
    <w:p w14:paraId="52F7549F" w14:textId="10973232" w:rsidR="00AA25CB" w:rsidRPr="00911C2C" w:rsidRDefault="00AA25CB" w:rsidP="00AA25CB">
      <w:pPr>
        <w:rPr>
          <w:b/>
          <w:bCs/>
        </w:rPr>
      </w:pPr>
      <w:r w:rsidRPr="00911C2C">
        <w:rPr>
          <w:b/>
          <w:bCs/>
          <w:noProof/>
        </w:rPr>
        <w:drawing>
          <wp:anchor distT="0" distB="0" distL="114300" distR="114300" simplePos="0" relativeHeight="251673600" behindDoc="1" locked="0" layoutInCell="1" allowOverlap="1" wp14:anchorId="78A05865" wp14:editId="1AF75FDB">
            <wp:simplePos x="0" y="0"/>
            <wp:positionH relativeFrom="column">
              <wp:posOffset>0</wp:posOffset>
            </wp:positionH>
            <wp:positionV relativeFrom="paragraph">
              <wp:posOffset>8890</wp:posOffset>
            </wp:positionV>
            <wp:extent cx="1432560" cy="1910715"/>
            <wp:effectExtent l="0" t="0" r="2540" b="0"/>
            <wp:wrapTight wrapText="bothSides">
              <wp:wrapPolygon edited="0">
                <wp:start x="0" y="0"/>
                <wp:lineTo x="0" y="21392"/>
                <wp:lineTo x="21447" y="21392"/>
                <wp:lineTo x="21447" y="0"/>
                <wp:lineTo x="0" y="0"/>
              </wp:wrapPolygon>
            </wp:wrapTight>
            <wp:docPr id="55" name="Picture 55" descr="A picture containing outdoor, ground, tree,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outdoor, ground, tree, plan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32560" cy="1910715"/>
                    </a:xfrm>
                    <a:prstGeom prst="rect">
                      <a:avLst/>
                    </a:prstGeom>
                  </pic:spPr>
                </pic:pic>
              </a:graphicData>
            </a:graphic>
            <wp14:sizeRelH relativeFrom="page">
              <wp14:pctWidth>0</wp14:pctWidth>
            </wp14:sizeRelH>
            <wp14:sizeRelV relativeFrom="page">
              <wp14:pctHeight>0</wp14:pctHeight>
            </wp14:sizeRelV>
          </wp:anchor>
        </w:drawing>
      </w:r>
      <w:r>
        <w:rPr>
          <w:rFonts w:ascii="Times" w:hAnsi="Times"/>
          <w:b/>
          <w:bCs/>
        </w:rPr>
        <w:t>SP</w:t>
      </w:r>
      <w:r w:rsidRPr="009A71AB">
        <w:rPr>
          <w:rFonts w:ascii="Times" w:hAnsi="Times"/>
          <w:b/>
          <w:bCs/>
        </w:rPr>
        <w:t>ARCnet COVERBOARD SURVEYS (DAYTIME):</w:t>
      </w:r>
    </w:p>
    <w:p w14:paraId="75762A41" w14:textId="77777777" w:rsidR="00AA25CB" w:rsidRPr="00557A64" w:rsidRDefault="00AA25CB" w:rsidP="00AA25CB">
      <w:pPr>
        <w:rPr>
          <w:rFonts w:ascii="Times" w:hAnsi="Times" w:cs="Calibri"/>
          <w:color w:val="000000"/>
        </w:rPr>
      </w:pPr>
      <w:r w:rsidRPr="008A1D3E">
        <w:rPr>
          <w:rFonts w:ascii="Times" w:hAnsi="Times" w:cs="Calibri"/>
          <w:color w:val="000000"/>
          <w:sz w:val="22"/>
          <w:szCs w:val="22"/>
        </w:rPr>
        <w:t>This is a part of a larger, long-term collaborative research project (SPARCnet) looking at red-backed salamander (</w:t>
      </w:r>
      <w:r w:rsidRPr="008A1D3E">
        <w:rPr>
          <w:rFonts w:ascii="Times" w:hAnsi="Times" w:cs="Calibri"/>
          <w:i/>
          <w:iCs/>
          <w:color w:val="000000"/>
          <w:sz w:val="22"/>
          <w:szCs w:val="22"/>
        </w:rPr>
        <w:t>Plethodon cinereus</w:t>
      </w:r>
      <w:r w:rsidRPr="008A1D3E">
        <w:rPr>
          <w:rFonts w:ascii="Times" w:hAnsi="Times" w:cs="Calibri"/>
          <w:color w:val="000000"/>
          <w:sz w:val="22"/>
          <w:szCs w:val="22"/>
        </w:rPr>
        <w:t>) populations across its geographic range</w:t>
      </w:r>
      <w:r w:rsidRPr="00983F07">
        <w:rPr>
          <w:rFonts w:ascii="Times" w:hAnsi="Times" w:cs="Calibri"/>
          <w:color w:val="000000"/>
          <w:sz w:val="22"/>
          <w:szCs w:val="22"/>
        </w:rPr>
        <w:t xml:space="preserve"> </w:t>
      </w:r>
      <w:r>
        <w:rPr>
          <w:rFonts w:ascii="Times" w:hAnsi="Times" w:cs="Calibri"/>
          <w:color w:val="000000"/>
          <w:sz w:val="22"/>
          <w:szCs w:val="22"/>
        </w:rPr>
        <w:t>The goals of SPARCnet are to support research and environmental education. SPARCnet plots are being used to answer questions related to salamander population dynamics, amphibian physiology and genetics. More specifically, my research addresses topics related to movement ecology and amphibian population dynamics.</w:t>
      </w:r>
    </w:p>
    <w:p w14:paraId="513FFF4A" w14:textId="77777777" w:rsidR="00AA25CB" w:rsidRPr="0043382E" w:rsidRDefault="00AA25CB" w:rsidP="00AA25CB">
      <w:pPr>
        <w:rPr>
          <w:rFonts w:ascii="Calibri" w:hAnsi="Calibri" w:cs="Calibri"/>
          <w:color w:val="000000"/>
        </w:rPr>
      </w:pPr>
      <w:r>
        <w:rPr>
          <w:rFonts w:ascii="Calibri" w:hAnsi="Calibri" w:cs="Calibri"/>
          <w:color w:val="000000"/>
          <w:sz w:val="22"/>
          <w:szCs w:val="22"/>
        </w:rPr>
        <w:t>  </w:t>
      </w:r>
    </w:p>
    <w:p w14:paraId="1F31A781" w14:textId="77777777" w:rsidR="00AA25CB" w:rsidRDefault="00AA25CB" w:rsidP="00AA25CB"/>
    <w:p w14:paraId="4EF3CFBC" w14:textId="77777777" w:rsidR="00AA25CB" w:rsidRDefault="00AA25CB" w:rsidP="00AA25CB"/>
    <w:p w14:paraId="7D99285C" w14:textId="77777777" w:rsidR="00556A9B" w:rsidRDefault="00556A9B" w:rsidP="00AA25CB"/>
    <w:p w14:paraId="01BB5BBF" w14:textId="1C017414" w:rsidR="00AA25CB" w:rsidRDefault="00AA25CB" w:rsidP="00AA25CB">
      <w:pPr>
        <w:rPr>
          <w:rFonts w:ascii="Calibri" w:hAnsi="Calibri" w:cs="Calibri"/>
          <w:color w:val="000000"/>
          <w:sz w:val="22"/>
          <w:szCs w:val="22"/>
          <w:u w:val="single"/>
        </w:rPr>
      </w:pPr>
      <w:r>
        <w:rPr>
          <w:noProof/>
        </w:rPr>
        <w:drawing>
          <wp:anchor distT="0" distB="0" distL="114300" distR="114300" simplePos="0" relativeHeight="251674624" behindDoc="1" locked="0" layoutInCell="1" allowOverlap="1" wp14:anchorId="61984631" wp14:editId="1F251752">
            <wp:simplePos x="0" y="0"/>
            <wp:positionH relativeFrom="column">
              <wp:posOffset>4531360</wp:posOffset>
            </wp:positionH>
            <wp:positionV relativeFrom="paragraph">
              <wp:posOffset>-300355</wp:posOffset>
            </wp:positionV>
            <wp:extent cx="1891665" cy="1418590"/>
            <wp:effectExtent l="0" t="4762" r="0" b="0"/>
            <wp:wrapTight wrapText="bothSides">
              <wp:wrapPolygon edited="0">
                <wp:start x="-54" y="21527"/>
                <wp:lineTo x="21408" y="21527"/>
                <wp:lineTo x="21408" y="256"/>
                <wp:lineTo x="-54" y="256"/>
                <wp:lineTo x="-54" y="21527"/>
              </wp:wrapPolygon>
            </wp:wrapTight>
            <wp:docPr id="63" name="Picture 63" descr="A person holding a bow and arr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erson holding a bow and arrow&#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1891665" cy="1418590"/>
                    </a:xfrm>
                    <a:prstGeom prst="rect">
                      <a:avLst/>
                    </a:prstGeom>
                  </pic:spPr>
                </pic:pic>
              </a:graphicData>
            </a:graphic>
            <wp14:sizeRelH relativeFrom="page">
              <wp14:pctWidth>0</wp14:pctWidth>
            </wp14:sizeRelH>
            <wp14:sizeRelV relativeFrom="page">
              <wp14:pctHeight>0</wp14:pctHeight>
            </wp14:sizeRelV>
          </wp:anchor>
        </w:drawing>
      </w:r>
      <w:r w:rsidRPr="009A71AB">
        <w:rPr>
          <w:rFonts w:ascii="Times" w:hAnsi="Times"/>
          <w:b/>
          <w:bCs/>
        </w:rPr>
        <w:t>PIT TAG SURVEYS</w:t>
      </w:r>
      <w:r w:rsidRPr="00911C2C">
        <w:rPr>
          <w:b/>
          <w:bCs/>
        </w:rPr>
        <w:t>:</w:t>
      </w:r>
    </w:p>
    <w:p w14:paraId="46852E5E" w14:textId="5B347645" w:rsidR="00556A9B" w:rsidRDefault="00AA25CB" w:rsidP="00AA25CB">
      <w:pPr>
        <w:rPr>
          <w:rFonts w:ascii="Times" w:hAnsi="Times" w:cs="Calibri"/>
          <w:color w:val="000000"/>
          <w:sz w:val="22"/>
          <w:szCs w:val="22"/>
        </w:rPr>
      </w:pPr>
      <w:r w:rsidRPr="008A1D3E">
        <w:rPr>
          <w:rFonts w:ascii="Times" w:hAnsi="Times" w:cs="Calibri"/>
          <w:color w:val="000000"/>
          <w:sz w:val="22"/>
          <w:szCs w:val="22"/>
        </w:rPr>
        <w:t>This project is more specifically on</w:t>
      </w:r>
      <w:r w:rsidRPr="008A1D3E">
        <w:rPr>
          <w:rStyle w:val="apple-converted-space"/>
          <w:rFonts w:ascii="Times" w:hAnsi="Times" w:cs="Calibri"/>
          <w:color w:val="000000"/>
          <w:sz w:val="22"/>
          <w:szCs w:val="22"/>
        </w:rPr>
        <w:t> </w:t>
      </w:r>
      <w:r w:rsidRPr="008A1D3E">
        <w:rPr>
          <w:rFonts w:ascii="Times" w:hAnsi="Times" w:cs="Calibri"/>
          <w:i/>
          <w:iCs/>
          <w:color w:val="000000"/>
          <w:sz w:val="22"/>
          <w:szCs w:val="22"/>
        </w:rPr>
        <w:t>P. cinereus</w:t>
      </w:r>
      <w:r w:rsidRPr="008A1D3E">
        <w:rPr>
          <w:rStyle w:val="apple-converted-space"/>
          <w:rFonts w:ascii="Times" w:hAnsi="Times" w:cs="Calibri"/>
          <w:color w:val="000000"/>
          <w:sz w:val="22"/>
          <w:szCs w:val="22"/>
        </w:rPr>
        <w:t> </w:t>
      </w:r>
      <w:r w:rsidRPr="008A1D3E">
        <w:rPr>
          <w:rFonts w:ascii="Times" w:hAnsi="Times" w:cs="Calibri"/>
          <w:color w:val="000000"/>
          <w:sz w:val="22"/>
          <w:szCs w:val="22"/>
        </w:rPr>
        <w:t>movement. I have salamanders marked with passive integrated transponder (PIT) tags that we will track using PIT tag telemetry.</w:t>
      </w:r>
      <w:r>
        <w:rPr>
          <w:rFonts w:ascii="Times" w:hAnsi="Times" w:cs="Calibri"/>
          <w:color w:val="000000"/>
          <w:sz w:val="22"/>
          <w:szCs w:val="22"/>
        </w:rPr>
        <w:t xml:space="preserve"> Prior work has been done PIT-tagging red-backed salamanders, but all of these projects involved salamanders in laboratory or experimental set-ups. This is the first project to track tagged animals in their native habitat in conjunction with a long-term research project.</w:t>
      </w:r>
    </w:p>
    <w:p w14:paraId="30F09294" w14:textId="77777777" w:rsidR="00AA25CB" w:rsidRDefault="00AA25CB" w:rsidP="00AA25CB">
      <w:pPr>
        <w:rPr>
          <w:rFonts w:ascii="Times" w:hAnsi="Times" w:cs="Calibri"/>
          <w:color w:val="000000"/>
        </w:rPr>
      </w:pPr>
    </w:p>
    <w:p w14:paraId="1EB3D29B" w14:textId="2DC70C84" w:rsidR="00AA25CB" w:rsidRPr="00D8391B" w:rsidRDefault="00AA25CB" w:rsidP="00AA25CB">
      <w:pPr>
        <w:rPr>
          <w:b/>
          <w:bCs/>
        </w:rPr>
      </w:pPr>
      <w:r>
        <w:rPr>
          <w:noProof/>
        </w:rPr>
        <w:drawing>
          <wp:anchor distT="0" distB="0" distL="114300" distR="114300" simplePos="0" relativeHeight="251675648" behindDoc="1" locked="0" layoutInCell="1" allowOverlap="1" wp14:anchorId="3C4DCB14" wp14:editId="6CFC788E">
            <wp:simplePos x="0" y="0"/>
            <wp:positionH relativeFrom="column">
              <wp:posOffset>0</wp:posOffset>
            </wp:positionH>
            <wp:positionV relativeFrom="paragraph">
              <wp:posOffset>11430</wp:posOffset>
            </wp:positionV>
            <wp:extent cx="1434465" cy="1913255"/>
            <wp:effectExtent l="0" t="0" r="635" b="4445"/>
            <wp:wrapTight wrapText="bothSides">
              <wp:wrapPolygon edited="0">
                <wp:start x="0" y="0"/>
                <wp:lineTo x="0" y="21507"/>
                <wp:lineTo x="21418" y="21507"/>
                <wp:lineTo x="21418"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34465" cy="1913255"/>
                    </a:xfrm>
                    <a:prstGeom prst="rect">
                      <a:avLst/>
                    </a:prstGeom>
                  </pic:spPr>
                </pic:pic>
              </a:graphicData>
            </a:graphic>
            <wp14:sizeRelH relativeFrom="page">
              <wp14:pctWidth>0</wp14:pctWidth>
            </wp14:sizeRelH>
            <wp14:sizeRelV relativeFrom="page">
              <wp14:pctHeight>0</wp14:pctHeight>
            </wp14:sizeRelV>
          </wp:anchor>
        </w:drawing>
      </w:r>
      <w:r w:rsidRPr="009A71AB">
        <w:rPr>
          <w:rFonts w:ascii="Times" w:hAnsi="Times"/>
          <w:b/>
          <w:bCs/>
        </w:rPr>
        <w:t>VISUAL ENCOUNTER SURVEYS</w:t>
      </w:r>
      <w:r w:rsidRPr="00D8391B">
        <w:rPr>
          <w:b/>
          <w:bCs/>
        </w:rPr>
        <w:t>:</w:t>
      </w:r>
    </w:p>
    <w:p w14:paraId="73A34994" w14:textId="77777777" w:rsidR="00AA25CB" w:rsidRPr="00920595" w:rsidRDefault="00AA25CB" w:rsidP="00AA25CB">
      <w:pPr>
        <w:rPr>
          <w:rFonts w:ascii="Times" w:hAnsi="Times"/>
          <w:sz w:val="22"/>
          <w:szCs w:val="22"/>
        </w:rPr>
      </w:pPr>
      <w:r w:rsidRPr="008A1D3E">
        <w:rPr>
          <w:rFonts w:ascii="Times" w:hAnsi="Times"/>
          <w:sz w:val="22"/>
          <w:szCs w:val="22"/>
        </w:rPr>
        <w:t xml:space="preserve">This project will be done in conjunction with the PIT tag surveys to hopefully provide more information on salamander surface activity and movement. </w:t>
      </w:r>
      <w:r>
        <w:rPr>
          <w:rFonts w:ascii="Times" w:hAnsi="Times" w:cs="Calibri"/>
          <w:color w:val="000000"/>
          <w:sz w:val="22"/>
          <w:szCs w:val="22"/>
        </w:rPr>
        <w:t>This project is specifically for my dissertation, which more broadly asks questions about salamander activity and movement. Here, we extend the search area to test the current design of the SPARCnet plots and search at night to hopefully get a better understanding of what environmental conditions facilitate surface activity.</w:t>
      </w:r>
    </w:p>
    <w:p w14:paraId="5A4A9CFA" w14:textId="77777777" w:rsidR="00AA25CB" w:rsidRDefault="00AA25CB" w:rsidP="00AA25CB"/>
    <w:p w14:paraId="7B74FBC2" w14:textId="77777777" w:rsidR="00AA25CB" w:rsidRDefault="00AA25CB" w:rsidP="00AA25CB">
      <w:pPr>
        <w:rPr>
          <w:rFonts w:ascii="Times" w:hAnsi="Times" w:cs="Times"/>
          <w:b/>
          <w:bCs/>
        </w:rPr>
      </w:pPr>
    </w:p>
    <w:p w14:paraId="1E393452" w14:textId="3AE587AB" w:rsidR="00556A9B" w:rsidRDefault="00556A9B" w:rsidP="00F55F7E">
      <w:pPr>
        <w:rPr>
          <w:rFonts w:ascii="Times" w:hAnsi="Times" w:cs="Times"/>
          <w:b/>
          <w:bCs/>
        </w:rPr>
      </w:pPr>
    </w:p>
    <w:p w14:paraId="51EB329E" w14:textId="0B4CD94E" w:rsidR="00AA25CB" w:rsidRPr="00EA64C3" w:rsidRDefault="00AA25CB" w:rsidP="00556A9B">
      <w:pPr>
        <w:jc w:val="center"/>
        <w:rPr>
          <w:b/>
          <w:bCs/>
          <w:highlight w:val="yellow"/>
        </w:rPr>
      </w:pPr>
      <w:r w:rsidRPr="00EB3504">
        <w:rPr>
          <w:rFonts w:ascii="Times" w:hAnsi="Times" w:cs="Times"/>
          <w:b/>
          <w:bCs/>
        </w:rPr>
        <w:lastRenderedPageBreak/>
        <w:t>A</w:t>
      </w:r>
      <w:bookmarkStart w:id="12" w:name="Day_in_the_field"/>
      <w:r>
        <w:rPr>
          <w:rFonts w:ascii="Times" w:hAnsi="Times" w:cs="Times"/>
          <w:b/>
          <w:bCs/>
        </w:rPr>
        <w:t xml:space="preserve"> TYPICAL DAY IN THE FIELD</w:t>
      </w:r>
    </w:p>
    <w:bookmarkEnd w:id="12"/>
    <w:p w14:paraId="4701BC07" w14:textId="28EAF6FE" w:rsidR="00AA25CB" w:rsidRPr="009A71AB" w:rsidRDefault="00556A9B" w:rsidP="00AA25CB">
      <w:pPr>
        <w:ind w:left="360"/>
        <w:rPr>
          <w:rFonts w:ascii="Times" w:hAnsi="Times"/>
        </w:rPr>
      </w:pPr>
      <w:r w:rsidRPr="00EB3504">
        <w:rPr>
          <w:rFonts w:ascii="Times" w:hAnsi="Times" w:cs="Times"/>
          <w:noProof/>
        </w:rPr>
        <mc:AlternateContent>
          <mc:Choice Requires="wpg">
            <w:drawing>
              <wp:anchor distT="0" distB="0" distL="114300" distR="114300" simplePos="0" relativeHeight="251702272" behindDoc="0" locked="0" layoutInCell="1" allowOverlap="1" wp14:anchorId="591240FE" wp14:editId="2C543E7F">
                <wp:simplePos x="0" y="0"/>
                <wp:positionH relativeFrom="margin">
                  <wp:posOffset>0</wp:posOffset>
                </wp:positionH>
                <wp:positionV relativeFrom="paragraph">
                  <wp:posOffset>167005</wp:posOffset>
                </wp:positionV>
                <wp:extent cx="6181725" cy="485775"/>
                <wp:effectExtent l="0" t="0" r="28575" b="9525"/>
                <wp:wrapSquare wrapText="bothSides"/>
                <wp:docPr id="413846159" name="Group 413846159"/>
                <wp:cNvGraphicFramePr/>
                <a:graphic xmlns:a="http://schemas.openxmlformats.org/drawingml/2006/main">
                  <a:graphicData uri="http://schemas.microsoft.com/office/word/2010/wordprocessingGroup">
                    <wpg:wgp>
                      <wpg:cNvGrpSpPr/>
                      <wpg:grpSpPr>
                        <a:xfrm>
                          <a:off x="0" y="0"/>
                          <a:ext cx="6181725" cy="485775"/>
                          <a:chOff x="0" y="-1"/>
                          <a:chExt cx="6181969" cy="636533"/>
                        </a:xfrm>
                      </wpg:grpSpPr>
                      <wps:wsp>
                        <wps:cNvPr id="567053075" name="Rounded Rectangle 567053075"/>
                        <wps:cNvSpPr/>
                        <wps:spPr>
                          <a:xfrm>
                            <a:off x="0" y="0"/>
                            <a:ext cx="6181969" cy="609600"/>
                          </a:xfrm>
                          <a:prstGeom prst="roundRect">
                            <a:avLst/>
                          </a:prstGeom>
                          <a:solidFill>
                            <a:schemeClr val="accent6">
                              <a:lumMod val="20000"/>
                              <a:lumOff val="8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561279" name="Text Box 158561279"/>
                        <wps:cNvSpPr txBox="1"/>
                        <wps:spPr>
                          <a:xfrm>
                            <a:off x="0" y="-1"/>
                            <a:ext cx="6181725" cy="636533"/>
                          </a:xfrm>
                          <a:prstGeom prst="rect">
                            <a:avLst/>
                          </a:prstGeom>
                          <a:noFill/>
                          <a:ln w="6350">
                            <a:noFill/>
                          </a:ln>
                        </wps:spPr>
                        <wps:txbx>
                          <w:txbxContent>
                            <w:p w14:paraId="494D9153" w14:textId="77777777" w:rsidR="00556A9B" w:rsidRPr="00994C01" w:rsidRDefault="00556A9B" w:rsidP="00556A9B">
                              <w:pPr>
                                <w:pStyle w:val="ListParagraph"/>
                                <w:ind w:left="360"/>
                                <w:rPr>
                                  <w:rFonts w:ascii="Arial" w:hAnsi="Arial" w:cs="Arial"/>
                                  <w:sz w:val="20"/>
                                  <w:szCs w:val="20"/>
                                </w:rPr>
                              </w:pPr>
                              <w:r>
                                <w:rPr>
                                  <w:rFonts w:ascii="Arial" w:hAnsi="Arial" w:cs="Arial"/>
                                  <w:sz w:val="20"/>
                                  <w:szCs w:val="20"/>
                                </w:rPr>
                                <w:t>This section is used mostly to help get technicians excited about going into the field. Equipping technicians with prior knowledge helps preparedness and informed consent.</w:t>
                              </w:r>
                            </w:p>
                            <w:p w14:paraId="3FCCF7E4" w14:textId="77777777" w:rsidR="00556A9B" w:rsidRPr="005F4D84" w:rsidRDefault="00556A9B" w:rsidP="00556A9B">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91240FE" id="Group 413846159" o:spid="_x0000_s1054" style="position:absolute;left:0;text-align:left;margin-left:0;margin-top:13.15pt;width:486.75pt;height:38.25pt;z-index:251702272;mso-position-horizontal-relative:margin;mso-position-vertical-relative:text;mso-height-relative:margin" coordorigin="" coordsize="61819,636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">
                <v:roundrect id="Rounded Rectangle 567053075" o:spid="_x0000_s1055" style="position:absolute;width:61819;height:609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" fillcolor="#e2efd9 [665]" strokecolor="#375623 [1609]" strokeweight="1pt">
                  <v:stroke joinstyle="miter"/>
                </v:roundrect>
                <v:shape id="Text Box 158561279" o:spid="_x0000_s1056" type="#_x0000_t202" style="position:absolute;width:61817;height:63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" filled="f" stroked="f" strokeweight=".5pt">
                  <v:textbox>
                    <w:txbxContent>
                      <w:p w14:paraId="494D9153" w14:textId="77777777" w:rsidR="00556A9B" w:rsidRPr="00994C01" w:rsidRDefault="00556A9B" w:rsidP="00556A9B">
                        <w:pPr>
                          <w:pStyle w:val="ListParagraph"/>
                          <w:ind w:left="360"/>
                          <w:rPr>
                            <w:rFonts w:ascii="Arial" w:hAnsi="Arial" w:cs="Arial"/>
                            <w:sz w:val="20"/>
                            <w:szCs w:val="20"/>
                          </w:rPr>
                        </w:pPr>
                        <w:r>
                          <w:rPr>
                            <w:rFonts w:ascii="Arial" w:hAnsi="Arial" w:cs="Arial"/>
                            <w:sz w:val="20"/>
                            <w:szCs w:val="20"/>
                          </w:rPr>
                          <w:t xml:space="preserve">This section is used mostly to help get technicians excited about going into the field. Equipping technicians with prior knowledge </w:t>
                        </w:r>
                        <w:proofErr w:type="gramStart"/>
                        <w:r>
                          <w:rPr>
                            <w:rFonts w:ascii="Arial" w:hAnsi="Arial" w:cs="Arial"/>
                            <w:sz w:val="20"/>
                            <w:szCs w:val="20"/>
                          </w:rPr>
                          <w:t>helps</w:t>
                        </w:r>
                        <w:proofErr w:type="gramEnd"/>
                        <w:r>
                          <w:rPr>
                            <w:rFonts w:ascii="Arial" w:hAnsi="Arial" w:cs="Arial"/>
                            <w:sz w:val="20"/>
                            <w:szCs w:val="20"/>
                          </w:rPr>
                          <w:t xml:space="preserve"> preparedness and informed consent.</w:t>
                        </w:r>
                      </w:p>
                      <w:p w14:paraId="3FCCF7E4" w14:textId="77777777" w:rsidR="00556A9B" w:rsidRPr="005F4D84" w:rsidRDefault="00556A9B" w:rsidP="00556A9B">
                        <w:pPr>
                          <w:rPr>
                            <w:rFonts w:ascii="Arial" w:hAnsi="Arial" w:cs="Arial"/>
                            <w:sz w:val="20"/>
                            <w:szCs w:val="20"/>
                          </w:rPr>
                        </w:pPr>
                      </w:p>
                    </w:txbxContent>
                  </v:textbox>
                </v:shape>
                <w10:wrap type="square" anchorx="margin"/>
              </v:group>
            </w:pict>
          </mc:Fallback>
        </mc:AlternateContent>
      </w:r>
    </w:p>
    <w:p w14:paraId="28973036" w14:textId="77777777" w:rsidR="00AA25CB" w:rsidRDefault="00AA25CB" w:rsidP="00AA25CB">
      <w:pPr>
        <w:rPr>
          <w:rFonts w:ascii="Times" w:hAnsi="Times"/>
          <w:b/>
          <w:bCs/>
        </w:rPr>
      </w:pPr>
      <w:r>
        <w:rPr>
          <w:rFonts w:ascii="Times" w:hAnsi="Times"/>
          <w:b/>
          <w:bCs/>
        </w:rPr>
        <w:t>A typical day in the field:</w:t>
      </w:r>
    </w:p>
    <w:p w14:paraId="4B214F06" w14:textId="77777777" w:rsidR="00AA25CB" w:rsidRDefault="00AA25CB" w:rsidP="00AA25CB">
      <w:pPr>
        <w:rPr>
          <w:rFonts w:ascii="Times" w:hAnsi="Times" w:cs="Times"/>
        </w:rPr>
      </w:pPr>
      <w:r w:rsidRPr="004451C3">
        <w:rPr>
          <w:rFonts w:ascii="Times" w:hAnsi="Times" w:cs="Times"/>
        </w:rPr>
        <w:t>Depending on the site, we will leave from campus between 8-9am. We will all ride together (unless otherwise specified) to the field site, which will take between 30 minutes (MSF) and 60 minutes (Camp</w:t>
      </w:r>
      <w:r>
        <w:rPr>
          <w:rFonts w:ascii="Times" w:hAnsi="Times" w:cs="Times"/>
        </w:rPr>
        <w:t xml:space="preserve"> K</w:t>
      </w:r>
      <w:r w:rsidRPr="004451C3">
        <w:rPr>
          <w:rFonts w:ascii="Times" w:hAnsi="Times" w:cs="Times"/>
        </w:rPr>
        <w:t xml:space="preserve">). </w:t>
      </w:r>
      <w:r>
        <w:rPr>
          <w:rFonts w:ascii="Times" w:hAnsi="Times" w:cs="Times"/>
        </w:rPr>
        <w:t>We start the day by driving to the sites (Camp K only) and walking to the cover board plots (at most, .25 mile). Everyone will help flip coverboards. We will put salamanders in individual bags when we find them and take some environmental data at each site. MSF has 6 coverboard plots, and Camp K has 8. Depending on the number of salamanders we find and how many people we have, this process can take anywhere from 45-90 minutes at MSF and closer to 60-120 minutes at Camp.</w:t>
      </w:r>
    </w:p>
    <w:p w14:paraId="57E176FD" w14:textId="77777777" w:rsidR="00AA25CB" w:rsidRDefault="00AA25CB" w:rsidP="00AA25CB">
      <w:pPr>
        <w:rPr>
          <w:rFonts w:ascii="Times" w:hAnsi="Times" w:cs="Times"/>
        </w:rPr>
      </w:pPr>
    </w:p>
    <w:p w14:paraId="7F9EB1A1" w14:textId="77777777" w:rsidR="00AA25CB" w:rsidRDefault="00AA25CB" w:rsidP="00AA25CB">
      <w:pPr>
        <w:rPr>
          <w:rFonts w:ascii="Times" w:hAnsi="Times" w:cs="Times"/>
        </w:rPr>
      </w:pPr>
      <w:r>
        <w:rPr>
          <w:rFonts w:ascii="Times" w:hAnsi="Times" w:cs="Times"/>
        </w:rPr>
        <w:t>After we collect all the salamanders, we will return to the car. This is usually when we take a break to eat lunch. In the afternoon, we sit down and process animals. This involves measuring, weighing, and sexing the individuals. We will check all the animals for visual implant elastomer (VIE) to see if they have been caught before. Maisie will also individually mark new animals using VIE before releasing them. At Camp K, Maisie might also put passive integrated transponder (PIT) tags inside new individuals. Depending on the number of salamanders we find and how many people we have, this process can take anywhere from 60 minutes to 5 hours. We will then return animals to the exact site and coverboard that we found them before driving back to campus.</w:t>
      </w:r>
    </w:p>
    <w:p w14:paraId="06117902" w14:textId="77777777" w:rsidR="00AA25CB" w:rsidRDefault="00AA25CB" w:rsidP="00AA25CB">
      <w:pPr>
        <w:rPr>
          <w:b/>
          <w:bCs/>
          <w:highlight w:val="yellow"/>
        </w:rPr>
      </w:pPr>
    </w:p>
    <w:p w14:paraId="675BFD98" w14:textId="77777777" w:rsidR="00AA25CB" w:rsidRDefault="00AA25CB" w:rsidP="00AA25CB">
      <w:pPr>
        <w:rPr>
          <w:rFonts w:ascii="Times" w:hAnsi="Times" w:cs="Times"/>
          <w:b/>
          <w:bCs/>
        </w:rPr>
      </w:pPr>
      <w:r w:rsidRPr="00C3448E">
        <w:rPr>
          <w:rFonts w:ascii="Times" w:hAnsi="Times" w:cs="Times"/>
          <w:b/>
          <w:bCs/>
        </w:rPr>
        <w:t>A typical night in the field:</w:t>
      </w:r>
    </w:p>
    <w:p w14:paraId="4F1C8F14" w14:textId="77777777" w:rsidR="00AA25CB" w:rsidRDefault="00AA25CB" w:rsidP="00AA25CB">
      <w:pPr>
        <w:rPr>
          <w:rFonts w:ascii="Times" w:hAnsi="Times" w:cs="Times"/>
        </w:rPr>
      </w:pPr>
      <w:r w:rsidRPr="00124026">
        <w:rPr>
          <w:rFonts w:ascii="Times" w:hAnsi="Times" w:cs="Times"/>
        </w:rPr>
        <w:t>We will leave at sundown from campus. The exact time will change as sundown changes. We will all ride together (unless otherwise specified), to the field site, which will take about an hour. We start the evening by driving to the sites and walking to the coverboard plots. We conduct the VES and PIT tag plots at the same time, although they do not take the same amount of time.</w:t>
      </w:r>
      <w:r>
        <w:rPr>
          <w:rFonts w:ascii="Times" w:hAnsi="Times" w:cs="Times"/>
        </w:rPr>
        <w:t xml:space="preserve"> Because plots are located in different locations, we will split into groups (45 minutes max) and communicate via walkie-talkie.</w:t>
      </w:r>
    </w:p>
    <w:p w14:paraId="15A9CA76" w14:textId="77777777" w:rsidR="00AA25CB" w:rsidRDefault="00AA25CB" w:rsidP="00AA25CB">
      <w:pPr>
        <w:rPr>
          <w:rFonts w:ascii="Times" w:hAnsi="Times" w:cs="Times"/>
        </w:rPr>
      </w:pPr>
    </w:p>
    <w:p w14:paraId="2DC8BC54" w14:textId="77777777" w:rsidR="00AA25CB" w:rsidRDefault="00AA25CB" w:rsidP="00AA25CB">
      <w:pPr>
        <w:rPr>
          <w:rFonts w:ascii="Times" w:hAnsi="Times" w:cs="Times"/>
        </w:rPr>
      </w:pPr>
      <w:r>
        <w:rPr>
          <w:rFonts w:ascii="Times" w:hAnsi="Times" w:cs="Times"/>
        </w:rPr>
        <w:t>For the VES, team members will walk around extended area plots with headlamps and/or flashlights looking for salamanders. We will not flip coverboards, or other natural cover objects (downed logs/debris or rocks) to look for animals</w:t>
      </w:r>
      <w:r w:rsidRPr="00FA6351">
        <w:rPr>
          <w:rFonts w:ascii="Times" w:hAnsi="Times" w:cs="Times"/>
        </w:rPr>
        <w:t>. Once encountering a surface-active salamander, technicians will mark the location and place the salamander in a bag</w:t>
      </w:r>
      <w:r>
        <w:rPr>
          <w:rFonts w:ascii="Times" w:hAnsi="Times" w:cs="Times"/>
        </w:rPr>
        <w:t>. At the end of the survey, everyone will help measure, sex, and weigh the salamanders. We will also check all the animals for marks (PIT tag and VIE), but we won’t add new tags. Depending on the time it takes to move through the plots and the number of salamanders we find, we will do between 1-3 VES in a night.</w:t>
      </w:r>
    </w:p>
    <w:p w14:paraId="08EDA37B" w14:textId="77777777" w:rsidR="00AA25CB" w:rsidRDefault="00AA25CB" w:rsidP="00AA25CB">
      <w:pPr>
        <w:rPr>
          <w:rFonts w:ascii="Times" w:hAnsi="Times" w:cs="Times"/>
        </w:rPr>
      </w:pPr>
    </w:p>
    <w:p w14:paraId="1FA56BAB" w14:textId="77777777" w:rsidR="00AA25CB" w:rsidRPr="007279B6" w:rsidRDefault="00AA25CB" w:rsidP="00AA25CB">
      <w:pPr>
        <w:rPr>
          <w:rFonts w:ascii="Times" w:hAnsi="Times" w:cs="Times"/>
        </w:rPr>
      </w:pPr>
      <w:r>
        <w:rPr>
          <w:rFonts w:ascii="Times" w:hAnsi="Times" w:cs="Times"/>
        </w:rPr>
        <w:t xml:space="preserve">For the PIT tag surveys, Maisie and one other student will walk around the coverboard arrays with the PIT tag reader. One person will walk between the rows/columns of the plot, while the other records data. Then, the team of two will swap positions. If we encounter a tagged </w:t>
      </w:r>
      <w:r>
        <w:rPr>
          <w:rFonts w:ascii="Times" w:hAnsi="Times" w:cs="Times"/>
        </w:rPr>
        <w:lastRenderedPageBreak/>
        <w:t>salamander, the reader will beep. The other will record the location and habitat type for the detection. We have 4 PIT tag plots to survey in a night.</w:t>
      </w:r>
    </w:p>
    <w:p w14:paraId="28204BA0" w14:textId="77777777" w:rsidR="00AA25CB" w:rsidRDefault="00AA25CB" w:rsidP="00AA25CB">
      <w:pPr>
        <w:rPr>
          <w:rFonts w:ascii="Times" w:hAnsi="Times"/>
        </w:rPr>
      </w:pPr>
      <w:r>
        <w:rPr>
          <w:rFonts w:ascii="Times" w:hAnsi="Times"/>
        </w:rPr>
        <w:t xml:space="preserve"> </w:t>
      </w:r>
    </w:p>
    <w:p w14:paraId="7A01FE0E" w14:textId="77777777" w:rsidR="00AA25CB" w:rsidRPr="009A71AB" w:rsidRDefault="00AA25CB" w:rsidP="00AA25CB">
      <w:pPr>
        <w:rPr>
          <w:rFonts w:ascii="Times" w:hAnsi="Times"/>
        </w:rPr>
      </w:pPr>
      <w:r w:rsidRPr="009A71AB">
        <w:rPr>
          <w:rFonts w:ascii="Times" w:hAnsi="Times"/>
        </w:rPr>
        <w:t>MY STUDY SPECIES</w:t>
      </w:r>
    </w:p>
    <w:p w14:paraId="397C637C" w14:textId="77777777" w:rsidR="00AA25CB" w:rsidRPr="009A71AB" w:rsidRDefault="00AA25CB" w:rsidP="00AA25CB">
      <w:pPr>
        <w:rPr>
          <w:rFonts w:ascii="Times" w:hAnsi="Times"/>
        </w:rPr>
      </w:pPr>
      <w:r w:rsidRPr="009A71AB">
        <w:rPr>
          <w:rFonts w:ascii="Times" w:hAnsi="Times"/>
          <w:noProof/>
        </w:rPr>
        <w:drawing>
          <wp:anchor distT="0" distB="0" distL="114300" distR="114300" simplePos="0" relativeHeight="251670528" behindDoc="1" locked="0" layoutInCell="1" allowOverlap="1" wp14:anchorId="08AACE95" wp14:editId="628261EC">
            <wp:simplePos x="0" y="0"/>
            <wp:positionH relativeFrom="column">
              <wp:posOffset>-196850</wp:posOffset>
            </wp:positionH>
            <wp:positionV relativeFrom="paragraph">
              <wp:posOffset>257810</wp:posOffset>
            </wp:positionV>
            <wp:extent cx="1429385" cy="939800"/>
            <wp:effectExtent l="3493" t="0" r="0" b="0"/>
            <wp:wrapThrough wrapText="bothSides">
              <wp:wrapPolygon edited="0">
                <wp:start x="53" y="21680"/>
                <wp:lineTo x="21355" y="21680"/>
                <wp:lineTo x="21355" y="372"/>
                <wp:lineTo x="53" y="372"/>
                <wp:lineTo x="53" y="21680"/>
              </wp:wrapPolygon>
            </wp:wrapThrough>
            <wp:docPr id="66" name="Picture 66" descr="A picture containing ground, outdoor,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ound, outdoor, stone&#10;&#10;Description automatically generated"/>
                    <pic:cNvPicPr/>
                  </pic:nvPicPr>
                  <pic:blipFill rotWithShape="1">
                    <a:blip r:embed="rId20" cstate="print">
                      <a:extLst>
                        <a:ext uri="{28A0092B-C50C-407E-A947-70E740481C1C}">
                          <a14:useLocalDpi xmlns:a14="http://schemas.microsoft.com/office/drawing/2010/main" val="0"/>
                        </a:ext>
                      </a:extLst>
                    </a:blip>
                    <a:srcRect l="22629" t="26305" r="18756" b="22271"/>
                    <a:stretch/>
                  </pic:blipFill>
                  <pic:spPr bwMode="auto">
                    <a:xfrm rot="5400000">
                      <a:off x="0" y="0"/>
                      <a:ext cx="1429385" cy="939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A71AB">
        <w:rPr>
          <w:rFonts w:ascii="Times" w:hAnsi="Times"/>
          <w:noProof/>
        </w:rPr>
        <w:drawing>
          <wp:anchor distT="0" distB="0" distL="114300" distR="114300" simplePos="0" relativeHeight="251669504" behindDoc="0" locked="0" layoutInCell="1" allowOverlap="1" wp14:anchorId="45B4627D" wp14:editId="4B5DA4A6">
            <wp:simplePos x="0" y="0"/>
            <wp:positionH relativeFrom="column">
              <wp:posOffset>436245</wp:posOffset>
            </wp:positionH>
            <wp:positionV relativeFrom="paragraph">
              <wp:posOffset>706755</wp:posOffset>
            </wp:positionV>
            <wp:extent cx="1351915" cy="845820"/>
            <wp:effectExtent l="0" t="952" r="6032" b="6033"/>
            <wp:wrapSquare wrapText="bothSides"/>
            <wp:docPr id="67" name="Picture 67" descr="A black lizard on a white su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lack lizard on a white surface&#10;&#10;Description automatically generated with medium confidence"/>
                    <pic:cNvPicPr/>
                  </pic:nvPicPr>
                  <pic:blipFill rotWithShape="1">
                    <a:blip r:embed="rId21" cstate="print">
                      <a:extLst>
                        <a:ext uri="{28A0092B-C50C-407E-A947-70E740481C1C}">
                          <a14:useLocalDpi xmlns:a14="http://schemas.microsoft.com/office/drawing/2010/main" val="0"/>
                        </a:ext>
                      </a:extLst>
                    </a:blip>
                    <a:srcRect l="12500" t="27832" r="21664" b="17184"/>
                    <a:stretch/>
                  </pic:blipFill>
                  <pic:spPr bwMode="auto">
                    <a:xfrm rot="5400000">
                      <a:off x="0" y="0"/>
                      <a:ext cx="1351915" cy="845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rPr>
        <w:t>T</w:t>
      </w:r>
      <w:r w:rsidRPr="009A71AB">
        <w:rPr>
          <w:rFonts w:ascii="Times" w:hAnsi="Times"/>
        </w:rPr>
        <w:t>he eastern red-backed salamander (</w:t>
      </w:r>
      <w:r w:rsidRPr="009A71AB">
        <w:rPr>
          <w:rFonts w:ascii="Times" w:hAnsi="Times"/>
          <w:i/>
          <w:iCs/>
        </w:rPr>
        <w:t>Plethodon cinereus</w:t>
      </w:r>
      <w:r w:rsidRPr="009A71AB">
        <w:rPr>
          <w:rFonts w:ascii="Times" w:hAnsi="Times"/>
        </w:rPr>
        <w:t>)</w:t>
      </w:r>
      <w:r>
        <w:rPr>
          <w:rFonts w:ascii="Times" w:hAnsi="Times"/>
        </w:rPr>
        <w:t xml:space="preserve"> </w:t>
      </w:r>
      <w:r w:rsidRPr="009A71AB">
        <w:rPr>
          <w:rFonts w:ascii="Times" w:hAnsi="Times"/>
        </w:rPr>
        <w:t>is a</w:t>
      </w:r>
      <w:r>
        <w:rPr>
          <w:rFonts w:ascii="Times" w:hAnsi="Times"/>
        </w:rPr>
        <w:t xml:space="preserve"> small, terrestrial</w:t>
      </w:r>
      <w:r w:rsidRPr="009A71AB">
        <w:rPr>
          <w:rFonts w:ascii="Times" w:hAnsi="Times"/>
        </w:rPr>
        <w:t xml:space="preserve"> direct develop</w:t>
      </w:r>
      <w:r>
        <w:rPr>
          <w:rFonts w:ascii="Times" w:hAnsi="Times"/>
        </w:rPr>
        <w:t>ing salamander. This means</w:t>
      </w:r>
      <w:r w:rsidRPr="009A71AB">
        <w:rPr>
          <w:rFonts w:ascii="Times" w:hAnsi="Times"/>
        </w:rPr>
        <w:t xml:space="preserve"> it does not have a larval stage. They lay their eggs under moist woody debris, and the hatchlings look like little adults. Red-backs have two main color morphs, the “red-back” and the “lead-back”. Most of the salamanders we’ll encounter are red-backs, but lead-backs </w:t>
      </w:r>
      <w:r>
        <w:rPr>
          <w:rFonts w:ascii="Times" w:hAnsi="Times"/>
        </w:rPr>
        <w:t xml:space="preserve">are present </w:t>
      </w:r>
      <w:r w:rsidRPr="009A71AB">
        <w:rPr>
          <w:rFonts w:ascii="Times" w:hAnsi="Times"/>
        </w:rPr>
        <w:t>at both sites.</w:t>
      </w:r>
    </w:p>
    <w:p w14:paraId="74016462" w14:textId="77777777" w:rsidR="00AA25CB" w:rsidRPr="009A71AB" w:rsidRDefault="00AA25CB" w:rsidP="00AA25CB">
      <w:pPr>
        <w:rPr>
          <w:rFonts w:ascii="Times" w:hAnsi="Times"/>
        </w:rPr>
      </w:pPr>
      <w:r w:rsidRPr="009A71AB">
        <w:rPr>
          <w:rFonts w:ascii="Times" w:hAnsi="Times"/>
          <w:u w:val="single"/>
        </w:rPr>
        <w:t>Key identifying features:</w:t>
      </w:r>
    </w:p>
    <w:p w14:paraId="747509B8" w14:textId="77777777" w:rsidR="00AA25CB" w:rsidRPr="009A71AB" w:rsidRDefault="00AA25CB" w:rsidP="00AA25CB">
      <w:pPr>
        <w:pStyle w:val="ListParagraph"/>
        <w:numPr>
          <w:ilvl w:val="0"/>
          <w:numId w:val="1"/>
        </w:numPr>
        <w:rPr>
          <w:rFonts w:ascii="Times" w:hAnsi="Times"/>
        </w:rPr>
      </w:pPr>
      <w:r w:rsidRPr="009A71AB">
        <w:rPr>
          <w:rFonts w:ascii="Times" w:hAnsi="Times"/>
        </w:rPr>
        <w:t>Red/orange/brown stripe running down the back (if red-back morph)</w:t>
      </w:r>
    </w:p>
    <w:p w14:paraId="4902DD71" w14:textId="77777777" w:rsidR="00AA25CB" w:rsidRPr="009A71AB" w:rsidRDefault="00AA25CB" w:rsidP="00AA25CB">
      <w:pPr>
        <w:pStyle w:val="ListParagraph"/>
        <w:numPr>
          <w:ilvl w:val="0"/>
          <w:numId w:val="1"/>
        </w:numPr>
        <w:rPr>
          <w:rFonts w:ascii="Times" w:hAnsi="Times"/>
        </w:rPr>
      </w:pPr>
      <w:r w:rsidRPr="009A71AB">
        <w:rPr>
          <w:rFonts w:ascii="Times" w:hAnsi="Times"/>
        </w:rPr>
        <w:t>Small, brown-</w:t>
      </w:r>
      <w:proofErr w:type="spellStart"/>
      <w:r w:rsidRPr="009A71AB">
        <w:rPr>
          <w:rFonts w:ascii="Times" w:hAnsi="Times"/>
        </w:rPr>
        <w:t>ish</w:t>
      </w:r>
      <w:proofErr w:type="spellEnd"/>
      <w:r w:rsidRPr="009A71AB">
        <w:rPr>
          <w:rFonts w:ascii="Times" w:hAnsi="Times"/>
        </w:rPr>
        <w:t xml:space="preserve"> salamander (one of the smaller species we’ll see)</w:t>
      </w:r>
    </w:p>
    <w:p w14:paraId="0DF60CCC" w14:textId="77777777" w:rsidR="00AA25CB" w:rsidRDefault="00AA25CB" w:rsidP="00AA25CB">
      <w:pPr>
        <w:pStyle w:val="ListParagraph"/>
        <w:numPr>
          <w:ilvl w:val="3"/>
          <w:numId w:val="1"/>
        </w:numPr>
        <w:rPr>
          <w:rFonts w:ascii="Times" w:hAnsi="Times"/>
        </w:rPr>
      </w:pPr>
      <w:r w:rsidRPr="009A71AB">
        <w:rPr>
          <w:rFonts w:ascii="Times" w:hAnsi="Times"/>
        </w:rPr>
        <w:t>Faint, white flecking on the sides and belly</w:t>
      </w:r>
    </w:p>
    <w:p w14:paraId="3355B24C" w14:textId="77777777" w:rsidR="00AA25CB" w:rsidRDefault="00AA25CB" w:rsidP="00AA25CB">
      <w:pPr>
        <w:rPr>
          <w:rFonts w:ascii="Times" w:hAnsi="Times"/>
        </w:rPr>
      </w:pPr>
    </w:p>
    <w:p w14:paraId="79A5CC52" w14:textId="77777777" w:rsidR="00AA25CB" w:rsidRPr="009A71AB" w:rsidRDefault="00AA25CB" w:rsidP="00AA25CB">
      <w:pPr>
        <w:rPr>
          <w:rFonts w:ascii="Times" w:hAnsi="Times"/>
        </w:rPr>
      </w:pPr>
      <w:r w:rsidRPr="009A71AB">
        <w:rPr>
          <w:rFonts w:ascii="Times" w:hAnsi="Times"/>
        </w:rPr>
        <w:t>OTHER SPECIES YOU MIGHT ENCOUNTER:</w:t>
      </w:r>
    </w:p>
    <w:p w14:paraId="689C6743" w14:textId="77777777" w:rsidR="00AA25CB" w:rsidRPr="009A71AB" w:rsidRDefault="00AA25CB" w:rsidP="00AA25CB">
      <w:pPr>
        <w:ind w:left="360"/>
        <w:rPr>
          <w:rFonts w:ascii="Times" w:hAnsi="Times"/>
        </w:rPr>
      </w:pPr>
      <w:r w:rsidRPr="009A71AB">
        <w:rPr>
          <w:rFonts w:ascii="Times" w:hAnsi="Times"/>
          <w:noProof/>
        </w:rPr>
        <w:drawing>
          <wp:anchor distT="0" distB="0" distL="114300" distR="114300" simplePos="0" relativeHeight="251677696" behindDoc="1" locked="0" layoutInCell="1" allowOverlap="1" wp14:anchorId="288374A0" wp14:editId="0C685538">
            <wp:simplePos x="0" y="0"/>
            <wp:positionH relativeFrom="column">
              <wp:posOffset>-26670</wp:posOffset>
            </wp:positionH>
            <wp:positionV relativeFrom="paragraph">
              <wp:posOffset>67235</wp:posOffset>
            </wp:positionV>
            <wp:extent cx="2534285" cy="943610"/>
            <wp:effectExtent l="0" t="0" r="5715" b="0"/>
            <wp:wrapTight wrapText="bothSides">
              <wp:wrapPolygon edited="0">
                <wp:start x="0" y="0"/>
                <wp:lineTo x="0" y="21222"/>
                <wp:lineTo x="21540" y="21222"/>
                <wp:lineTo x="21540" y="0"/>
                <wp:lineTo x="0" y="0"/>
              </wp:wrapPolygon>
            </wp:wrapTight>
            <wp:docPr id="12" name="Picture 12" descr="A picture containing outdoor, salaman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outdoor, salamander&#10;&#10;Description automatically generated"/>
                    <pic:cNvPicPr/>
                  </pic:nvPicPr>
                  <pic:blipFill rotWithShape="1">
                    <a:blip r:embed="rId22" cstate="print">
                      <a:extLst>
                        <a:ext uri="{28A0092B-C50C-407E-A947-70E740481C1C}">
                          <a14:useLocalDpi xmlns:a14="http://schemas.microsoft.com/office/drawing/2010/main" val="0"/>
                        </a:ext>
                      </a:extLst>
                    </a:blip>
                    <a:srcRect l="10096" t="13034" b="42308"/>
                    <a:stretch/>
                  </pic:blipFill>
                  <pic:spPr bwMode="auto">
                    <a:xfrm>
                      <a:off x="0" y="0"/>
                      <a:ext cx="2534285" cy="943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A71AB">
        <w:rPr>
          <w:rFonts w:ascii="Times" w:hAnsi="Times"/>
        </w:rPr>
        <w:t>Northern slimy salamander (</w:t>
      </w:r>
      <w:r w:rsidRPr="009A71AB">
        <w:rPr>
          <w:rFonts w:ascii="Times" w:hAnsi="Times"/>
          <w:i/>
          <w:iCs/>
        </w:rPr>
        <w:t xml:space="preserve">Plethodon </w:t>
      </w:r>
      <w:proofErr w:type="spellStart"/>
      <w:r w:rsidRPr="009A71AB">
        <w:rPr>
          <w:rFonts w:ascii="Times" w:hAnsi="Times"/>
          <w:i/>
          <w:iCs/>
        </w:rPr>
        <w:t>glutinosus</w:t>
      </w:r>
      <w:proofErr w:type="spellEnd"/>
      <w:r w:rsidRPr="009A71AB">
        <w:rPr>
          <w:rFonts w:ascii="Times" w:hAnsi="Times"/>
        </w:rPr>
        <w:t>)</w:t>
      </w:r>
    </w:p>
    <w:p w14:paraId="533270BF" w14:textId="77777777" w:rsidR="00AA25CB" w:rsidRPr="009A71AB" w:rsidRDefault="00AA25CB" w:rsidP="00AA25CB">
      <w:pPr>
        <w:pStyle w:val="ListParagraph"/>
        <w:numPr>
          <w:ilvl w:val="0"/>
          <w:numId w:val="1"/>
        </w:numPr>
        <w:rPr>
          <w:rFonts w:ascii="Times" w:hAnsi="Times"/>
        </w:rPr>
      </w:pPr>
      <w:r w:rsidRPr="009A71AB">
        <w:rPr>
          <w:rFonts w:ascii="Times" w:hAnsi="Times"/>
        </w:rPr>
        <w:t>Jet black, with variable amounts of white flecking</w:t>
      </w:r>
    </w:p>
    <w:p w14:paraId="511C2F72" w14:textId="77777777" w:rsidR="00AA25CB" w:rsidRPr="009A71AB" w:rsidRDefault="00AA25CB" w:rsidP="00AA25CB">
      <w:pPr>
        <w:pStyle w:val="ListParagraph"/>
        <w:numPr>
          <w:ilvl w:val="0"/>
          <w:numId w:val="1"/>
        </w:numPr>
        <w:rPr>
          <w:rFonts w:ascii="Times" w:hAnsi="Times"/>
        </w:rPr>
      </w:pPr>
      <w:r w:rsidRPr="009A71AB">
        <w:rPr>
          <w:rFonts w:ascii="Times" w:hAnsi="Times"/>
        </w:rPr>
        <w:t>Males have hedonic mental gland under chin</w:t>
      </w:r>
    </w:p>
    <w:p w14:paraId="4154FD02" w14:textId="77777777" w:rsidR="00AA25CB" w:rsidRPr="009A71AB" w:rsidRDefault="00AA25CB" w:rsidP="00AA25CB">
      <w:pPr>
        <w:pStyle w:val="ListParagraph"/>
        <w:numPr>
          <w:ilvl w:val="0"/>
          <w:numId w:val="1"/>
        </w:numPr>
        <w:rPr>
          <w:rFonts w:ascii="Times" w:hAnsi="Times"/>
        </w:rPr>
      </w:pPr>
      <w:r w:rsidRPr="009A71AB">
        <w:rPr>
          <w:rFonts w:ascii="Times" w:hAnsi="Times"/>
        </w:rPr>
        <w:t>Exudes a slimy, sticky, sap-like secretions when stressed</w:t>
      </w:r>
    </w:p>
    <w:p w14:paraId="747B1256" w14:textId="77777777" w:rsidR="00AA25CB" w:rsidRPr="009A71AB" w:rsidRDefault="00AA25CB" w:rsidP="00AA25CB">
      <w:pPr>
        <w:pStyle w:val="ListParagraph"/>
        <w:ind w:left="360"/>
        <w:rPr>
          <w:rFonts w:ascii="Times" w:hAnsi="Times"/>
        </w:rPr>
      </w:pPr>
    </w:p>
    <w:p w14:paraId="307B5A90" w14:textId="77777777" w:rsidR="00AA25CB" w:rsidRPr="009A71AB" w:rsidRDefault="00AA25CB" w:rsidP="00AA25CB">
      <w:pPr>
        <w:rPr>
          <w:rFonts w:ascii="Times" w:hAnsi="Times"/>
        </w:rPr>
      </w:pPr>
      <w:r w:rsidRPr="009A71AB">
        <w:rPr>
          <w:rFonts w:ascii="Times" w:hAnsi="Times"/>
          <w:noProof/>
        </w:rPr>
        <w:drawing>
          <wp:anchor distT="0" distB="0" distL="114300" distR="114300" simplePos="0" relativeHeight="251678720" behindDoc="1" locked="0" layoutInCell="1" allowOverlap="1" wp14:anchorId="53E7511F" wp14:editId="1999FC32">
            <wp:simplePos x="0" y="0"/>
            <wp:positionH relativeFrom="column">
              <wp:posOffset>-27305</wp:posOffset>
            </wp:positionH>
            <wp:positionV relativeFrom="paragraph">
              <wp:posOffset>98425</wp:posOffset>
            </wp:positionV>
            <wp:extent cx="2534285" cy="907415"/>
            <wp:effectExtent l="0" t="0" r="5715" b="0"/>
            <wp:wrapTight wrapText="bothSides">
              <wp:wrapPolygon edited="0">
                <wp:start x="0" y="0"/>
                <wp:lineTo x="0" y="21162"/>
                <wp:lineTo x="21540" y="21162"/>
                <wp:lineTo x="21540" y="0"/>
                <wp:lineTo x="0" y="0"/>
              </wp:wrapPolygon>
            </wp:wrapTight>
            <wp:docPr id="68" name="Picture 68" descr="A picture containing salamander, ground, outdoor, o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alamander, ground, outdoor, orange&#10;&#10;Description automatically generated"/>
                    <pic:cNvPicPr/>
                  </pic:nvPicPr>
                  <pic:blipFill rotWithShape="1">
                    <a:blip r:embed="rId23" cstate="print">
                      <a:extLst>
                        <a:ext uri="{28A0092B-C50C-407E-A947-70E740481C1C}">
                          <a14:useLocalDpi xmlns:a14="http://schemas.microsoft.com/office/drawing/2010/main" val="0"/>
                        </a:ext>
                      </a:extLst>
                    </a:blip>
                    <a:srcRect t="18803" r="18108" b="42094"/>
                    <a:stretch/>
                  </pic:blipFill>
                  <pic:spPr bwMode="auto">
                    <a:xfrm>
                      <a:off x="0" y="0"/>
                      <a:ext cx="2534285" cy="907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4E20C1" w14:textId="77777777" w:rsidR="00AA25CB" w:rsidRPr="009A71AB" w:rsidRDefault="00AA25CB" w:rsidP="00AA25CB">
      <w:pPr>
        <w:rPr>
          <w:rFonts w:ascii="Times" w:hAnsi="Times"/>
        </w:rPr>
      </w:pPr>
      <w:r w:rsidRPr="009A71AB">
        <w:rPr>
          <w:rFonts w:ascii="Times" w:hAnsi="Times"/>
        </w:rPr>
        <w:t>Northern red salamander (</w:t>
      </w:r>
      <w:proofErr w:type="spellStart"/>
      <w:r w:rsidRPr="009A71AB">
        <w:rPr>
          <w:rFonts w:ascii="Times" w:hAnsi="Times"/>
          <w:i/>
          <w:iCs/>
        </w:rPr>
        <w:t>Pseudotriton</w:t>
      </w:r>
      <w:proofErr w:type="spellEnd"/>
      <w:r w:rsidRPr="009A71AB">
        <w:rPr>
          <w:rFonts w:ascii="Times" w:hAnsi="Times"/>
          <w:i/>
          <w:iCs/>
        </w:rPr>
        <w:t xml:space="preserve"> </w:t>
      </w:r>
      <w:proofErr w:type="spellStart"/>
      <w:r w:rsidRPr="009A71AB">
        <w:rPr>
          <w:rFonts w:ascii="Times" w:hAnsi="Times"/>
          <w:i/>
          <w:iCs/>
        </w:rPr>
        <w:t>ruber</w:t>
      </w:r>
      <w:proofErr w:type="spellEnd"/>
      <w:r w:rsidRPr="009A71AB">
        <w:rPr>
          <w:rFonts w:ascii="Times" w:hAnsi="Times"/>
        </w:rPr>
        <w:t>)</w:t>
      </w:r>
    </w:p>
    <w:p w14:paraId="5B4B48CE" w14:textId="77777777" w:rsidR="00AA25CB" w:rsidRPr="009A71AB" w:rsidRDefault="00AA25CB" w:rsidP="00AA25CB">
      <w:pPr>
        <w:pStyle w:val="ListParagraph"/>
        <w:numPr>
          <w:ilvl w:val="0"/>
          <w:numId w:val="1"/>
        </w:numPr>
        <w:rPr>
          <w:rFonts w:ascii="Times" w:hAnsi="Times"/>
        </w:rPr>
      </w:pPr>
      <w:r w:rsidRPr="009A71AB">
        <w:rPr>
          <w:rFonts w:ascii="Times" w:hAnsi="Times"/>
          <w:noProof/>
        </w:rPr>
        <w:drawing>
          <wp:anchor distT="0" distB="0" distL="114300" distR="114300" simplePos="0" relativeHeight="251676672" behindDoc="1" locked="0" layoutInCell="1" allowOverlap="1" wp14:anchorId="20A5C820" wp14:editId="2CA9E2A3">
            <wp:simplePos x="0" y="0"/>
            <wp:positionH relativeFrom="column">
              <wp:posOffset>-27305</wp:posOffset>
            </wp:positionH>
            <wp:positionV relativeFrom="paragraph">
              <wp:posOffset>655320</wp:posOffset>
            </wp:positionV>
            <wp:extent cx="2534285" cy="788035"/>
            <wp:effectExtent l="0" t="0" r="5715" b="0"/>
            <wp:wrapTight wrapText="bothSides">
              <wp:wrapPolygon edited="0">
                <wp:start x="0" y="0"/>
                <wp:lineTo x="0" y="21234"/>
                <wp:lineTo x="21540" y="21234"/>
                <wp:lineTo x="21540" y="0"/>
                <wp:lineTo x="0" y="0"/>
              </wp:wrapPolygon>
            </wp:wrapTight>
            <wp:docPr id="13" name="Picture 13" descr="A slug on a lo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lug on a log&#10;&#10;Description automatically generated with medium confidence"/>
                    <pic:cNvPicPr/>
                  </pic:nvPicPr>
                  <pic:blipFill rotWithShape="1">
                    <a:blip r:embed="rId24" cstate="print">
                      <a:extLst>
                        <a:ext uri="{28A0092B-C50C-407E-A947-70E740481C1C}">
                          <a14:useLocalDpi xmlns:a14="http://schemas.microsoft.com/office/drawing/2010/main" val="0"/>
                        </a:ext>
                      </a:extLst>
                    </a:blip>
                    <a:srcRect t="28989" r="1363" b="30061"/>
                    <a:stretch/>
                  </pic:blipFill>
                  <pic:spPr bwMode="auto">
                    <a:xfrm>
                      <a:off x="0" y="0"/>
                      <a:ext cx="2534285" cy="788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A71AB">
        <w:rPr>
          <w:rFonts w:ascii="Times" w:hAnsi="Times"/>
        </w:rPr>
        <w:t>Genus means “false newt”; uses mimicry of eft stage of toxic eastern red-spotted newt</w:t>
      </w:r>
    </w:p>
    <w:p w14:paraId="7234E59E" w14:textId="77777777" w:rsidR="00AA25CB" w:rsidRPr="009A71AB" w:rsidRDefault="00AA25CB" w:rsidP="00AA25CB">
      <w:pPr>
        <w:pStyle w:val="ListParagraph"/>
        <w:numPr>
          <w:ilvl w:val="0"/>
          <w:numId w:val="1"/>
        </w:numPr>
        <w:rPr>
          <w:rFonts w:ascii="Times" w:hAnsi="Times"/>
        </w:rPr>
      </w:pPr>
      <w:r w:rsidRPr="009A71AB">
        <w:rPr>
          <w:rFonts w:ascii="Times" w:hAnsi="Times"/>
        </w:rPr>
        <w:t>Color can vary from orange to deep red with small black specks all over</w:t>
      </w:r>
    </w:p>
    <w:p w14:paraId="7259D5FB" w14:textId="77777777" w:rsidR="00AA25CB" w:rsidRPr="009A71AB" w:rsidRDefault="00AA25CB" w:rsidP="00AA25CB">
      <w:pPr>
        <w:rPr>
          <w:rFonts w:ascii="Times" w:hAnsi="Times"/>
        </w:rPr>
      </w:pPr>
    </w:p>
    <w:p w14:paraId="7B72FA7D" w14:textId="77777777" w:rsidR="00AA25CB" w:rsidRPr="009A71AB" w:rsidRDefault="00AA25CB" w:rsidP="00AA25CB">
      <w:pPr>
        <w:rPr>
          <w:rFonts w:ascii="Times" w:hAnsi="Times"/>
        </w:rPr>
      </w:pPr>
    </w:p>
    <w:p w14:paraId="05007471" w14:textId="77777777" w:rsidR="00AA25CB" w:rsidRPr="009A71AB" w:rsidRDefault="00AA25CB" w:rsidP="00AA25CB">
      <w:pPr>
        <w:rPr>
          <w:rFonts w:ascii="Times" w:hAnsi="Times"/>
        </w:rPr>
      </w:pPr>
    </w:p>
    <w:p w14:paraId="288B8AC1" w14:textId="0D4FBA11" w:rsidR="00AA25CB" w:rsidRPr="009A71AB" w:rsidRDefault="00AA25CB" w:rsidP="00F55F7E">
      <w:pPr>
        <w:rPr>
          <w:rFonts w:ascii="Times" w:hAnsi="Times"/>
        </w:rPr>
      </w:pPr>
      <w:r w:rsidRPr="009A71AB">
        <w:rPr>
          <w:rFonts w:ascii="Times" w:hAnsi="Times"/>
          <w:noProof/>
        </w:rPr>
        <w:drawing>
          <wp:anchor distT="0" distB="0" distL="114300" distR="114300" simplePos="0" relativeHeight="251679744" behindDoc="1" locked="0" layoutInCell="1" allowOverlap="1" wp14:anchorId="4D08A937" wp14:editId="436CBC24">
            <wp:simplePos x="0" y="0"/>
            <wp:positionH relativeFrom="column">
              <wp:posOffset>-32385</wp:posOffset>
            </wp:positionH>
            <wp:positionV relativeFrom="paragraph">
              <wp:posOffset>113665</wp:posOffset>
            </wp:positionV>
            <wp:extent cx="1424305" cy="1363980"/>
            <wp:effectExtent l="0" t="0" r="0" b="0"/>
            <wp:wrapTight wrapText="bothSides">
              <wp:wrapPolygon edited="0">
                <wp:start x="0" y="0"/>
                <wp:lineTo x="0" y="21318"/>
                <wp:lineTo x="21379" y="21318"/>
                <wp:lineTo x="21379" y="0"/>
                <wp:lineTo x="0" y="0"/>
              </wp:wrapPolygon>
            </wp:wrapTight>
            <wp:docPr id="57" name="Picture 57" descr="A picture containing salamander, grass, outdoor,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alamander, grass, outdoor, plant&#10;&#10;Description automatically generated"/>
                    <pic:cNvPicPr/>
                  </pic:nvPicPr>
                  <pic:blipFill rotWithShape="1">
                    <a:blip r:embed="rId25" cstate="print">
                      <a:extLst>
                        <a:ext uri="{28A0092B-C50C-407E-A947-70E740481C1C}">
                          <a14:useLocalDpi xmlns:a14="http://schemas.microsoft.com/office/drawing/2010/main" val="0"/>
                        </a:ext>
                      </a:extLst>
                    </a:blip>
                    <a:srcRect l="54973" t="26766" r="-138" b="15540"/>
                    <a:stretch/>
                  </pic:blipFill>
                  <pic:spPr bwMode="auto">
                    <a:xfrm>
                      <a:off x="0" y="0"/>
                      <a:ext cx="1424305" cy="1363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rPr>
        <w:t xml:space="preserve"> </w:t>
      </w:r>
      <w:r w:rsidRPr="009A71AB">
        <w:rPr>
          <w:rFonts w:ascii="Times" w:hAnsi="Times"/>
        </w:rPr>
        <w:t>Eastern red-spotted newt (</w:t>
      </w:r>
      <w:proofErr w:type="spellStart"/>
      <w:r w:rsidRPr="009A71AB">
        <w:rPr>
          <w:rFonts w:ascii="Times" w:hAnsi="Times"/>
          <w:i/>
          <w:iCs/>
        </w:rPr>
        <w:t>Notophthalmus</w:t>
      </w:r>
      <w:proofErr w:type="spellEnd"/>
      <w:r w:rsidRPr="009A71AB">
        <w:rPr>
          <w:rFonts w:ascii="Times" w:hAnsi="Times"/>
          <w:i/>
          <w:iCs/>
        </w:rPr>
        <w:t xml:space="preserve"> </w:t>
      </w:r>
      <w:proofErr w:type="spellStart"/>
      <w:r w:rsidRPr="009A71AB">
        <w:rPr>
          <w:rFonts w:ascii="Times" w:hAnsi="Times"/>
          <w:i/>
          <w:iCs/>
        </w:rPr>
        <w:t>viridescens</w:t>
      </w:r>
      <w:proofErr w:type="spellEnd"/>
      <w:r w:rsidRPr="009A71AB">
        <w:rPr>
          <w:rFonts w:ascii="Times" w:hAnsi="Times"/>
        </w:rPr>
        <w:t xml:space="preserve">) </w:t>
      </w:r>
    </w:p>
    <w:p w14:paraId="0C56CD95" w14:textId="77777777" w:rsidR="00AA25CB" w:rsidRPr="009A71AB" w:rsidRDefault="00AA25CB" w:rsidP="00AA25CB">
      <w:pPr>
        <w:pStyle w:val="ListParagraph"/>
        <w:numPr>
          <w:ilvl w:val="6"/>
          <w:numId w:val="1"/>
        </w:numPr>
        <w:rPr>
          <w:rFonts w:ascii="Times" w:hAnsi="Times"/>
        </w:rPr>
      </w:pPr>
      <w:r w:rsidRPr="009A71AB">
        <w:rPr>
          <w:rFonts w:ascii="Times" w:hAnsi="Times"/>
        </w:rPr>
        <w:t>Complicated life stage with juvenile terrestrial stage</w:t>
      </w:r>
    </w:p>
    <w:p w14:paraId="79197AD5" w14:textId="77777777" w:rsidR="00AA25CB" w:rsidRPr="009A71AB" w:rsidRDefault="00AA25CB" w:rsidP="00AA25CB">
      <w:pPr>
        <w:pStyle w:val="ListParagraph"/>
        <w:numPr>
          <w:ilvl w:val="6"/>
          <w:numId w:val="1"/>
        </w:numPr>
        <w:rPr>
          <w:rFonts w:ascii="Times" w:hAnsi="Times"/>
        </w:rPr>
      </w:pPr>
      <w:r w:rsidRPr="009A71AB">
        <w:rPr>
          <w:rFonts w:ascii="Times" w:hAnsi="Times"/>
        </w:rPr>
        <w:t>Genus translates to “marked eye”; black bar runs across eyeball</w:t>
      </w:r>
    </w:p>
    <w:p w14:paraId="618A35F0" w14:textId="77777777" w:rsidR="00AA25CB" w:rsidRPr="009A71AB" w:rsidRDefault="00AA25CB" w:rsidP="00AA25CB">
      <w:pPr>
        <w:pStyle w:val="ListParagraph"/>
        <w:numPr>
          <w:ilvl w:val="6"/>
          <w:numId w:val="1"/>
        </w:numPr>
        <w:rPr>
          <w:rFonts w:ascii="Times" w:hAnsi="Times"/>
        </w:rPr>
      </w:pPr>
      <w:r w:rsidRPr="009A71AB">
        <w:rPr>
          <w:rFonts w:ascii="Times" w:hAnsi="Times"/>
          <w:noProof/>
        </w:rPr>
        <w:drawing>
          <wp:anchor distT="0" distB="0" distL="114300" distR="114300" simplePos="0" relativeHeight="251680768" behindDoc="1" locked="0" layoutInCell="1" allowOverlap="1" wp14:anchorId="09392854" wp14:editId="3D7A90D6">
            <wp:simplePos x="0" y="0"/>
            <wp:positionH relativeFrom="column">
              <wp:posOffset>1008380</wp:posOffset>
            </wp:positionH>
            <wp:positionV relativeFrom="paragraph">
              <wp:posOffset>-37731</wp:posOffset>
            </wp:positionV>
            <wp:extent cx="1498600" cy="1247775"/>
            <wp:effectExtent l="0" t="0" r="0" b="0"/>
            <wp:wrapTight wrapText="bothSides">
              <wp:wrapPolygon edited="0">
                <wp:start x="0" y="0"/>
                <wp:lineTo x="0" y="21325"/>
                <wp:lineTo x="21417" y="21325"/>
                <wp:lineTo x="21417" y="0"/>
                <wp:lineTo x="0" y="0"/>
              </wp:wrapPolygon>
            </wp:wrapTight>
            <wp:docPr id="69" name="Picture 69" descr="A picture containing grass, outdoor, fung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grass, outdoor, fungus&#10;&#10;Description automatically generated"/>
                    <pic:cNvPicPr/>
                  </pic:nvPicPr>
                  <pic:blipFill rotWithShape="1">
                    <a:blip r:embed="rId26" cstate="print">
                      <a:extLst>
                        <a:ext uri="{28A0092B-C50C-407E-A947-70E740481C1C}">
                          <a14:useLocalDpi xmlns:a14="http://schemas.microsoft.com/office/drawing/2010/main" val="0"/>
                        </a:ext>
                      </a:extLst>
                    </a:blip>
                    <a:srcRect t="27555" r="10757" b="30671"/>
                    <a:stretch/>
                  </pic:blipFill>
                  <pic:spPr bwMode="auto">
                    <a:xfrm>
                      <a:off x="0" y="0"/>
                      <a:ext cx="1498600" cy="1247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A71AB">
        <w:rPr>
          <w:rFonts w:ascii="Times" w:hAnsi="Times"/>
        </w:rPr>
        <w:t>Adults: olive green to yellow-</w:t>
      </w:r>
      <w:proofErr w:type="spellStart"/>
      <w:r w:rsidRPr="009A71AB">
        <w:rPr>
          <w:rFonts w:ascii="Times" w:hAnsi="Times"/>
        </w:rPr>
        <w:t>ish</w:t>
      </w:r>
      <w:proofErr w:type="spellEnd"/>
      <w:r w:rsidRPr="009A71AB">
        <w:rPr>
          <w:rFonts w:ascii="Times" w:hAnsi="Times"/>
        </w:rPr>
        <w:t xml:space="preserve"> green dorsum (</w:t>
      </w:r>
      <w:proofErr w:type="spellStart"/>
      <w:r w:rsidRPr="009A71AB">
        <w:rPr>
          <w:rFonts w:ascii="Times" w:hAnsi="Times"/>
          <w:i/>
          <w:iCs/>
        </w:rPr>
        <w:t>viridescens</w:t>
      </w:r>
      <w:proofErr w:type="spellEnd"/>
      <w:r w:rsidRPr="009A71AB">
        <w:rPr>
          <w:rFonts w:ascii="Times" w:hAnsi="Times"/>
        </w:rPr>
        <w:t>) with red spots outlined in black. Yellow ventral side with black specks</w:t>
      </w:r>
    </w:p>
    <w:p w14:paraId="0E441C12" w14:textId="77777777" w:rsidR="00AA25CB" w:rsidRPr="00345D1F" w:rsidRDefault="00AA25CB" w:rsidP="00AA25CB">
      <w:pPr>
        <w:pStyle w:val="ListParagraph"/>
        <w:numPr>
          <w:ilvl w:val="6"/>
          <w:numId w:val="1"/>
        </w:numPr>
        <w:rPr>
          <w:rFonts w:ascii="Times" w:hAnsi="Times"/>
        </w:rPr>
      </w:pPr>
      <w:r w:rsidRPr="009A71AB">
        <w:rPr>
          <w:rFonts w:ascii="Times" w:hAnsi="Times"/>
        </w:rPr>
        <w:t>Eft: orange to red in color with red spots outlined in black.</w:t>
      </w:r>
    </w:p>
    <w:p w14:paraId="65F596E2" w14:textId="77777777" w:rsidR="00AA25CB" w:rsidRPr="00D03433" w:rsidRDefault="00AA25CB" w:rsidP="00AA25CB"/>
    <w:p w14:paraId="19AA4CB9" w14:textId="77777777" w:rsidR="00AA25CB" w:rsidRDefault="00AA25CB" w:rsidP="00AA25CB">
      <w:pPr>
        <w:rPr>
          <w:rFonts w:ascii="Times" w:hAnsi="Times"/>
          <w:b/>
          <w:bCs/>
          <w:sz w:val="28"/>
          <w:szCs w:val="28"/>
        </w:rPr>
      </w:pPr>
    </w:p>
    <w:p w14:paraId="354E08E9" w14:textId="46A1D626" w:rsidR="00AA25CB" w:rsidRDefault="00556A9B" w:rsidP="00AA25CB">
      <w:pPr>
        <w:pBdr>
          <w:bottom w:val="single" w:sz="4" w:space="1" w:color="auto"/>
        </w:pBdr>
        <w:jc w:val="center"/>
        <w:rPr>
          <w:rFonts w:ascii="Times" w:hAnsi="Times"/>
          <w:b/>
          <w:bCs/>
          <w:sz w:val="28"/>
          <w:szCs w:val="28"/>
        </w:rPr>
      </w:pPr>
      <w:r>
        <w:rPr>
          <w:rFonts w:ascii="Times" w:hAnsi="Times"/>
          <w:b/>
          <w:bCs/>
          <w:sz w:val="28"/>
          <w:szCs w:val="28"/>
        </w:rPr>
        <w:lastRenderedPageBreak/>
        <w:t>PROFESSIONAL DEVELOPMENT</w:t>
      </w:r>
      <w:r w:rsidR="00AA25CB">
        <w:rPr>
          <w:rFonts w:ascii="Times" w:hAnsi="Times"/>
          <w:b/>
          <w:bCs/>
          <w:sz w:val="28"/>
          <w:szCs w:val="28"/>
        </w:rPr>
        <w:t xml:space="preserve"> FOR TECHNICIANS</w:t>
      </w:r>
    </w:p>
    <w:p w14:paraId="0DB892DD" w14:textId="77777777" w:rsidR="00AA25CB" w:rsidRDefault="00AA25CB" w:rsidP="00AA25CB">
      <w:pPr>
        <w:jc w:val="center"/>
        <w:rPr>
          <w:rFonts w:ascii="Times" w:hAnsi="Times"/>
          <w:b/>
          <w:bCs/>
          <w:sz w:val="28"/>
          <w:szCs w:val="28"/>
        </w:rPr>
      </w:pPr>
    </w:p>
    <w:p w14:paraId="7CE6CEF2" w14:textId="64983AD2" w:rsidR="00AA25CB" w:rsidRDefault="00AA25CB" w:rsidP="00AA25CB">
      <w:pPr>
        <w:rPr>
          <w:rFonts w:ascii="Times" w:hAnsi="Times"/>
          <w:sz w:val="22"/>
          <w:szCs w:val="22"/>
        </w:rPr>
      </w:pPr>
      <w:r w:rsidRPr="00A465B9">
        <w:rPr>
          <w:rFonts w:ascii="Times" w:hAnsi="Times"/>
          <w:sz w:val="22"/>
          <w:szCs w:val="22"/>
        </w:rPr>
        <w:t xml:space="preserve">Fieldwork </w:t>
      </w:r>
      <w:r w:rsidR="005E2D0D">
        <w:rPr>
          <w:rFonts w:ascii="Times" w:hAnsi="Times"/>
          <w:sz w:val="22"/>
          <w:szCs w:val="22"/>
        </w:rPr>
        <w:t>is</w:t>
      </w:r>
      <w:r>
        <w:rPr>
          <w:rFonts w:ascii="Times" w:hAnsi="Times"/>
          <w:sz w:val="22"/>
          <w:szCs w:val="22"/>
        </w:rPr>
        <w:t xml:space="preserve"> an important component of professional development in the natural sciences. </w:t>
      </w:r>
      <w:r w:rsidR="00DB0608">
        <w:rPr>
          <w:rFonts w:ascii="Times" w:hAnsi="Times"/>
          <w:sz w:val="22"/>
          <w:szCs w:val="22"/>
        </w:rPr>
        <w:t xml:space="preserve">Despite </w:t>
      </w:r>
      <w:r w:rsidR="00DC2544">
        <w:rPr>
          <w:rFonts w:ascii="Times" w:hAnsi="Times"/>
          <w:sz w:val="22"/>
          <w:szCs w:val="22"/>
        </w:rPr>
        <w:t>fieldwork’s</w:t>
      </w:r>
      <w:r w:rsidR="00DB0608">
        <w:rPr>
          <w:rFonts w:ascii="Times" w:hAnsi="Times"/>
          <w:sz w:val="22"/>
          <w:szCs w:val="22"/>
        </w:rPr>
        <w:t xml:space="preserve"> role in creating </w:t>
      </w:r>
      <w:r w:rsidR="00DC2544">
        <w:rPr>
          <w:rFonts w:ascii="Times" w:hAnsi="Times"/>
          <w:sz w:val="22"/>
          <w:szCs w:val="22"/>
        </w:rPr>
        <w:t>experience-based learning, hands-on</w:t>
      </w:r>
      <w:r>
        <w:rPr>
          <w:rFonts w:ascii="Times" w:hAnsi="Times"/>
          <w:sz w:val="22"/>
          <w:szCs w:val="22"/>
        </w:rPr>
        <w:t xml:space="preserve"> research </w:t>
      </w:r>
      <w:r w:rsidR="00DC2544">
        <w:rPr>
          <w:rFonts w:ascii="Times" w:hAnsi="Times"/>
          <w:sz w:val="22"/>
          <w:szCs w:val="22"/>
        </w:rPr>
        <w:t xml:space="preserve">experience, </w:t>
      </w:r>
      <w:r>
        <w:rPr>
          <w:rFonts w:ascii="Times" w:hAnsi="Times"/>
          <w:sz w:val="22"/>
          <w:szCs w:val="22"/>
        </w:rPr>
        <w:t xml:space="preserve">and </w:t>
      </w:r>
      <w:r w:rsidR="00DC2544">
        <w:rPr>
          <w:rFonts w:ascii="Times" w:hAnsi="Times"/>
          <w:sz w:val="22"/>
          <w:szCs w:val="22"/>
        </w:rPr>
        <w:t xml:space="preserve">securing </w:t>
      </w:r>
      <w:r>
        <w:rPr>
          <w:rFonts w:ascii="Times" w:hAnsi="Times"/>
          <w:sz w:val="22"/>
          <w:szCs w:val="22"/>
        </w:rPr>
        <w:t xml:space="preserve">employment, students often do not know how to talk about their </w:t>
      </w:r>
      <w:r w:rsidR="00DC2544">
        <w:rPr>
          <w:rFonts w:ascii="Times" w:hAnsi="Times"/>
          <w:sz w:val="22"/>
          <w:szCs w:val="22"/>
        </w:rPr>
        <w:t xml:space="preserve">field work </w:t>
      </w:r>
      <w:r>
        <w:rPr>
          <w:rFonts w:ascii="Times" w:hAnsi="Times"/>
          <w:sz w:val="22"/>
          <w:szCs w:val="22"/>
        </w:rPr>
        <w:t xml:space="preserve">experience with others in ways that elevate their skills. </w:t>
      </w:r>
    </w:p>
    <w:p w14:paraId="3D9E0FA0" w14:textId="77777777" w:rsidR="00AA25CB" w:rsidRDefault="00AA25CB" w:rsidP="00AA25CB">
      <w:pPr>
        <w:rPr>
          <w:rFonts w:ascii="Times" w:hAnsi="Times"/>
          <w:sz w:val="22"/>
          <w:szCs w:val="22"/>
        </w:rPr>
      </w:pPr>
    </w:p>
    <w:p w14:paraId="73CA54BF" w14:textId="54713645" w:rsidR="00AA25CB" w:rsidRDefault="00AA25CB" w:rsidP="00AA25CB">
      <w:pPr>
        <w:rPr>
          <w:rFonts w:ascii="Times" w:hAnsi="Times"/>
          <w:sz w:val="22"/>
          <w:szCs w:val="22"/>
        </w:rPr>
      </w:pPr>
      <w:r>
        <w:rPr>
          <w:rFonts w:ascii="Times" w:hAnsi="Times"/>
          <w:sz w:val="22"/>
          <w:szCs w:val="22"/>
        </w:rPr>
        <w:t xml:space="preserve">This section </w:t>
      </w:r>
      <w:r w:rsidR="00DC2544">
        <w:rPr>
          <w:rFonts w:ascii="Times" w:hAnsi="Times"/>
          <w:sz w:val="22"/>
          <w:szCs w:val="22"/>
        </w:rPr>
        <w:t>addresses two different tools that can be used to help technicians leverage their experiences collecting data in the field. The first</w:t>
      </w:r>
      <w:r w:rsidR="00AE6ED6">
        <w:rPr>
          <w:rFonts w:ascii="Times" w:hAnsi="Times"/>
          <w:sz w:val="22"/>
          <w:szCs w:val="22"/>
        </w:rPr>
        <w:t xml:space="preserve"> </w:t>
      </w:r>
      <w:r>
        <w:rPr>
          <w:rFonts w:ascii="Times" w:hAnsi="Times"/>
          <w:sz w:val="22"/>
          <w:szCs w:val="22"/>
        </w:rPr>
        <w:t>specifically addresses the regular use of jargon. Although jargon can often be exclusionary and inappropriate in certain settings, it can help establish credibility in others. Having a working “word bank” of regularly used terminology helps technicians that may be early in their careers or volunteers in unrelated fields. This is a useful reference tool for technicians as they integrate relevant terminology into their resumes and job interviews.</w:t>
      </w:r>
    </w:p>
    <w:p w14:paraId="34222B9B" w14:textId="77777777" w:rsidR="00AA25CB" w:rsidRDefault="00AA25CB" w:rsidP="00AA25CB">
      <w:pPr>
        <w:rPr>
          <w:rFonts w:ascii="Times" w:hAnsi="Times"/>
          <w:sz w:val="22"/>
          <w:szCs w:val="22"/>
        </w:rPr>
      </w:pPr>
    </w:p>
    <w:p w14:paraId="1DEFBBD7" w14:textId="348C4231" w:rsidR="00AA25CB" w:rsidRPr="00A465B9" w:rsidRDefault="00AE6ED6" w:rsidP="00AA25CB">
      <w:pPr>
        <w:rPr>
          <w:rFonts w:ascii="Times" w:hAnsi="Times"/>
          <w:sz w:val="22"/>
          <w:szCs w:val="22"/>
        </w:rPr>
      </w:pPr>
      <w:r>
        <w:rPr>
          <w:rFonts w:ascii="Times" w:hAnsi="Times"/>
          <w:sz w:val="22"/>
          <w:szCs w:val="22"/>
        </w:rPr>
        <w:t>The jargon box supports the second tool in this section, which aims to support</w:t>
      </w:r>
      <w:r w:rsidR="00AA25CB" w:rsidRPr="00FF2F99">
        <w:rPr>
          <w:rFonts w:ascii="Times" w:hAnsi="Times"/>
          <w:sz w:val="22"/>
          <w:szCs w:val="22"/>
        </w:rPr>
        <w:t xml:space="preserve"> </w:t>
      </w:r>
      <w:r w:rsidR="00AA25CB">
        <w:rPr>
          <w:rFonts w:ascii="Times" w:hAnsi="Times"/>
          <w:sz w:val="22"/>
          <w:szCs w:val="22"/>
        </w:rPr>
        <w:t>technician</w:t>
      </w:r>
      <w:r w:rsidR="00AA25CB" w:rsidRPr="00FF2F99">
        <w:rPr>
          <w:rFonts w:ascii="Times" w:hAnsi="Times"/>
          <w:sz w:val="22"/>
          <w:szCs w:val="22"/>
        </w:rPr>
        <w:t>s</w:t>
      </w:r>
      <w:r w:rsidR="00AA25CB">
        <w:rPr>
          <w:rFonts w:ascii="Times" w:hAnsi="Times"/>
          <w:sz w:val="22"/>
          <w:szCs w:val="22"/>
        </w:rPr>
        <w:t xml:space="preserve"> as they use their field experiences in resumes and interviews. Technicians regularly helping with fieldwork should be financially compensated. However, especially in volunteer situations, technicians’ main source of compensation is experience. Even so, there remains a scarcity of guidance for how technicians should leverage their new experience in hiring settings. The goal of this section is to provide technicians with example the context, language, and guidance for adding field experiences to resumes.</w:t>
      </w:r>
    </w:p>
    <w:p w14:paraId="2D8D3F07" w14:textId="77777777" w:rsidR="00AA25CB" w:rsidRDefault="00AA25CB" w:rsidP="00F55F7E">
      <w:pPr>
        <w:rPr>
          <w:rFonts w:ascii="Times" w:hAnsi="Times"/>
          <w:b/>
          <w:bCs/>
          <w:sz w:val="28"/>
          <w:szCs w:val="28"/>
        </w:rPr>
      </w:pPr>
    </w:p>
    <w:p w14:paraId="1EB7C2DE" w14:textId="77777777" w:rsidR="00AA25CB" w:rsidRDefault="00AA25CB" w:rsidP="00AA25CB">
      <w:pPr>
        <w:jc w:val="center"/>
        <w:rPr>
          <w:rFonts w:ascii="Times" w:hAnsi="Times"/>
          <w:b/>
          <w:bCs/>
          <w:sz w:val="28"/>
          <w:szCs w:val="28"/>
        </w:rPr>
      </w:pPr>
      <w:bookmarkStart w:id="13" w:name="Jargon_Box"/>
      <w:r>
        <w:rPr>
          <w:rFonts w:ascii="Times" w:hAnsi="Times"/>
          <w:b/>
          <w:bCs/>
          <w:sz w:val="28"/>
          <w:szCs w:val="28"/>
        </w:rPr>
        <w:t>JARGON BOX</w:t>
      </w:r>
    </w:p>
    <w:bookmarkEnd w:id="13"/>
    <w:p w14:paraId="0ABB7187" w14:textId="77777777" w:rsidR="00AA25CB" w:rsidRDefault="00AA25CB" w:rsidP="00AA25CB">
      <w:pPr>
        <w:jc w:val="center"/>
        <w:rPr>
          <w:rFonts w:ascii="Times" w:hAnsi="Times"/>
          <w:b/>
          <w:bCs/>
          <w:sz w:val="28"/>
          <w:szCs w:val="28"/>
        </w:rPr>
      </w:pPr>
      <w:r>
        <w:rPr>
          <w:noProof/>
        </w:rPr>
        <mc:AlternateContent>
          <mc:Choice Requires="wps">
            <w:drawing>
              <wp:anchor distT="0" distB="0" distL="114300" distR="114300" simplePos="0" relativeHeight="251663360" behindDoc="1" locked="0" layoutInCell="1" allowOverlap="1" wp14:anchorId="7E053EE8" wp14:editId="6F8806FE">
                <wp:simplePos x="0" y="0"/>
                <wp:positionH relativeFrom="column">
                  <wp:posOffset>97824</wp:posOffset>
                </wp:positionH>
                <wp:positionV relativeFrom="paragraph">
                  <wp:posOffset>1042703</wp:posOffset>
                </wp:positionV>
                <wp:extent cx="6188075" cy="2842895"/>
                <wp:effectExtent l="0" t="0" r="9525" b="14605"/>
                <wp:wrapTight wrapText="bothSides">
                  <wp:wrapPolygon edited="0">
                    <wp:start x="0" y="0"/>
                    <wp:lineTo x="0" y="21614"/>
                    <wp:lineTo x="21589" y="21614"/>
                    <wp:lineTo x="21589" y="0"/>
                    <wp:lineTo x="0" y="0"/>
                  </wp:wrapPolygon>
                </wp:wrapTight>
                <wp:docPr id="95" name="Text Box 95"/>
                <wp:cNvGraphicFramePr/>
                <a:graphic xmlns:a="http://schemas.openxmlformats.org/drawingml/2006/main">
                  <a:graphicData uri="http://schemas.microsoft.com/office/word/2010/wordprocessingShape">
                    <wps:wsp>
                      <wps:cNvSpPr txBox="1"/>
                      <wps:spPr>
                        <a:xfrm>
                          <a:off x="0" y="0"/>
                          <a:ext cx="6188075" cy="2842895"/>
                        </a:xfrm>
                        <a:prstGeom prst="rect">
                          <a:avLst/>
                        </a:prstGeom>
                        <a:solidFill>
                          <a:schemeClr val="lt1"/>
                        </a:solidFill>
                        <a:ln w="6350">
                          <a:solidFill>
                            <a:prstClr val="black"/>
                          </a:solidFill>
                        </a:ln>
                      </wps:spPr>
                      <wps:txbx>
                        <w:txbxContent>
                          <w:p w14:paraId="64E7C3B7" w14:textId="77777777" w:rsidR="00AA25CB" w:rsidRDefault="00AA25CB" w:rsidP="00AA25CB">
                            <w:r w:rsidRPr="00FE5D9D">
                              <w:rPr>
                                <w:b/>
                                <w:bCs/>
                                <w:u w:val="single"/>
                              </w:rPr>
                              <w:t>Population</w:t>
                            </w:r>
                            <w:r>
                              <w:t>: a group of individuals of the same species that live within a given area and breed together.</w:t>
                            </w:r>
                          </w:p>
                          <w:p w14:paraId="2A4C3E37" w14:textId="77777777" w:rsidR="00AA25CB" w:rsidRDefault="00AA25CB" w:rsidP="00AA25CB"/>
                          <w:p w14:paraId="49FB8BB0" w14:textId="77777777" w:rsidR="00AA25CB" w:rsidRDefault="00AA25CB" w:rsidP="00AA25CB">
                            <w:r w:rsidRPr="00FE5D9D">
                              <w:rPr>
                                <w:b/>
                                <w:bCs/>
                                <w:u w:val="single"/>
                              </w:rPr>
                              <w:t>Capture-mark-recapture (CMR)</w:t>
                            </w:r>
                            <w:r>
                              <w:t>: survey method involving multiple survey dates. Animals are given unique marks upon 1</w:t>
                            </w:r>
                            <w:r w:rsidRPr="00527974">
                              <w:rPr>
                                <w:vertAlign w:val="superscript"/>
                              </w:rPr>
                              <w:t>st</w:t>
                            </w:r>
                            <w:r>
                              <w:t xml:space="preserve"> capture. Proportion of marked/unmarked individuals provides estimates of population size and growth over time. CMR is useful when studies track individuals over time or space (i.e. studies on survival or movement).</w:t>
                            </w:r>
                          </w:p>
                          <w:p w14:paraId="522AB242" w14:textId="77777777" w:rsidR="00AA25CB" w:rsidRDefault="00AA25CB" w:rsidP="00AA25CB"/>
                          <w:p w14:paraId="4B056737" w14:textId="77777777" w:rsidR="00AA25CB" w:rsidRDefault="00AA25CB" w:rsidP="00AA25CB">
                            <w:r w:rsidRPr="00FE5D9D">
                              <w:rPr>
                                <w:b/>
                                <w:bCs/>
                                <w:u w:val="single"/>
                              </w:rPr>
                              <w:t>Visual implant elastomer (VIE)</w:t>
                            </w:r>
                            <w:r w:rsidRPr="00FE5D9D">
                              <w:t>:</w:t>
                            </w:r>
                            <w:r>
                              <w:t xml:space="preserve"> Marking technique common in fish and amphibian studies. Color and location gives unique markings for individuals. Elastomer is injected subcutaneously and is most visible under black light.</w:t>
                            </w:r>
                          </w:p>
                          <w:p w14:paraId="29558FA2" w14:textId="77777777" w:rsidR="00AA25CB" w:rsidRDefault="00AA25CB" w:rsidP="00AA25CB"/>
                          <w:p w14:paraId="52740DD8" w14:textId="77777777" w:rsidR="00AA25CB" w:rsidRDefault="00AA25CB" w:rsidP="00AA25CB">
                            <w:r w:rsidRPr="00FE5D9D">
                              <w:rPr>
                                <w:b/>
                                <w:bCs/>
                                <w:u w:val="single"/>
                              </w:rPr>
                              <w:t>Passive Integrated Transponder (PIT) tag</w:t>
                            </w:r>
                            <w:r>
                              <w:t>: Device used for individually marking individuals. Tags require a reader to recognize individuals. Recently, PIT tags are being used for passive telemetry to track movement of individuals at small spatial resolu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053EE8" id="Text Box 95" o:spid="_x0000_s1057" type="#_x0000_t202" style="position:absolute;left:0;text-align:left;margin-left:7.7pt;margin-top:82.1pt;width:487.25pt;height:223.8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" fillcolor="white [3201]" strokeweight=".5pt">
                <v:textbox>
                  <w:txbxContent>
                    <w:p w14:paraId="64E7C3B7" w14:textId="77777777" w:rsidR="00AA25CB" w:rsidRDefault="00AA25CB" w:rsidP="00AA25CB">
                      <w:r w:rsidRPr="00FE5D9D">
                        <w:rPr>
                          <w:b/>
                          <w:bCs/>
                          <w:u w:val="single"/>
                        </w:rPr>
                        <w:t>Population</w:t>
                      </w:r>
                      <w:r>
                        <w:t>: a group of individuals of the same species that live within a given area and breed together.</w:t>
                      </w:r>
                    </w:p>
                    <w:p w14:paraId="2A4C3E37" w14:textId="77777777" w:rsidR="00AA25CB" w:rsidRDefault="00AA25CB" w:rsidP="00AA25CB"/>
                    <w:p w14:paraId="49FB8BB0" w14:textId="77777777" w:rsidR="00AA25CB" w:rsidRDefault="00AA25CB" w:rsidP="00AA25CB">
                      <w:r w:rsidRPr="00FE5D9D">
                        <w:rPr>
                          <w:b/>
                          <w:bCs/>
                          <w:u w:val="single"/>
                        </w:rPr>
                        <w:t>Capture-mark-recapture (CMR)</w:t>
                      </w:r>
                      <w:r>
                        <w:t>: survey method involving multiple survey dates. Animals are given unique marks upon 1</w:t>
                      </w:r>
                      <w:r w:rsidRPr="00527974">
                        <w:rPr>
                          <w:vertAlign w:val="superscript"/>
                        </w:rPr>
                        <w:t>st</w:t>
                      </w:r>
                      <w:r>
                        <w:t xml:space="preserve"> capture. Proportion of marked/unmarked individuals provides estimates of population size and growth over time. CMR is useful when studies track individuals over time or space (</w:t>
                      </w:r>
                      <w:proofErr w:type="gramStart"/>
                      <w:r>
                        <w:t>i.e.</w:t>
                      </w:r>
                      <w:proofErr w:type="gramEnd"/>
                      <w:r>
                        <w:t xml:space="preserve"> studies on survival or movement).</w:t>
                      </w:r>
                    </w:p>
                    <w:p w14:paraId="522AB242" w14:textId="77777777" w:rsidR="00AA25CB" w:rsidRDefault="00AA25CB" w:rsidP="00AA25CB"/>
                    <w:p w14:paraId="4B056737" w14:textId="77777777" w:rsidR="00AA25CB" w:rsidRDefault="00AA25CB" w:rsidP="00AA25CB">
                      <w:r w:rsidRPr="00FE5D9D">
                        <w:rPr>
                          <w:b/>
                          <w:bCs/>
                          <w:u w:val="single"/>
                        </w:rPr>
                        <w:t>Visual implant elastomer (VIE)</w:t>
                      </w:r>
                      <w:r w:rsidRPr="00FE5D9D">
                        <w:t>:</w:t>
                      </w:r>
                      <w:r>
                        <w:t xml:space="preserve"> Marking technique common in fish and amphibian studies. Color and location </w:t>
                      </w:r>
                      <w:proofErr w:type="gramStart"/>
                      <w:r>
                        <w:t>gives</w:t>
                      </w:r>
                      <w:proofErr w:type="gramEnd"/>
                      <w:r>
                        <w:t xml:space="preserve"> unique markings for individuals. Elastomer is injected subcutaneously and is most visible under black light.</w:t>
                      </w:r>
                    </w:p>
                    <w:p w14:paraId="29558FA2" w14:textId="77777777" w:rsidR="00AA25CB" w:rsidRDefault="00AA25CB" w:rsidP="00AA25CB"/>
                    <w:p w14:paraId="52740DD8" w14:textId="77777777" w:rsidR="00AA25CB" w:rsidRDefault="00AA25CB" w:rsidP="00AA25CB">
                      <w:r w:rsidRPr="00FE5D9D">
                        <w:rPr>
                          <w:b/>
                          <w:bCs/>
                          <w:u w:val="single"/>
                        </w:rPr>
                        <w:t>Passive Integrated Transponder (PIT) tag</w:t>
                      </w:r>
                      <w:r>
                        <w:t>: Device used for individually marking individuals. Tags require a reader to recognize individuals. Recently, PIT tags are being used for passive telemetry to track movement of individuals at small spatial resolutions.</w:t>
                      </w:r>
                    </w:p>
                  </w:txbxContent>
                </v:textbox>
                <w10:wrap type="tight"/>
              </v:shape>
            </w:pict>
          </mc:Fallback>
        </mc:AlternateContent>
      </w:r>
      <w:r>
        <w:rPr>
          <w:rFonts w:ascii="Times" w:hAnsi="Times"/>
          <w:noProof/>
        </w:rPr>
        <mc:AlternateContent>
          <mc:Choice Requires="wpg">
            <w:drawing>
              <wp:anchor distT="0" distB="0" distL="114300" distR="114300" simplePos="0" relativeHeight="251665408" behindDoc="0" locked="0" layoutInCell="1" allowOverlap="1" wp14:anchorId="23925E86" wp14:editId="06B73D8F">
                <wp:simplePos x="0" y="0"/>
                <wp:positionH relativeFrom="column">
                  <wp:posOffset>100330</wp:posOffset>
                </wp:positionH>
                <wp:positionV relativeFrom="paragraph">
                  <wp:posOffset>205740</wp:posOffset>
                </wp:positionV>
                <wp:extent cx="6181725" cy="721360"/>
                <wp:effectExtent l="0" t="0" r="15875" b="15240"/>
                <wp:wrapSquare wrapText="bothSides"/>
                <wp:docPr id="234" name="Group 234"/>
                <wp:cNvGraphicFramePr/>
                <a:graphic xmlns:a="http://schemas.openxmlformats.org/drawingml/2006/main">
                  <a:graphicData uri="http://schemas.microsoft.com/office/word/2010/wordprocessingGroup">
                    <wpg:wgp>
                      <wpg:cNvGrpSpPr/>
                      <wpg:grpSpPr>
                        <a:xfrm>
                          <a:off x="0" y="0"/>
                          <a:ext cx="6181725" cy="721360"/>
                          <a:chOff x="0" y="0"/>
                          <a:chExt cx="6181969" cy="447723"/>
                        </a:xfrm>
                      </wpg:grpSpPr>
                      <wps:wsp>
                        <wps:cNvPr id="236" name="Rounded Rectangle 236"/>
                        <wps:cNvSpPr/>
                        <wps:spPr>
                          <a:xfrm>
                            <a:off x="0" y="0"/>
                            <a:ext cx="6181969" cy="447723"/>
                          </a:xfrm>
                          <a:prstGeom prst="roundRect">
                            <a:avLst/>
                          </a:prstGeom>
                          <a:solidFill>
                            <a:schemeClr val="accent6">
                              <a:lumMod val="20000"/>
                              <a:lumOff val="8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Text Box 237"/>
                        <wps:cNvSpPr txBox="1"/>
                        <wps:spPr>
                          <a:xfrm>
                            <a:off x="0" y="0"/>
                            <a:ext cx="6181725" cy="447723"/>
                          </a:xfrm>
                          <a:prstGeom prst="rect">
                            <a:avLst/>
                          </a:prstGeom>
                          <a:noFill/>
                          <a:ln w="6350">
                            <a:noFill/>
                          </a:ln>
                        </wps:spPr>
                        <wps:txbx>
                          <w:txbxContent>
                            <w:p w14:paraId="521C6C60" w14:textId="77777777" w:rsidR="00AA25CB" w:rsidRDefault="00AA25CB" w:rsidP="00AA25CB">
                              <w:pPr>
                                <w:rPr>
                                  <w:rFonts w:ascii="Arial" w:hAnsi="Arial" w:cs="Arial"/>
                                  <w:sz w:val="20"/>
                                  <w:szCs w:val="20"/>
                                </w:rPr>
                              </w:pPr>
                              <w:r>
                                <w:rPr>
                                  <w:rFonts w:ascii="Arial" w:hAnsi="Arial" w:cs="Arial"/>
                                  <w:sz w:val="20"/>
                                  <w:szCs w:val="20"/>
                                </w:rPr>
                                <w:t>Providing common working definitions for jargons helps to ensure that everyone is familiar with relevant terminology. Jargon boxes serve as a tool for technicians as they communicate with others within and outside of their teams. This is important for helping technicians feel that their work is meaningful and strengthens their identity as scientists.</w:t>
                              </w:r>
                            </w:p>
                            <w:p w14:paraId="2776763E" w14:textId="77777777" w:rsidR="00AA25CB" w:rsidRDefault="00AA25CB" w:rsidP="00AA25CB">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925E86" id="Group 234" o:spid="_x0000_s1058" style="position:absolute;left:0;text-align:left;margin-left:7.9pt;margin-top:16.2pt;width:486.75pt;height:56.8pt;z-index:251665408;mso-position-horizontal-relative:text;mso-position-vertical-relative:text;mso-height-relative:margin" coordsize="61819,447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">
                <v:roundrect id="Rounded Rectangle 236" o:spid="_x0000_s1059" style="position:absolute;width:61819;height:447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" fillcolor="#e2efd9 [665]" strokecolor="#375623 [1609]" strokeweight="1pt">
                  <v:stroke joinstyle="miter"/>
                </v:roundrect>
                <v:shape id="Text Box 237" o:spid="_x0000_s1060" type="#_x0000_t202" style="position:absolute;width:61817;height:4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" filled="f" stroked="f" strokeweight=".5pt">
                  <v:textbox>
                    <w:txbxContent>
                      <w:p w14:paraId="521C6C60" w14:textId="77777777" w:rsidR="00AA25CB" w:rsidRDefault="00AA25CB" w:rsidP="00AA25CB">
                        <w:pPr>
                          <w:rPr>
                            <w:rFonts w:ascii="Arial" w:hAnsi="Arial" w:cs="Arial"/>
                            <w:sz w:val="20"/>
                            <w:szCs w:val="20"/>
                          </w:rPr>
                        </w:pPr>
                        <w:r>
                          <w:rPr>
                            <w:rFonts w:ascii="Arial" w:hAnsi="Arial" w:cs="Arial"/>
                            <w:sz w:val="20"/>
                            <w:szCs w:val="20"/>
                          </w:rPr>
                          <w:t>Providing common working definitions for jargons helps to ensure that everyone is familiar with relevant terminology. Jargon boxes serve as a tool for technicians as they communicate with others within and outside of their teams. This is important for helping technicians feel that their work is meaningful and strengthens their identity as scientists.</w:t>
                        </w:r>
                      </w:p>
                      <w:p w14:paraId="2776763E" w14:textId="77777777" w:rsidR="00AA25CB" w:rsidRDefault="00AA25CB" w:rsidP="00AA25CB">
                        <w:pPr>
                          <w:rPr>
                            <w:rFonts w:ascii="Arial" w:hAnsi="Arial" w:cs="Arial"/>
                            <w:sz w:val="20"/>
                            <w:szCs w:val="20"/>
                          </w:rPr>
                        </w:pPr>
                      </w:p>
                    </w:txbxContent>
                  </v:textbox>
                </v:shape>
                <w10:wrap type="square"/>
              </v:group>
            </w:pict>
          </mc:Fallback>
        </mc:AlternateContent>
      </w:r>
    </w:p>
    <w:p w14:paraId="53FF0855" w14:textId="77777777" w:rsidR="00AA25CB" w:rsidRDefault="00AA25CB" w:rsidP="00AA25CB">
      <w:pPr>
        <w:jc w:val="center"/>
        <w:rPr>
          <w:rFonts w:ascii="Times" w:hAnsi="Times"/>
          <w:b/>
          <w:bCs/>
          <w:sz w:val="28"/>
          <w:szCs w:val="28"/>
        </w:rPr>
      </w:pPr>
    </w:p>
    <w:p w14:paraId="79EF78DF" w14:textId="77777777" w:rsidR="00AA25CB" w:rsidRDefault="00AA25CB" w:rsidP="00AA25CB">
      <w:pPr>
        <w:rPr>
          <w:rFonts w:ascii="Times" w:hAnsi="Times"/>
          <w:b/>
          <w:bCs/>
          <w:sz w:val="28"/>
          <w:szCs w:val="28"/>
        </w:rPr>
      </w:pPr>
      <w:r>
        <w:rPr>
          <w:rFonts w:ascii="Times" w:hAnsi="Times"/>
          <w:b/>
          <w:bCs/>
          <w:sz w:val="28"/>
          <w:szCs w:val="28"/>
        </w:rPr>
        <w:br w:type="page"/>
      </w:r>
    </w:p>
    <w:p w14:paraId="72FCF49A" w14:textId="77777777" w:rsidR="00AA25CB" w:rsidRPr="007D33FD" w:rsidRDefault="00AA25CB" w:rsidP="00AA25CB">
      <w:pPr>
        <w:jc w:val="center"/>
        <w:rPr>
          <w:rFonts w:ascii="Times" w:hAnsi="Times"/>
          <w:b/>
          <w:bCs/>
          <w:sz w:val="28"/>
          <w:szCs w:val="28"/>
        </w:rPr>
      </w:pPr>
      <w:bookmarkStart w:id="14" w:name="Resume"/>
      <w:r>
        <w:rPr>
          <w:rFonts w:ascii="Times" w:hAnsi="Times"/>
          <w:b/>
          <w:bCs/>
          <w:sz w:val="28"/>
          <w:szCs w:val="28"/>
        </w:rPr>
        <w:lastRenderedPageBreak/>
        <w:t>BUILDING A RESUME DESCRIPTION</w:t>
      </w:r>
      <w:bookmarkEnd w:id="14"/>
    </w:p>
    <w:p w14:paraId="6D409FDE" w14:textId="77777777" w:rsidR="00AA25CB" w:rsidRDefault="00AA25CB" w:rsidP="00AA25CB">
      <w:pPr>
        <w:rPr>
          <w:rFonts w:ascii="Times" w:hAnsi="Times"/>
          <w:sz w:val="22"/>
          <w:szCs w:val="22"/>
        </w:rPr>
      </w:pPr>
      <w:r>
        <w:rPr>
          <w:noProof/>
        </w:rPr>
        <mc:AlternateContent>
          <mc:Choice Requires="wps">
            <w:drawing>
              <wp:anchor distT="0" distB="0" distL="114300" distR="114300" simplePos="0" relativeHeight="251667456" behindDoc="0" locked="0" layoutInCell="1" allowOverlap="1" wp14:anchorId="743C57D8" wp14:editId="165FBFA5">
                <wp:simplePos x="0" y="0"/>
                <wp:positionH relativeFrom="column">
                  <wp:posOffset>88265</wp:posOffset>
                </wp:positionH>
                <wp:positionV relativeFrom="paragraph">
                  <wp:posOffset>1011555</wp:posOffset>
                </wp:positionV>
                <wp:extent cx="6181316" cy="1799303"/>
                <wp:effectExtent l="0" t="0" r="16510" b="17145"/>
                <wp:wrapNone/>
                <wp:docPr id="252" name="Text Box 252"/>
                <wp:cNvGraphicFramePr/>
                <a:graphic xmlns:a="http://schemas.openxmlformats.org/drawingml/2006/main">
                  <a:graphicData uri="http://schemas.microsoft.com/office/word/2010/wordprocessingShape">
                    <wps:wsp>
                      <wps:cNvSpPr txBox="1"/>
                      <wps:spPr>
                        <a:xfrm>
                          <a:off x="0" y="0"/>
                          <a:ext cx="6181316" cy="1799303"/>
                        </a:xfrm>
                        <a:prstGeom prst="rect">
                          <a:avLst/>
                        </a:prstGeom>
                        <a:solidFill>
                          <a:schemeClr val="lt1"/>
                        </a:solidFill>
                        <a:ln w="6350">
                          <a:solidFill>
                            <a:prstClr val="black"/>
                          </a:solidFill>
                        </a:ln>
                      </wps:spPr>
                      <wps:txbx>
                        <w:txbxContent>
                          <w:p w14:paraId="356DC92B" w14:textId="77777777" w:rsidR="00AA25CB" w:rsidRDefault="00AA25CB" w:rsidP="00AA25CB">
                            <w:pPr>
                              <w:rPr>
                                <w:rFonts w:ascii="Times" w:hAnsi="Times"/>
                                <w:sz w:val="22"/>
                                <w:szCs w:val="22"/>
                              </w:rPr>
                            </w:pPr>
                            <w:r>
                              <w:rPr>
                                <w:rFonts w:ascii="Times" w:hAnsi="Times"/>
                                <w:sz w:val="22"/>
                                <w:szCs w:val="22"/>
                              </w:rPr>
                              <w:t>WHEN BUILDING A RESUME DESCRIPTION, USE:</w:t>
                            </w:r>
                          </w:p>
                          <w:p w14:paraId="4FCB387C" w14:textId="77777777" w:rsidR="00AA25CB" w:rsidRDefault="00AA25CB" w:rsidP="00AA25CB">
                            <w:pPr>
                              <w:pStyle w:val="ListParagraph"/>
                              <w:numPr>
                                <w:ilvl w:val="0"/>
                                <w:numId w:val="7"/>
                              </w:numPr>
                              <w:rPr>
                                <w:rFonts w:ascii="Times" w:hAnsi="Times"/>
                                <w:sz w:val="22"/>
                                <w:szCs w:val="22"/>
                              </w:rPr>
                            </w:pPr>
                            <w:r>
                              <w:rPr>
                                <w:rFonts w:ascii="Times" w:hAnsi="Times"/>
                                <w:sz w:val="22"/>
                                <w:szCs w:val="22"/>
                              </w:rPr>
                              <w:t>Action verbs to describe your role</w:t>
                            </w:r>
                          </w:p>
                          <w:p w14:paraId="4242B9EC" w14:textId="77777777" w:rsidR="00AA25CB" w:rsidRDefault="00AA25CB" w:rsidP="00AA25CB">
                            <w:pPr>
                              <w:pStyle w:val="ListParagraph"/>
                              <w:numPr>
                                <w:ilvl w:val="0"/>
                                <w:numId w:val="7"/>
                              </w:numPr>
                              <w:rPr>
                                <w:rFonts w:ascii="Times" w:hAnsi="Times"/>
                                <w:sz w:val="22"/>
                                <w:szCs w:val="22"/>
                              </w:rPr>
                            </w:pPr>
                            <w:r>
                              <w:rPr>
                                <w:rFonts w:ascii="Times" w:hAnsi="Times"/>
                                <w:sz w:val="22"/>
                                <w:szCs w:val="22"/>
                              </w:rPr>
                              <w:t>Quantities to describe the scale and impact of your position</w:t>
                            </w:r>
                          </w:p>
                          <w:p w14:paraId="14E37A83" w14:textId="77777777" w:rsidR="00AA25CB" w:rsidRDefault="00AA25CB" w:rsidP="00AA25CB">
                            <w:pPr>
                              <w:pStyle w:val="ListParagraph"/>
                              <w:numPr>
                                <w:ilvl w:val="0"/>
                                <w:numId w:val="7"/>
                              </w:numPr>
                              <w:rPr>
                                <w:rFonts w:ascii="Times" w:hAnsi="Times"/>
                                <w:sz w:val="22"/>
                                <w:szCs w:val="22"/>
                              </w:rPr>
                            </w:pPr>
                            <w:r>
                              <w:rPr>
                                <w:rFonts w:ascii="Times" w:hAnsi="Times"/>
                                <w:sz w:val="22"/>
                                <w:szCs w:val="22"/>
                              </w:rPr>
                              <w:t>Commonly used jargon over lengthy descriptions</w:t>
                            </w:r>
                          </w:p>
                          <w:p w14:paraId="75DFBD04" w14:textId="77777777" w:rsidR="00AA25CB" w:rsidRPr="004F5A07" w:rsidRDefault="00AA25CB" w:rsidP="00AA25CB">
                            <w:pPr>
                              <w:rPr>
                                <w:rFonts w:ascii="Times" w:hAnsi="Times"/>
                                <w:sz w:val="22"/>
                                <w:szCs w:val="22"/>
                              </w:rPr>
                            </w:pPr>
                          </w:p>
                          <w:p w14:paraId="236342F5" w14:textId="77777777" w:rsidR="00AA25CB" w:rsidRPr="004E2A22" w:rsidRDefault="00AA25CB" w:rsidP="00AA25CB">
                            <w:pPr>
                              <w:rPr>
                                <w:rFonts w:ascii="Times" w:hAnsi="Times"/>
                                <w:sz w:val="22"/>
                                <w:szCs w:val="22"/>
                              </w:rPr>
                            </w:pPr>
                            <w:r w:rsidRPr="004E2A22">
                              <w:rPr>
                                <w:rFonts w:ascii="Times" w:hAnsi="Times"/>
                                <w:sz w:val="22"/>
                                <w:szCs w:val="22"/>
                              </w:rPr>
                              <w:t>THINGS YOU SHOULD KEEP TRACK OF:</w:t>
                            </w:r>
                          </w:p>
                          <w:p w14:paraId="320C7843" w14:textId="77777777" w:rsidR="00AA25CB" w:rsidRPr="004E2A22" w:rsidRDefault="00AA25CB" w:rsidP="00AA25CB">
                            <w:pPr>
                              <w:pStyle w:val="ListParagraph"/>
                              <w:numPr>
                                <w:ilvl w:val="0"/>
                                <w:numId w:val="8"/>
                              </w:numPr>
                              <w:rPr>
                                <w:rFonts w:ascii="Times" w:hAnsi="Times"/>
                                <w:sz w:val="22"/>
                                <w:szCs w:val="22"/>
                              </w:rPr>
                            </w:pPr>
                            <w:r w:rsidRPr="004E2A22">
                              <w:rPr>
                                <w:rFonts w:ascii="Times" w:hAnsi="Times"/>
                                <w:sz w:val="22"/>
                                <w:szCs w:val="22"/>
                              </w:rPr>
                              <w:t xml:space="preserve"> Number of times (or how long) you worked on a project.</w:t>
                            </w:r>
                          </w:p>
                          <w:p w14:paraId="236E7237" w14:textId="77777777" w:rsidR="00AA25CB" w:rsidRPr="004E2A22" w:rsidRDefault="00AA25CB" w:rsidP="00AA25CB">
                            <w:pPr>
                              <w:pStyle w:val="ListParagraph"/>
                              <w:numPr>
                                <w:ilvl w:val="0"/>
                                <w:numId w:val="8"/>
                              </w:numPr>
                              <w:rPr>
                                <w:rFonts w:ascii="Times" w:hAnsi="Times"/>
                                <w:sz w:val="22"/>
                                <w:szCs w:val="22"/>
                              </w:rPr>
                            </w:pPr>
                            <w:r w:rsidRPr="004E2A22">
                              <w:rPr>
                                <w:rFonts w:ascii="Times" w:hAnsi="Times"/>
                                <w:sz w:val="22"/>
                                <w:szCs w:val="22"/>
                              </w:rPr>
                              <w:t>Number of animals you found</w:t>
                            </w:r>
                          </w:p>
                          <w:p w14:paraId="5F207395" w14:textId="77777777" w:rsidR="00AA25CB" w:rsidRPr="004E2A22" w:rsidRDefault="00AA25CB" w:rsidP="00AA25CB">
                            <w:pPr>
                              <w:pStyle w:val="ListParagraph"/>
                              <w:numPr>
                                <w:ilvl w:val="0"/>
                                <w:numId w:val="8"/>
                              </w:numPr>
                              <w:rPr>
                                <w:rFonts w:ascii="Times" w:hAnsi="Times"/>
                                <w:sz w:val="22"/>
                                <w:szCs w:val="22"/>
                              </w:rPr>
                            </w:pPr>
                            <w:r w:rsidRPr="004E2A22">
                              <w:rPr>
                                <w:rFonts w:ascii="Times" w:hAnsi="Times"/>
                                <w:sz w:val="22"/>
                                <w:szCs w:val="22"/>
                              </w:rPr>
                              <w:t xml:space="preserve">Area of sites you surveyed/number of species you can ID/region </w:t>
                            </w:r>
                          </w:p>
                          <w:p w14:paraId="7AFEFF88" w14:textId="77777777" w:rsidR="00AA25CB" w:rsidRDefault="00AA25CB" w:rsidP="00AA25CB">
                            <w:pPr>
                              <w:pStyle w:val="ListParagraph"/>
                              <w:numPr>
                                <w:ilvl w:val="0"/>
                                <w:numId w:val="8"/>
                              </w:numPr>
                              <w:rPr>
                                <w:rFonts w:ascii="Times" w:hAnsi="Times"/>
                                <w:sz w:val="22"/>
                                <w:szCs w:val="22"/>
                              </w:rPr>
                            </w:pPr>
                            <w:r w:rsidRPr="004E2A22">
                              <w:rPr>
                                <w:rFonts w:ascii="Times" w:hAnsi="Times"/>
                                <w:sz w:val="22"/>
                                <w:szCs w:val="22"/>
                              </w:rPr>
                              <w:t xml:space="preserve">Keep track of any </w:t>
                            </w:r>
                            <w:r>
                              <w:rPr>
                                <w:rFonts w:ascii="Times" w:hAnsi="Times"/>
                                <w:sz w:val="22"/>
                                <w:szCs w:val="22"/>
                              </w:rPr>
                              <w:t>relevant methodologies</w:t>
                            </w:r>
                          </w:p>
                          <w:p w14:paraId="239DED88" w14:textId="77777777" w:rsidR="00AA25CB" w:rsidRDefault="00AA25CB" w:rsidP="00AA25C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C57D8" id="Text Box 252" o:spid="_x0000_s1061" type="#_x0000_t202" style="position:absolute;margin-left:6.95pt;margin-top:79.65pt;width:486.7pt;height:141.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" fillcolor="white [3201]" strokeweight=".5pt">
                <v:textbox>
                  <w:txbxContent>
                    <w:p w14:paraId="356DC92B" w14:textId="77777777" w:rsidR="00AA25CB" w:rsidRDefault="00AA25CB" w:rsidP="00AA25CB">
                      <w:pPr>
                        <w:rPr>
                          <w:rFonts w:ascii="Times" w:hAnsi="Times"/>
                          <w:sz w:val="22"/>
                          <w:szCs w:val="22"/>
                        </w:rPr>
                      </w:pPr>
                      <w:r>
                        <w:rPr>
                          <w:rFonts w:ascii="Times" w:hAnsi="Times"/>
                          <w:sz w:val="22"/>
                          <w:szCs w:val="22"/>
                        </w:rPr>
                        <w:t>WHEN BUILDING A RESUME DESCRIPTION, USE:</w:t>
                      </w:r>
                    </w:p>
                    <w:p w14:paraId="4FCB387C" w14:textId="77777777" w:rsidR="00AA25CB" w:rsidRDefault="00AA25CB" w:rsidP="00AA25CB">
                      <w:pPr>
                        <w:pStyle w:val="ListParagraph"/>
                        <w:numPr>
                          <w:ilvl w:val="0"/>
                          <w:numId w:val="7"/>
                        </w:numPr>
                        <w:rPr>
                          <w:rFonts w:ascii="Times" w:hAnsi="Times"/>
                          <w:sz w:val="22"/>
                          <w:szCs w:val="22"/>
                        </w:rPr>
                      </w:pPr>
                      <w:r>
                        <w:rPr>
                          <w:rFonts w:ascii="Times" w:hAnsi="Times"/>
                          <w:sz w:val="22"/>
                          <w:szCs w:val="22"/>
                        </w:rPr>
                        <w:t>Action verbs to describe your role</w:t>
                      </w:r>
                    </w:p>
                    <w:p w14:paraId="4242B9EC" w14:textId="77777777" w:rsidR="00AA25CB" w:rsidRDefault="00AA25CB" w:rsidP="00AA25CB">
                      <w:pPr>
                        <w:pStyle w:val="ListParagraph"/>
                        <w:numPr>
                          <w:ilvl w:val="0"/>
                          <w:numId w:val="7"/>
                        </w:numPr>
                        <w:rPr>
                          <w:rFonts w:ascii="Times" w:hAnsi="Times"/>
                          <w:sz w:val="22"/>
                          <w:szCs w:val="22"/>
                        </w:rPr>
                      </w:pPr>
                      <w:r>
                        <w:rPr>
                          <w:rFonts w:ascii="Times" w:hAnsi="Times"/>
                          <w:sz w:val="22"/>
                          <w:szCs w:val="22"/>
                        </w:rPr>
                        <w:t>Quantities to describe the scale and impact of your position</w:t>
                      </w:r>
                    </w:p>
                    <w:p w14:paraId="14E37A83" w14:textId="77777777" w:rsidR="00AA25CB" w:rsidRDefault="00AA25CB" w:rsidP="00AA25CB">
                      <w:pPr>
                        <w:pStyle w:val="ListParagraph"/>
                        <w:numPr>
                          <w:ilvl w:val="0"/>
                          <w:numId w:val="7"/>
                        </w:numPr>
                        <w:rPr>
                          <w:rFonts w:ascii="Times" w:hAnsi="Times"/>
                          <w:sz w:val="22"/>
                          <w:szCs w:val="22"/>
                        </w:rPr>
                      </w:pPr>
                      <w:r>
                        <w:rPr>
                          <w:rFonts w:ascii="Times" w:hAnsi="Times"/>
                          <w:sz w:val="22"/>
                          <w:szCs w:val="22"/>
                        </w:rPr>
                        <w:t>Commonly used jargon over lengthy descriptions</w:t>
                      </w:r>
                    </w:p>
                    <w:p w14:paraId="75DFBD04" w14:textId="77777777" w:rsidR="00AA25CB" w:rsidRPr="004F5A07" w:rsidRDefault="00AA25CB" w:rsidP="00AA25CB">
                      <w:pPr>
                        <w:rPr>
                          <w:rFonts w:ascii="Times" w:hAnsi="Times"/>
                          <w:sz w:val="22"/>
                          <w:szCs w:val="22"/>
                        </w:rPr>
                      </w:pPr>
                    </w:p>
                    <w:p w14:paraId="236342F5" w14:textId="77777777" w:rsidR="00AA25CB" w:rsidRPr="004E2A22" w:rsidRDefault="00AA25CB" w:rsidP="00AA25CB">
                      <w:pPr>
                        <w:rPr>
                          <w:rFonts w:ascii="Times" w:hAnsi="Times"/>
                          <w:sz w:val="22"/>
                          <w:szCs w:val="22"/>
                        </w:rPr>
                      </w:pPr>
                      <w:r w:rsidRPr="004E2A22">
                        <w:rPr>
                          <w:rFonts w:ascii="Times" w:hAnsi="Times"/>
                          <w:sz w:val="22"/>
                          <w:szCs w:val="22"/>
                        </w:rPr>
                        <w:t>THINGS YOU SHOULD KEEP TRACK OF:</w:t>
                      </w:r>
                    </w:p>
                    <w:p w14:paraId="320C7843" w14:textId="77777777" w:rsidR="00AA25CB" w:rsidRPr="004E2A22" w:rsidRDefault="00AA25CB" w:rsidP="00AA25CB">
                      <w:pPr>
                        <w:pStyle w:val="ListParagraph"/>
                        <w:numPr>
                          <w:ilvl w:val="0"/>
                          <w:numId w:val="8"/>
                        </w:numPr>
                        <w:rPr>
                          <w:rFonts w:ascii="Times" w:hAnsi="Times"/>
                          <w:sz w:val="22"/>
                          <w:szCs w:val="22"/>
                        </w:rPr>
                      </w:pPr>
                      <w:r w:rsidRPr="004E2A22">
                        <w:rPr>
                          <w:rFonts w:ascii="Times" w:hAnsi="Times"/>
                          <w:sz w:val="22"/>
                          <w:szCs w:val="22"/>
                        </w:rPr>
                        <w:t xml:space="preserve"> Number of times (or how long) you worked on a project.</w:t>
                      </w:r>
                    </w:p>
                    <w:p w14:paraId="236E7237" w14:textId="77777777" w:rsidR="00AA25CB" w:rsidRPr="004E2A22" w:rsidRDefault="00AA25CB" w:rsidP="00AA25CB">
                      <w:pPr>
                        <w:pStyle w:val="ListParagraph"/>
                        <w:numPr>
                          <w:ilvl w:val="0"/>
                          <w:numId w:val="8"/>
                        </w:numPr>
                        <w:rPr>
                          <w:rFonts w:ascii="Times" w:hAnsi="Times"/>
                          <w:sz w:val="22"/>
                          <w:szCs w:val="22"/>
                        </w:rPr>
                      </w:pPr>
                      <w:r w:rsidRPr="004E2A22">
                        <w:rPr>
                          <w:rFonts w:ascii="Times" w:hAnsi="Times"/>
                          <w:sz w:val="22"/>
                          <w:szCs w:val="22"/>
                        </w:rPr>
                        <w:t>Number of animals you found</w:t>
                      </w:r>
                    </w:p>
                    <w:p w14:paraId="5F207395" w14:textId="77777777" w:rsidR="00AA25CB" w:rsidRPr="004E2A22" w:rsidRDefault="00AA25CB" w:rsidP="00AA25CB">
                      <w:pPr>
                        <w:pStyle w:val="ListParagraph"/>
                        <w:numPr>
                          <w:ilvl w:val="0"/>
                          <w:numId w:val="8"/>
                        </w:numPr>
                        <w:rPr>
                          <w:rFonts w:ascii="Times" w:hAnsi="Times"/>
                          <w:sz w:val="22"/>
                          <w:szCs w:val="22"/>
                        </w:rPr>
                      </w:pPr>
                      <w:r w:rsidRPr="004E2A22">
                        <w:rPr>
                          <w:rFonts w:ascii="Times" w:hAnsi="Times"/>
                          <w:sz w:val="22"/>
                          <w:szCs w:val="22"/>
                        </w:rPr>
                        <w:t xml:space="preserve">Area of sites you surveyed/number of species you can ID/region </w:t>
                      </w:r>
                    </w:p>
                    <w:p w14:paraId="7AFEFF88" w14:textId="77777777" w:rsidR="00AA25CB" w:rsidRDefault="00AA25CB" w:rsidP="00AA25CB">
                      <w:pPr>
                        <w:pStyle w:val="ListParagraph"/>
                        <w:numPr>
                          <w:ilvl w:val="0"/>
                          <w:numId w:val="8"/>
                        </w:numPr>
                        <w:rPr>
                          <w:rFonts w:ascii="Times" w:hAnsi="Times"/>
                          <w:sz w:val="22"/>
                          <w:szCs w:val="22"/>
                        </w:rPr>
                      </w:pPr>
                      <w:r w:rsidRPr="004E2A22">
                        <w:rPr>
                          <w:rFonts w:ascii="Times" w:hAnsi="Times"/>
                          <w:sz w:val="22"/>
                          <w:szCs w:val="22"/>
                        </w:rPr>
                        <w:t xml:space="preserve">Keep track of any </w:t>
                      </w:r>
                      <w:r>
                        <w:rPr>
                          <w:rFonts w:ascii="Times" w:hAnsi="Times"/>
                          <w:sz w:val="22"/>
                          <w:szCs w:val="22"/>
                        </w:rPr>
                        <w:t>relevant methodologies</w:t>
                      </w:r>
                    </w:p>
                    <w:p w14:paraId="239DED88" w14:textId="77777777" w:rsidR="00AA25CB" w:rsidRDefault="00AA25CB" w:rsidP="00AA25CB"/>
                  </w:txbxContent>
                </v:textbox>
              </v:shape>
            </w:pict>
          </mc:Fallback>
        </mc:AlternateContent>
      </w:r>
      <w:r>
        <w:rPr>
          <w:rFonts w:ascii="Times" w:hAnsi="Times"/>
          <w:noProof/>
        </w:rPr>
        <mc:AlternateContent>
          <mc:Choice Requires="wpg">
            <w:drawing>
              <wp:anchor distT="0" distB="0" distL="114300" distR="114300" simplePos="0" relativeHeight="251664384" behindDoc="0" locked="0" layoutInCell="1" allowOverlap="1" wp14:anchorId="6F8FE8E3" wp14:editId="50812D64">
                <wp:simplePos x="0" y="0"/>
                <wp:positionH relativeFrom="column">
                  <wp:posOffset>87344</wp:posOffset>
                </wp:positionH>
                <wp:positionV relativeFrom="paragraph">
                  <wp:posOffset>160783</wp:posOffset>
                </wp:positionV>
                <wp:extent cx="6181725" cy="733425"/>
                <wp:effectExtent l="0" t="0" r="15875" b="15875"/>
                <wp:wrapSquare wrapText="bothSides"/>
                <wp:docPr id="56" name="Group 56"/>
                <wp:cNvGraphicFramePr/>
                <a:graphic xmlns:a="http://schemas.openxmlformats.org/drawingml/2006/main">
                  <a:graphicData uri="http://schemas.microsoft.com/office/word/2010/wordprocessingGroup">
                    <wpg:wgp>
                      <wpg:cNvGrpSpPr/>
                      <wpg:grpSpPr>
                        <a:xfrm>
                          <a:off x="0" y="0"/>
                          <a:ext cx="6181725" cy="733425"/>
                          <a:chOff x="0" y="0"/>
                          <a:chExt cx="6181969" cy="447723"/>
                        </a:xfrm>
                      </wpg:grpSpPr>
                      <wps:wsp>
                        <wps:cNvPr id="60" name="Rounded Rectangle 60"/>
                        <wps:cNvSpPr/>
                        <wps:spPr>
                          <a:xfrm>
                            <a:off x="0" y="0"/>
                            <a:ext cx="6181969" cy="447723"/>
                          </a:xfrm>
                          <a:prstGeom prst="roundRect">
                            <a:avLst/>
                          </a:prstGeom>
                          <a:solidFill>
                            <a:schemeClr val="accent6">
                              <a:lumMod val="20000"/>
                              <a:lumOff val="8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Text Box 62"/>
                        <wps:cNvSpPr txBox="1"/>
                        <wps:spPr>
                          <a:xfrm>
                            <a:off x="0" y="0"/>
                            <a:ext cx="6181725" cy="447723"/>
                          </a:xfrm>
                          <a:prstGeom prst="rect">
                            <a:avLst/>
                          </a:prstGeom>
                          <a:noFill/>
                          <a:ln w="6350">
                            <a:noFill/>
                          </a:ln>
                        </wps:spPr>
                        <wps:txbx>
                          <w:txbxContent>
                            <w:p w14:paraId="45FCD0E8" w14:textId="77777777" w:rsidR="00AA25CB" w:rsidRDefault="00AA25CB" w:rsidP="00AA25CB">
                              <w:pPr>
                                <w:rPr>
                                  <w:rFonts w:ascii="Arial" w:hAnsi="Arial" w:cs="Arial"/>
                                  <w:sz w:val="20"/>
                                  <w:szCs w:val="20"/>
                                </w:rPr>
                              </w:pPr>
                              <w:r>
                                <w:rPr>
                                  <w:rFonts w:ascii="Arial" w:hAnsi="Arial" w:cs="Arial"/>
                                  <w:sz w:val="20"/>
                                  <w:szCs w:val="20"/>
                                </w:rPr>
                                <w:t>Providing guidance on how to talk about projects in professional settings helps technicians in seeing their work as meaningful and strengthens their identity as scientists. This section provides guidance for how to leverage field experience to maximize professional growth.</w:t>
                              </w:r>
                            </w:p>
                            <w:p w14:paraId="0EE71E3D" w14:textId="77777777" w:rsidR="00AA25CB" w:rsidRDefault="00AA25CB" w:rsidP="00AA25CB">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8FE8E3" id="Group 56" o:spid="_x0000_s1062" style="position:absolute;margin-left:6.9pt;margin-top:12.65pt;width:486.75pt;height:57.75pt;z-index:251664384;mso-position-horizontal-relative:text;mso-position-vertical-relative:text;mso-height-relative:margin" coordsize="61819,447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">
                <v:roundrect id="Rounded Rectangle 60" o:spid="_x0000_s1063" style="position:absolute;width:61819;height:447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" fillcolor="#e2efd9 [665]" strokecolor="#375623 [1609]" strokeweight="1pt">
                  <v:stroke joinstyle="miter"/>
                </v:roundrect>
                <v:shape id="Text Box 62" o:spid="_x0000_s1064" type="#_x0000_t202" style="position:absolute;width:61817;height:4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bPo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" filled="f" stroked="f" strokeweight=".5pt">
                  <v:textbox>
                    <w:txbxContent>
                      <w:p w14:paraId="45FCD0E8" w14:textId="77777777" w:rsidR="00AA25CB" w:rsidRDefault="00AA25CB" w:rsidP="00AA25CB">
                        <w:pPr>
                          <w:rPr>
                            <w:rFonts w:ascii="Arial" w:hAnsi="Arial" w:cs="Arial"/>
                            <w:sz w:val="20"/>
                            <w:szCs w:val="20"/>
                          </w:rPr>
                        </w:pPr>
                        <w:r>
                          <w:rPr>
                            <w:rFonts w:ascii="Arial" w:hAnsi="Arial" w:cs="Arial"/>
                            <w:sz w:val="20"/>
                            <w:szCs w:val="20"/>
                          </w:rPr>
                          <w:t>Providing guidance on how to talk about projects in professional settings helps technicians in seeing their work as meaningful and strengthens their identity as scientists. This section provides guidance for how to leverage field experience to maximize professional growth.</w:t>
                        </w:r>
                      </w:p>
                      <w:p w14:paraId="0EE71E3D" w14:textId="77777777" w:rsidR="00AA25CB" w:rsidRDefault="00AA25CB" w:rsidP="00AA25CB">
                        <w:pPr>
                          <w:rPr>
                            <w:rFonts w:ascii="Arial" w:hAnsi="Arial" w:cs="Arial"/>
                            <w:sz w:val="20"/>
                            <w:szCs w:val="20"/>
                          </w:rPr>
                        </w:pPr>
                      </w:p>
                    </w:txbxContent>
                  </v:textbox>
                </v:shape>
                <w10:wrap type="square"/>
              </v:group>
            </w:pict>
          </mc:Fallback>
        </mc:AlternateContent>
      </w:r>
    </w:p>
    <w:p w14:paraId="63420574" w14:textId="77777777" w:rsidR="00AA25CB" w:rsidRDefault="00AA25CB" w:rsidP="00AA25CB">
      <w:pPr>
        <w:rPr>
          <w:rFonts w:ascii="Times" w:hAnsi="Times"/>
          <w:sz w:val="22"/>
          <w:szCs w:val="22"/>
        </w:rPr>
      </w:pPr>
    </w:p>
    <w:p w14:paraId="76D80C14" w14:textId="77777777" w:rsidR="00AA25CB" w:rsidRDefault="00AA25CB" w:rsidP="00AA25CB">
      <w:pPr>
        <w:rPr>
          <w:highlight w:val="yellow"/>
        </w:rPr>
      </w:pPr>
      <w:r>
        <w:rPr>
          <w:rFonts w:ascii="Times" w:hAnsi="Times"/>
          <w:noProof/>
          <w:sz w:val="22"/>
          <w:szCs w:val="22"/>
        </w:rPr>
        <mc:AlternateContent>
          <mc:Choice Requires="wps">
            <w:drawing>
              <wp:anchor distT="0" distB="0" distL="114300" distR="114300" simplePos="0" relativeHeight="251666432" behindDoc="0" locked="0" layoutInCell="1" allowOverlap="1" wp14:anchorId="60E4D2CD" wp14:editId="3EC13D76">
                <wp:simplePos x="0" y="0"/>
                <wp:positionH relativeFrom="column">
                  <wp:posOffset>97790</wp:posOffset>
                </wp:positionH>
                <wp:positionV relativeFrom="paragraph">
                  <wp:posOffset>1749834</wp:posOffset>
                </wp:positionV>
                <wp:extent cx="6174251" cy="1209367"/>
                <wp:effectExtent l="0" t="0" r="10795" b="10160"/>
                <wp:wrapNone/>
                <wp:docPr id="244" name="Text Box 244"/>
                <wp:cNvGraphicFramePr/>
                <a:graphic xmlns:a="http://schemas.openxmlformats.org/drawingml/2006/main">
                  <a:graphicData uri="http://schemas.microsoft.com/office/word/2010/wordprocessingShape">
                    <wps:wsp>
                      <wps:cNvSpPr txBox="1"/>
                      <wps:spPr>
                        <a:xfrm>
                          <a:off x="0" y="0"/>
                          <a:ext cx="6174251" cy="1209367"/>
                        </a:xfrm>
                        <a:prstGeom prst="rect">
                          <a:avLst/>
                        </a:prstGeom>
                        <a:solidFill>
                          <a:schemeClr val="lt1"/>
                        </a:solidFill>
                        <a:ln w="6350">
                          <a:solidFill>
                            <a:prstClr val="black"/>
                          </a:solidFill>
                        </a:ln>
                      </wps:spPr>
                      <wps:txbx>
                        <w:txbxContent>
                          <w:p w14:paraId="6835F564" w14:textId="77777777" w:rsidR="00AA25CB" w:rsidRPr="00744FF1" w:rsidRDefault="00AA25CB" w:rsidP="00AA25CB">
                            <w:pPr>
                              <w:rPr>
                                <w:rFonts w:ascii="Times" w:hAnsi="Times"/>
                                <w:b/>
                                <w:bCs/>
                              </w:rPr>
                            </w:pPr>
                            <w:r w:rsidRPr="00744FF1">
                              <w:rPr>
                                <w:rFonts w:ascii="Times" w:hAnsi="Times"/>
                                <w:b/>
                                <w:bCs/>
                              </w:rPr>
                              <w:t>SPARCnet survey volunteer</w:t>
                            </w:r>
                            <w:r w:rsidRPr="00744FF1">
                              <w:rPr>
                                <w:rFonts w:ascii="Times" w:hAnsi="Times"/>
                                <w:b/>
                                <w:bCs/>
                              </w:rPr>
                              <w:tab/>
                            </w:r>
                            <w:r w:rsidRPr="00744FF1">
                              <w:rPr>
                                <w:rFonts w:ascii="Times" w:hAnsi="Times"/>
                              </w:rPr>
                              <w:tab/>
                            </w:r>
                            <w:r w:rsidRPr="00744FF1">
                              <w:rPr>
                                <w:rFonts w:ascii="Times" w:hAnsi="Times"/>
                              </w:rPr>
                              <w:tab/>
                            </w:r>
                            <w:r w:rsidRPr="00744FF1">
                              <w:rPr>
                                <w:rFonts w:ascii="Times" w:hAnsi="Times"/>
                              </w:rPr>
                              <w:tab/>
                            </w:r>
                            <w:r w:rsidRPr="00744FF1">
                              <w:rPr>
                                <w:rFonts w:ascii="Times" w:hAnsi="Times"/>
                              </w:rPr>
                              <w:tab/>
                            </w:r>
                            <w:r w:rsidRPr="00744FF1">
                              <w:rPr>
                                <w:rFonts w:ascii="Times" w:hAnsi="Times"/>
                              </w:rPr>
                              <w:tab/>
                            </w:r>
                            <w:r>
                              <w:rPr>
                                <w:rFonts w:ascii="Times" w:hAnsi="Times"/>
                              </w:rPr>
                              <w:t xml:space="preserve">       </w:t>
                            </w:r>
                            <w:r w:rsidRPr="00744FF1">
                              <w:rPr>
                                <w:rFonts w:ascii="Times" w:hAnsi="Times"/>
                                <w:b/>
                                <w:bCs/>
                              </w:rPr>
                              <w:t>Fall 2021-Present</w:t>
                            </w:r>
                          </w:p>
                          <w:p w14:paraId="7913EF37" w14:textId="77777777" w:rsidR="00AA25CB" w:rsidRPr="00744FF1" w:rsidRDefault="00AA25CB" w:rsidP="00AA25CB">
                            <w:pPr>
                              <w:rPr>
                                <w:rFonts w:ascii="Times" w:hAnsi="Times"/>
                                <w:i/>
                                <w:iCs/>
                              </w:rPr>
                            </w:pPr>
                            <w:r w:rsidRPr="00744FF1">
                              <w:rPr>
                                <w:rFonts w:ascii="Times" w:hAnsi="Times"/>
                                <w:i/>
                                <w:iCs/>
                              </w:rPr>
                              <w:t>Pennsylvania State University</w:t>
                            </w:r>
                            <w:r w:rsidRPr="00744FF1">
                              <w:rPr>
                                <w:rFonts w:ascii="Times" w:hAnsi="Times"/>
                                <w:i/>
                                <w:iCs/>
                              </w:rPr>
                              <w:tab/>
                            </w:r>
                            <w:r w:rsidRPr="00744FF1">
                              <w:rPr>
                                <w:rFonts w:ascii="Times" w:hAnsi="Times"/>
                                <w:i/>
                                <w:iCs/>
                              </w:rPr>
                              <w:tab/>
                            </w:r>
                            <w:r w:rsidRPr="00744FF1">
                              <w:rPr>
                                <w:rFonts w:ascii="Times" w:hAnsi="Times"/>
                                <w:i/>
                                <w:iCs/>
                              </w:rPr>
                              <w:tab/>
                            </w:r>
                            <w:r>
                              <w:rPr>
                                <w:rFonts w:ascii="Times" w:hAnsi="Times"/>
                                <w:i/>
                                <w:iCs/>
                              </w:rPr>
                              <w:tab/>
                            </w:r>
                            <w:r>
                              <w:rPr>
                                <w:rFonts w:ascii="Times" w:hAnsi="Times"/>
                                <w:i/>
                                <w:iCs/>
                              </w:rPr>
                              <w:tab/>
                            </w:r>
                            <w:r>
                              <w:rPr>
                                <w:rFonts w:ascii="Times" w:hAnsi="Times"/>
                                <w:i/>
                                <w:iCs/>
                              </w:rPr>
                              <w:tab/>
                              <w:t xml:space="preserve">   </w:t>
                            </w:r>
                            <w:r w:rsidRPr="00744FF1">
                              <w:rPr>
                                <w:rFonts w:ascii="Times" w:hAnsi="Times"/>
                                <w:i/>
                                <w:iCs/>
                              </w:rPr>
                              <w:t xml:space="preserve"> University Park, PA</w:t>
                            </w:r>
                          </w:p>
                          <w:p w14:paraId="0CCD14C8" w14:textId="77777777" w:rsidR="00AA25CB" w:rsidRPr="00744FF1" w:rsidRDefault="00AA25CB" w:rsidP="00AA25CB">
                            <w:pPr>
                              <w:pStyle w:val="ListParagraph"/>
                              <w:numPr>
                                <w:ilvl w:val="0"/>
                                <w:numId w:val="9"/>
                              </w:numPr>
                              <w:rPr>
                                <w:rFonts w:ascii="Times" w:hAnsi="Times"/>
                                <w:sz w:val="22"/>
                                <w:szCs w:val="22"/>
                              </w:rPr>
                            </w:pPr>
                            <w:r w:rsidRPr="00744FF1">
                              <w:rPr>
                                <w:rFonts w:ascii="Times" w:hAnsi="Times"/>
                                <w:sz w:val="22"/>
                                <w:szCs w:val="22"/>
                                <w:u w:val="single"/>
                              </w:rPr>
                              <w:t>Participated</w:t>
                            </w:r>
                            <w:r w:rsidRPr="00744FF1">
                              <w:rPr>
                                <w:rFonts w:ascii="Times" w:hAnsi="Times"/>
                                <w:sz w:val="22"/>
                                <w:szCs w:val="22"/>
                              </w:rPr>
                              <w:t xml:space="preserve"> in </w:t>
                            </w:r>
                            <w:r w:rsidRPr="00744FF1">
                              <w:rPr>
                                <w:rFonts w:ascii="Times" w:hAnsi="Times"/>
                                <w:b/>
                                <w:bCs/>
                                <w:sz w:val="22"/>
                                <w:szCs w:val="22"/>
                              </w:rPr>
                              <w:t>[8]</w:t>
                            </w:r>
                            <w:r w:rsidRPr="00744FF1">
                              <w:rPr>
                                <w:rFonts w:ascii="Times" w:hAnsi="Times"/>
                                <w:sz w:val="22"/>
                                <w:szCs w:val="22"/>
                              </w:rPr>
                              <w:t xml:space="preserve"> surveys for </w:t>
                            </w:r>
                            <w:r w:rsidRPr="00744FF1">
                              <w:rPr>
                                <w:rFonts w:ascii="Times" w:hAnsi="Times"/>
                                <w:b/>
                                <w:bCs/>
                                <w:sz w:val="22"/>
                                <w:szCs w:val="22"/>
                              </w:rPr>
                              <w:t xml:space="preserve">[capture-mark recapture] </w:t>
                            </w:r>
                            <w:r w:rsidRPr="00744FF1">
                              <w:rPr>
                                <w:rFonts w:ascii="Times" w:hAnsi="Times"/>
                                <w:sz w:val="22"/>
                                <w:szCs w:val="22"/>
                              </w:rPr>
                              <w:t xml:space="preserve">study during the </w:t>
                            </w:r>
                            <w:r w:rsidRPr="00744FF1">
                              <w:rPr>
                                <w:rFonts w:ascii="Times" w:hAnsi="Times"/>
                                <w:b/>
                                <w:bCs/>
                                <w:sz w:val="22"/>
                                <w:szCs w:val="22"/>
                              </w:rPr>
                              <w:t>[Fall and Spring seasons]</w:t>
                            </w:r>
                            <w:r w:rsidRPr="00744FF1">
                              <w:rPr>
                                <w:rFonts w:ascii="Times" w:hAnsi="Times"/>
                                <w:sz w:val="22"/>
                                <w:szCs w:val="22"/>
                              </w:rPr>
                              <w:t>.</w:t>
                            </w:r>
                          </w:p>
                          <w:p w14:paraId="32A3039D" w14:textId="77777777" w:rsidR="00AA25CB" w:rsidRPr="00744FF1" w:rsidRDefault="00AA25CB" w:rsidP="00AA25CB">
                            <w:pPr>
                              <w:pStyle w:val="ListParagraph"/>
                              <w:numPr>
                                <w:ilvl w:val="0"/>
                                <w:numId w:val="9"/>
                              </w:numPr>
                              <w:rPr>
                                <w:rFonts w:ascii="Times" w:hAnsi="Times"/>
                                <w:sz w:val="22"/>
                                <w:szCs w:val="22"/>
                              </w:rPr>
                            </w:pPr>
                            <w:r w:rsidRPr="00744FF1">
                              <w:rPr>
                                <w:rFonts w:ascii="Times" w:hAnsi="Times"/>
                                <w:sz w:val="22"/>
                                <w:szCs w:val="22"/>
                                <w:u w:val="single"/>
                              </w:rPr>
                              <w:t>Processed</w:t>
                            </w:r>
                            <w:r w:rsidRPr="00744FF1">
                              <w:rPr>
                                <w:rFonts w:ascii="Times" w:hAnsi="Times"/>
                                <w:sz w:val="22"/>
                                <w:szCs w:val="22"/>
                              </w:rPr>
                              <w:t xml:space="preserve"> over [</w:t>
                            </w:r>
                            <w:r w:rsidRPr="00744FF1">
                              <w:rPr>
                                <w:rFonts w:ascii="Times" w:hAnsi="Times"/>
                                <w:b/>
                                <w:bCs/>
                                <w:sz w:val="22"/>
                                <w:szCs w:val="22"/>
                              </w:rPr>
                              <w:t>200 salamanders]</w:t>
                            </w:r>
                            <w:r w:rsidRPr="00744FF1">
                              <w:rPr>
                                <w:rFonts w:ascii="Times" w:hAnsi="Times"/>
                                <w:sz w:val="22"/>
                                <w:szCs w:val="22"/>
                              </w:rPr>
                              <w:t xml:space="preserve"> between </w:t>
                            </w:r>
                            <w:r w:rsidRPr="00744FF1">
                              <w:rPr>
                                <w:rFonts w:ascii="Times" w:hAnsi="Times"/>
                                <w:b/>
                                <w:bCs/>
                                <w:sz w:val="22"/>
                                <w:szCs w:val="22"/>
                              </w:rPr>
                              <w:t>[15 plots]</w:t>
                            </w:r>
                          </w:p>
                          <w:p w14:paraId="32CE7866" w14:textId="77777777" w:rsidR="00AA25CB" w:rsidRPr="00744FF1" w:rsidRDefault="00AA25CB" w:rsidP="00AA25CB">
                            <w:pPr>
                              <w:pStyle w:val="ListParagraph"/>
                              <w:numPr>
                                <w:ilvl w:val="0"/>
                                <w:numId w:val="9"/>
                              </w:numPr>
                              <w:rPr>
                                <w:rFonts w:ascii="Times" w:hAnsi="Times"/>
                                <w:sz w:val="22"/>
                                <w:szCs w:val="22"/>
                              </w:rPr>
                            </w:pPr>
                            <w:r w:rsidRPr="00744FF1">
                              <w:rPr>
                                <w:rFonts w:ascii="Times" w:hAnsi="Times"/>
                                <w:sz w:val="22"/>
                                <w:szCs w:val="22"/>
                                <w:u w:val="single"/>
                              </w:rPr>
                              <w:t>Trained</w:t>
                            </w:r>
                            <w:r w:rsidRPr="00744FF1">
                              <w:rPr>
                                <w:rFonts w:ascii="Times" w:hAnsi="Times"/>
                                <w:sz w:val="22"/>
                                <w:szCs w:val="22"/>
                              </w:rPr>
                              <w:t xml:space="preserve"> in [</w:t>
                            </w:r>
                            <w:r w:rsidRPr="00744FF1">
                              <w:rPr>
                                <w:rFonts w:ascii="Times" w:hAnsi="Times"/>
                                <w:b/>
                                <w:bCs/>
                                <w:sz w:val="22"/>
                                <w:szCs w:val="22"/>
                              </w:rPr>
                              <w:t>common salamander identification of Pennsylvania]</w:t>
                            </w:r>
                          </w:p>
                          <w:p w14:paraId="35EDBD24" w14:textId="77777777" w:rsidR="00AA25CB" w:rsidRDefault="00AA25CB" w:rsidP="00AA25C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4D2CD" id="Text Box 244" o:spid="_x0000_s1065" type="#_x0000_t202" style="position:absolute;margin-left:7.7pt;margin-top:137.8pt;width:486.15pt;height:95.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" fillcolor="white [3201]" strokeweight=".5pt">
                <v:textbox>
                  <w:txbxContent>
                    <w:p w14:paraId="6835F564" w14:textId="77777777" w:rsidR="00AA25CB" w:rsidRPr="00744FF1" w:rsidRDefault="00AA25CB" w:rsidP="00AA25CB">
                      <w:pPr>
                        <w:rPr>
                          <w:rFonts w:ascii="Times" w:hAnsi="Times"/>
                          <w:b/>
                          <w:bCs/>
                        </w:rPr>
                      </w:pPr>
                      <w:r w:rsidRPr="00744FF1">
                        <w:rPr>
                          <w:rFonts w:ascii="Times" w:hAnsi="Times"/>
                          <w:b/>
                          <w:bCs/>
                        </w:rPr>
                        <w:t>SPARCnet survey volunteer</w:t>
                      </w:r>
                      <w:r w:rsidRPr="00744FF1">
                        <w:rPr>
                          <w:rFonts w:ascii="Times" w:hAnsi="Times"/>
                          <w:b/>
                          <w:bCs/>
                        </w:rPr>
                        <w:tab/>
                      </w:r>
                      <w:r w:rsidRPr="00744FF1">
                        <w:rPr>
                          <w:rFonts w:ascii="Times" w:hAnsi="Times"/>
                        </w:rPr>
                        <w:tab/>
                      </w:r>
                      <w:r w:rsidRPr="00744FF1">
                        <w:rPr>
                          <w:rFonts w:ascii="Times" w:hAnsi="Times"/>
                        </w:rPr>
                        <w:tab/>
                      </w:r>
                      <w:r w:rsidRPr="00744FF1">
                        <w:rPr>
                          <w:rFonts w:ascii="Times" w:hAnsi="Times"/>
                        </w:rPr>
                        <w:tab/>
                      </w:r>
                      <w:r w:rsidRPr="00744FF1">
                        <w:rPr>
                          <w:rFonts w:ascii="Times" w:hAnsi="Times"/>
                        </w:rPr>
                        <w:tab/>
                      </w:r>
                      <w:r w:rsidRPr="00744FF1">
                        <w:rPr>
                          <w:rFonts w:ascii="Times" w:hAnsi="Times"/>
                        </w:rPr>
                        <w:tab/>
                      </w:r>
                      <w:r>
                        <w:rPr>
                          <w:rFonts w:ascii="Times" w:hAnsi="Times"/>
                        </w:rPr>
                        <w:t xml:space="preserve">       </w:t>
                      </w:r>
                      <w:r w:rsidRPr="00744FF1">
                        <w:rPr>
                          <w:rFonts w:ascii="Times" w:hAnsi="Times"/>
                          <w:b/>
                          <w:bCs/>
                        </w:rPr>
                        <w:t>Fall 2021-Present</w:t>
                      </w:r>
                    </w:p>
                    <w:p w14:paraId="7913EF37" w14:textId="77777777" w:rsidR="00AA25CB" w:rsidRPr="00744FF1" w:rsidRDefault="00AA25CB" w:rsidP="00AA25CB">
                      <w:pPr>
                        <w:rPr>
                          <w:rFonts w:ascii="Times" w:hAnsi="Times"/>
                          <w:i/>
                          <w:iCs/>
                        </w:rPr>
                      </w:pPr>
                      <w:r w:rsidRPr="00744FF1">
                        <w:rPr>
                          <w:rFonts w:ascii="Times" w:hAnsi="Times"/>
                          <w:i/>
                          <w:iCs/>
                        </w:rPr>
                        <w:t>Pennsylvania State University</w:t>
                      </w:r>
                      <w:r w:rsidRPr="00744FF1">
                        <w:rPr>
                          <w:rFonts w:ascii="Times" w:hAnsi="Times"/>
                          <w:i/>
                          <w:iCs/>
                        </w:rPr>
                        <w:tab/>
                      </w:r>
                      <w:r w:rsidRPr="00744FF1">
                        <w:rPr>
                          <w:rFonts w:ascii="Times" w:hAnsi="Times"/>
                          <w:i/>
                          <w:iCs/>
                        </w:rPr>
                        <w:tab/>
                      </w:r>
                      <w:r w:rsidRPr="00744FF1">
                        <w:rPr>
                          <w:rFonts w:ascii="Times" w:hAnsi="Times"/>
                          <w:i/>
                          <w:iCs/>
                        </w:rPr>
                        <w:tab/>
                      </w:r>
                      <w:r>
                        <w:rPr>
                          <w:rFonts w:ascii="Times" w:hAnsi="Times"/>
                          <w:i/>
                          <w:iCs/>
                        </w:rPr>
                        <w:tab/>
                      </w:r>
                      <w:r>
                        <w:rPr>
                          <w:rFonts w:ascii="Times" w:hAnsi="Times"/>
                          <w:i/>
                          <w:iCs/>
                        </w:rPr>
                        <w:tab/>
                      </w:r>
                      <w:r>
                        <w:rPr>
                          <w:rFonts w:ascii="Times" w:hAnsi="Times"/>
                          <w:i/>
                          <w:iCs/>
                        </w:rPr>
                        <w:tab/>
                        <w:t xml:space="preserve">   </w:t>
                      </w:r>
                      <w:r w:rsidRPr="00744FF1">
                        <w:rPr>
                          <w:rFonts w:ascii="Times" w:hAnsi="Times"/>
                          <w:i/>
                          <w:iCs/>
                        </w:rPr>
                        <w:t xml:space="preserve"> University Park, PA</w:t>
                      </w:r>
                    </w:p>
                    <w:p w14:paraId="0CCD14C8" w14:textId="77777777" w:rsidR="00AA25CB" w:rsidRPr="00744FF1" w:rsidRDefault="00AA25CB" w:rsidP="00AA25CB">
                      <w:pPr>
                        <w:pStyle w:val="ListParagraph"/>
                        <w:numPr>
                          <w:ilvl w:val="0"/>
                          <w:numId w:val="9"/>
                        </w:numPr>
                        <w:rPr>
                          <w:rFonts w:ascii="Times" w:hAnsi="Times"/>
                          <w:sz w:val="22"/>
                          <w:szCs w:val="22"/>
                        </w:rPr>
                      </w:pPr>
                      <w:r w:rsidRPr="00744FF1">
                        <w:rPr>
                          <w:rFonts w:ascii="Times" w:hAnsi="Times"/>
                          <w:sz w:val="22"/>
                          <w:szCs w:val="22"/>
                          <w:u w:val="single"/>
                        </w:rPr>
                        <w:t>Participated</w:t>
                      </w:r>
                      <w:r w:rsidRPr="00744FF1">
                        <w:rPr>
                          <w:rFonts w:ascii="Times" w:hAnsi="Times"/>
                          <w:sz w:val="22"/>
                          <w:szCs w:val="22"/>
                        </w:rPr>
                        <w:t xml:space="preserve"> in </w:t>
                      </w:r>
                      <w:r w:rsidRPr="00744FF1">
                        <w:rPr>
                          <w:rFonts w:ascii="Times" w:hAnsi="Times"/>
                          <w:b/>
                          <w:bCs/>
                          <w:sz w:val="22"/>
                          <w:szCs w:val="22"/>
                        </w:rPr>
                        <w:t>[8]</w:t>
                      </w:r>
                      <w:r w:rsidRPr="00744FF1">
                        <w:rPr>
                          <w:rFonts w:ascii="Times" w:hAnsi="Times"/>
                          <w:sz w:val="22"/>
                          <w:szCs w:val="22"/>
                        </w:rPr>
                        <w:t xml:space="preserve"> surveys for </w:t>
                      </w:r>
                      <w:r w:rsidRPr="00744FF1">
                        <w:rPr>
                          <w:rFonts w:ascii="Times" w:hAnsi="Times"/>
                          <w:b/>
                          <w:bCs/>
                          <w:sz w:val="22"/>
                          <w:szCs w:val="22"/>
                        </w:rPr>
                        <w:t xml:space="preserve">[capture-mark recapture] </w:t>
                      </w:r>
                      <w:r w:rsidRPr="00744FF1">
                        <w:rPr>
                          <w:rFonts w:ascii="Times" w:hAnsi="Times"/>
                          <w:sz w:val="22"/>
                          <w:szCs w:val="22"/>
                        </w:rPr>
                        <w:t xml:space="preserve">study during the </w:t>
                      </w:r>
                      <w:r w:rsidRPr="00744FF1">
                        <w:rPr>
                          <w:rFonts w:ascii="Times" w:hAnsi="Times"/>
                          <w:b/>
                          <w:bCs/>
                          <w:sz w:val="22"/>
                          <w:szCs w:val="22"/>
                        </w:rPr>
                        <w:t>[Fall and Spring seasons]</w:t>
                      </w:r>
                      <w:r w:rsidRPr="00744FF1">
                        <w:rPr>
                          <w:rFonts w:ascii="Times" w:hAnsi="Times"/>
                          <w:sz w:val="22"/>
                          <w:szCs w:val="22"/>
                        </w:rPr>
                        <w:t>.</w:t>
                      </w:r>
                    </w:p>
                    <w:p w14:paraId="32A3039D" w14:textId="77777777" w:rsidR="00AA25CB" w:rsidRPr="00744FF1" w:rsidRDefault="00AA25CB" w:rsidP="00AA25CB">
                      <w:pPr>
                        <w:pStyle w:val="ListParagraph"/>
                        <w:numPr>
                          <w:ilvl w:val="0"/>
                          <w:numId w:val="9"/>
                        </w:numPr>
                        <w:rPr>
                          <w:rFonts w:ascii="Times" w:hAnsi="Times"/>
                          <w:sz w:val="22"/>
                          <w:szCs w:val="22"/>
                        </w:rPr>
                      </w:pPr>
                      <w:r w:rsidRPr="00744FF1">
                        <w:rPr>
                          <w:rFonts w:ascii="Times" w:hAnsi="Times"/>
                          <w:sz w:val="22"/>
                          <w:szCs w:val="22"/>
                          <w:u w:val="single"/>
                        </w:rPr>
                        <w:t>Processed</w:t>
                      </w:r>
                      <w:r w:rsidRPr="00744FF1">
                        <w:rPr>
                          <w:rFonts w:ascii="Times" w:hAnsi="Times"/>
                          <w:sz w:val="22"/>
                          <w:szCs w:val="22"/>
                        </w:rPr>
                        <w:t xml:space="preserve"> over [</w:t>
                      </w:r>
                      <w:r w:rsidRPr="00744FF1">
                        <w:rPr>
                          <w:rFonts w:ascii="Times" w:hAnsi="Times"/>
                          <w:b/>
                          <w:bCs/>
                          <w:sz w:val="22"/>
                          <w:szCs w:val="22"/>
                        </w:rPr>
                        <w:t>200 salamanders]</w:t>
                      </w:r>
                      <w:r w:rsidRPr="00744FF1">
                        <w:rPr>
                          <w:rFonts w:ascii="Times" w:hAnsi="Times"/>
                          <w:sz w:val="22"/>
                          <w:szCs w:val="22"/>
                        </w:rPr>
                        <w:t xml:space="preserve"> between </w:t>
                      </w:r>
                      <w:r w:rsidRPr="00744FF1">
                        <w:rPr>
                          <w:rFonts w:ascii="Times" w:hAnsi="Times"/>
                          <w:b/>
                          <w:bCs/>
                          <w:sz w:val="22"/>
                          <w:szCs w:val="22"/>
                        </w:rPr>
                        <w:t>[15 plots]</w:t>
                      </w:r>
                    </w:p>
                    <w:p w14:paraId="32CE7866" w14:textId="77777777" w:rsidR="00AA25CB" w:rsidRPr="00744FF1" w:rsidRDefault="00AA25CB" w:rsidP="00AA25CB">
                      <w:pPr>
                        <w:pStyle w:val="ListParagraph"/>
                        <w:numPr>
                          <w:ilvl w:val="0"/>
                          <w:numId w:val="9"/>
                        </w:numPr>
                        <w:rPr>
                          <w:rFonts w:ascii="Times" w:hAnsi="Times"/>
                          <w:sz w:val="22"/>
                          <w:szCs w:val="22"/>
                        </w:rPr>
                      </w:pPr>
                      <w:r w:rsidRPr="00744FF1">
                        <w:rPr>
                          <w:rFonts w:ascii="Times" w:hAnsi="Times"/>
                          <w:sz w:val="22"/>
                          <w:szCs w:val="22"/>
                          <w:u w:val="single"/>
                        </w:rPr>
                        <w:t>Trained</w:t>
                      </w:r>
                      <w:r w:rsidRPr="00744FF1">
                        <w:rPr>
                          <w:rFonts w:ascii="Times" w:hAnsi="Times"/>
                          <w:sz w:val="22"/>
                          <w:szCs w:val="22"/>
                        </w:rPr>
                        <w:t xml:space="preserve"> in [</w:t>
                      </w:r>
                      <w:r w:rsidRPr="00744FF1">
                        <w:rPr>
                          <w:rFonts w:ascii="Times" w:hAnsi="Times"/>
                          <w:b/>
                          <w:bCs/>
                          <w:sz w:val="22"/>
                          <w:szCs w:val="22"/>
                        </w:rPr>
                        <w:t>common salamander identification of Pennsylvania]</w:t>
                      </w:r>
                    </w:p>
                    <w:p w14:paraId="35EDBD24" w14:textId="77777777" w:rsidR="00AA25CB" w:rsidRDefault="00AA25CB" w:rsidP="00AA25CB"/>
                  </w:txbxContent>
                </v:textbox>
              </v:shape>
            </w:pict>
          </mc:Fallback>
        </mc:AlternateContent>
      </w:r>
    </w:p>
    <w:p w14:paraId="59544C68" w14:textId="77777777" w:rsidR="00AA25CB" w:rsidRDefault="00AA25CB" w:rsidP="00AA25CB"/>
    <w:p w14:paraId="6B5AD3E9" w14:textId="77777777" w:rsidR="00E35D65" w:rsidRDefault="00E35D65"/>
    <w:sectPr w:rsidR="00E35D65" w:rsidSect="001E2B70">
      <w:pgSz w:w="12240" w:h="15840"/>
      <w:pgMar w:top="1440" w:right="1440" w:bottom="1440" w:left="1440" w:header="720" w:footer="720" w:gutter="0"/>
      <w:pgNumType w:start="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F3179" w14:textId="77777777" w:rsidR="00BA35A4" w:rsidRDefault="00BA35A4">
      <w:r>
        <w:separator/>
      </w:r>
    </w:p>
  </w:endnote>
  <w:endnote w:type="continuationSeparator" w:id="0">
    <w:p w14:paraId="1E732CD6" w14:textId="77777777" w:rsidR="00BA35A4" w:rsidRDefault="00BA35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D8B17" w14:textId="77777777" w:rsidR="00E35D65" w:rsidRDefault="00552E9E" w:rsidP="002F56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059DC62E" w14:textId="77777777" w:rsidR="00E35D65" w:rsidRDefault="00552E9E" w:rsidP="00821268">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p w14:paraId="10C87781" w14:textId="77777777" w:rsidR="00E35D65" w:rsidRDefault="00E35D65" w:rsidP="0082126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E45FE" w14:textId="77777777" w:rsidR="00E35D65" w:rsidRDefault="00E35D65" w:rsidP="0082126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F8A5C" w14:textId="4319896E" w:rsidR="000225A0" w:rsidRPr="00F2637D" w:rsidRDefault="000225A0" w:rsidP="000225A0">
    <w:pPr>
      <w:pStyle w:val="ListParagraph"/>
      <w:numPr>
        <w:ilvl w:val="0"/>
        <w:numId w:val="12"/>
      </w:numPr>
      <w:jc w:val="both"/>
      <w:rPr>
        <w:rFonts w:ascii="Times New Roman" w:hAnsi="Times New Roman" w:cs="Times New Roman"/>
        <w:sz w:val="20"/>
        <w:szCs w:val="20"/>
      </w:rPr>
    </w:pPr>
    <w:r w:rsidRPr="00F2637D">
      <w:rPr>
        <w:rFonts w:ascii="Times New Roman" w:hAnsi="Times New Roman" w:cs="Times New Roman"/>
        <w:sz w:val="20"/>
        <w:szCs w:val="20"/>
      </w:rPr>
      <w:t>Department of Ecosystem Science and Management, Pennsylvania State University, University Park, PA 16802</w:t>
    </w:r>
  </w:p>
  <w:p w14:paraId="470D004D" w14:textId="22CB7685" w:rsidR="000225A0" w:rsidRPr="00F2637D" w:rsidRDefault="000225A0" w:rsidP="00F2637D">
    <w:pPr>
      <w:pStyle w:val="ListParagraph"/>
      <w:numPr>
        <w:ilvl w:val="0"/>
        <w:numId w:val="12"/>
      </w:numPr>
      <w:jc w:val="both"/>
      <w:rPr>
        <w:rFonts w:ascii="Times New Roman" w:hAnsi="Times New Roman" w:cs="Times New Roman"/>
        <w:sz w:val="20"/>
        <w:szCs w:val="20"/>
      </w:rPr>
    </w:pPr>
    <w:r w:rsidRPr="00F2637D">
      <w:rPr>
        <w:rFonts w:ascii="Times New Roman" w:hAnsi="Times New Roman" w:cs="Times New Roman"/>
        <w:sz w:val="20"/>
        <w:szCs w:val="20"/>
      </w:rPr>
      <w:t>Intercollege Graduate Degree Program in Ecology, Pennsylvania State University, University Park, PA 1680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0717116"/>
      <w:docPartObj>
        <w:docPartGallery w:val="Page Numbers (Bottom of Page)"/>
        <w:docPartUnique/>
      </w:docPartObj>
    </w:sdtPr>
    <w:sdtEndPr>
      <w:rPr>
        <w:rStyle w:val="PageNumber"/>
      </w:rPr>
    </w:sdtEndPr>
    <w:sdtContent>
      <w:p w14:paraId="726C71C8" w14:textId="77777777" w:rsidR="00E35D65" w:rsidRDefault="00552E9E" w:rsidP="008212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4555FB38" w14:textId="77777777" w:rsidR="00E35D65" w:rsidRDefault="00E35D65" w:rsidP="0082126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D0D88" w14:textId="77777777" w:rsidR="00BA35A4" w:rsidRDefault="00BA35A4">
      <w:r>
        <w:separator/>
      </w:r>
    </w:p>
  </w:footnote>
  <w:footnote w:type="continuationSeparator" w:id="0">
    <w:p w14:paraId="36FA8B97" w14:textId="77777777" w:rsidR="00BA35A4" w:rsidRDefault="00BA35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5276F" w14:textId="77777777" w:rsidR="00E35D65" w:rsidRDefault="00552E9E">
    <w:pPr>
      <w:pStyle w:val="Header"/>
    </w:pPr>
    <w:r>
      <w:rPr>
        <w:noProof/>
      </w:rPr>
      <mc:AlternateContent>
        <mc:Choice Requires="wps">
          <w:drawing>
            <wp:anchor distT="0" distB="0" distL="114300" distR="114300" simplePos="0" relativeHeight="251659264" behindDoc="0" locked="0" layoutInCell="1" allowOverlap="1" wp14:anchorId="48CAB601" wp14:editId="23B525FF">
              <wp:simplePos x="0" y="0"/>
              <wp:positionH relativeFrom="page">
                <wp:align>center</wp:align>
              </wp:positionH>
              <mc:AlternateContent>
                <mc:Choice Requires="wp14">
                  <wp:positionV relativeFrom="page">
                    <wp14:pctPosVOffset>3000</wp14:pctPosVOffset>
                  </wp:positionV>
                </mc:Choice>
                <mc:Fallback>
                  <wp:positionV relativeFrom="page">
                    <wp:posOffset>301625</wp:posOffset>
                  </wp:positionV>
                </mc:Fallback>
              </mc:AlternateContent>
              <wp:extent cx="914400" cy="283464"/>
              <wp:effectExtent l="0" t="0" r="1270" b="2540"/>
              <wp:wrapNone/>
              <wp:docPr id="10" name="Rectangle 10" title="Document Title"/>
              <wp:cNvGraphicFramePr/>
              <a:graphic xmlns:a="http://schemas.openxmlformats.org/drawingml/2006/main">
                <a:graphicData uri="http://schemas.microsoft.com/office/word/2010/wordprocessingShape">
                  <wps:wsp>
                    <wps:cNvSpPr/>
                    <wps:spPr>
                      <a:xfrm>
                        <a:off x="0" y="0"/>
                        <a:ext cx="914400" cy="283464"/>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HAnsi"/>
                              <w:bCs/>
                              <w:caps/>
                              <w:spacing w:val="20"/>
                              <w:sz w:val="28"/>
                              <w:szCs w:val="28"/>
                            </w:rPr>
                            <w:alias w:val="Title"/>
                            <w:tag w:val=""/>
                            <w:id w:val="-155760336"/>
                            <w:showingPlcHdr/>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B197CA4" w14:textId="77777777" w:rsidR="00E35D65" w:rsidRPr="00342DA4" w:rsidRDefault="00552E9E" w:rsidP="001E2B70">
                              <w:pPr>
                                <w:pStyle w:val="NoSpacing"/>
                                <w:jc w:val="right"/>
                                <w:rPr>
                                  <w:bCs/>
                                  <w:caps/>
                                  <w:spacing w:val="20"/>
                                  <w:sz w:val="28"/>
                                  <w:szCs w:val="28"/>
                                </w:rPr>
                              </w:pPr>
                              <w:r>
                                <w:rPr>
                                  <w:rFonts w:cstheme="minorHAnsi"/>
                                  <w:bCs/>
                                  <w:caps/>
                                  <w:spacing w:val="20"/>
                                  <w:sz w:val="28"/>
                                  <w:szCs w:val="28"/>
                                </w:rPr>
                                <w:t xml:space="preserve">     </w:t>
                              </w:r>
                            </w:p>
                          </w:sdtContent>
                        </w:sdt>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margin">
                <wp14:pctHeight>0</wp14:pctHeight>
              </wp14:sizeRelV>
            </wp:anchor>
          </w:drawing>
        </mc:Choice>
        <mc:Fallback>
          <w:pict>
            <v:rect w14:anchorId="48CAB601" id="Rectangle 10" o:spid="_x0000_s1065" alt="Title: Document Title" style="position:absolute;margin-left:0;margin-top:0;width:1in;height:22.3pt;z-index:251659264;visibility:visible;mso-wrap-style:square;mso-width-percent:941;mso-height-percent:0;mso-top-percent:30;mso-wrap-distance-left:9pt;mso-wrap-distance-top:0;mso-wrap-distance-right:9pt;mso-wrap-distance-bottom:0;mso-position-horizontal:center;mso-position-horizontal-relative:page;mso-position-vertical-relative:page;mso-width-percent:941;mso-height-percent:0;mso-top-percent:30;mso-width-relative:page;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" fillcolor="#44546a [3215]" stroked="f" strokeweight="1pt">
              <v:textbox inset=",0,,0">
                <w:txbxContent>
                  <w:sdt>
                    <w:sdtPr>
                      <w:rPr>
                        <w:rFonts w:cstheme="minorHAnsi"/>
                        <w:bCs/>
                        <w:caps/>
                        <w:spacing w:val="20"/>
                        <w:sz w:val="28"/>
                        <w:szCs w:val="28"/>
                      </w:rPr>
                      <w:alias w:val="Title"/>
                      <w:tag w:val=""/>
                      <w:id w:val="-155760336"/>
                      <w:showingPlcHdr/>
                      <w:dataBinding w:prefixMappings="xmlns:ns0='http://purl.org/dc/elements/1.1/' xmlns:ns1='http://schemas.openxmlformats.org/package/2006/metadata/core-properties' " w:xpath="/ns1:coreProperties[1]/ns0:title[1]" w:storeItemID="{6C3C8BC8-F283-45AE-878A-BAB7291924A1}"/>
                      <w15:appearance w15:val="hidden"/>
                      <w:text/>
                    </w:sdtPr>
                    <w:sdtContent>
                      <w:p w14:paraId="3B197CA4" w14:textId="77777777" w:rsidR="00000000" w:rsidRPr="00342DA4" w:rsidRDefault="00552E9E" w:rsidP="001E2B70">
                        <w:pPr>
                          <w:pStyle w:val="NoSpacing"/>
                          <w:jc w:val="right"/>
                          <w:rPr>
                            <w:bCs/>
                            <w:caps/>
                            <w:spacing w:val="20"/>
                            <w:sz w:val="28"/>
                            <w:szCs w:val="28"/>
                          </w:rPr>
                        </w:pPr>
                        <w:r>
                          <w:rPr>
                            <w:rFonts w:cstheme="minorHAnsi"/>
                            <w:bCs/>
                            <w:caps/>
                            <w:spacing w:val="20"/>
                            <w:sz w:val="28"/>
                            <w:szCs w:val="28"/>
                          </w:rPr>
                          <w:t xml:space="preserve">     </w:t>
                        </w:r>
                      </w:p>
                    </w:sdtContent>
                  </w:sdt>
                </w:txbxContent>
              </v:textbox>
              <w10:wrap anchorx="page" anchory="page"/>
            </v:rect>
          </w:pict>
        </mc:Fallback>
      </mc:AlternateContent>
    </w:r>
  </w:p>
  <w:p w14:paraId="0E269FAC" w14:textId="77777777" w:rsidR="00E35D65" w:rsidRDefault="00E35D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3AC"/>
    <w:multiLevelType w:val="hybridMultilevel"/>
    <w:tmpl w:val="DD62B1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756035"/>
    <w:multiLevelType w:val="hybridMultilevel"/>
    <w:tmpl w:val="60B0D690"/>
    <w:lvl w:ilvl="0" w:tplc="FFFFFFFF">
      <w:start w:val="1"/>
      <w:numFmt w:val="decimal"/>
      <w:lvlText w:val="%1."/>
      <w:lvlJc w:val="left"/>
      <w:pPr>
        <w:ind w:left="360" w:hanging="360"/>
      </w:pPr>
    </w:lvl>
    <w:lvl w:ilvl="1" w:tplc="04090001">
      <w:start w:val="1"/>
      <w:numFmt w:val="bullet"/>
      <w:lvlText w:val=""/>
      <w:lvlJc w:val="left"/>
      <w:pPr>
        <w:ind w:left="72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8C2899"/>
    <w:multiLevelType w:val="hybridMultilevel"/>
    <w:tmpl w:val="4A8E768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F692AB2"/>
    <w:multiLevelType w:val="hybridMultilevel"/>
    <w:tmpl w:val="370E81F4"/>
    <w:lvl w:ilvl="0" w:tplc="04090001">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38313CD"/>
    <w:multiLevelType w:val="hybridMultilevel"/>
    <w:tmpl w:val="B0AADB7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5B7179C"/>
    <w:multiLevelType w:val="hybridMultilevel"/>
    <w:tmpl w:val="0F381340"/>
    <w:lvl w:ilvl="0" w:tplc="8E96797C">
      <w:start w:val="1"/>
      <w:numFmt w:val="bullet"/>
      <w:lvlText w:val=""/>
      <w:lvlJc w:val="left"/>
      <w:pPr>
        <w:ind w:left="360" w:firstLine="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450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256305"/>
    <w:multiLevelType w:val="hybridMultilevel"/>
    <w:tmpl w:val="DDF00362"/>
    <w:lvl w:ilvl="0" w:tplc="0409000F">
      <w:start w:val="1"/>
      <w:numFmt w:val="decimal"/>
      <w:lvlText w:val="%1."/>
      <w:lvlJc w:val="left"/>
      <w:pPr>
        <w:ind w:left="360" w:hanging="360"/>
      </w:pPr>
    </w:lvl>
    <w:lvl w:ilvl="1" w:tplc="04090001">
      <w:start w:val="1"/>
      <w:numFmt w:val="bullet"/>
      <w:lvlText w:val=""/>
      <w:lvlJc w:val="left"/>
      <w:pPr>
        <w:ind w:left="72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075B9E"/>
    <w:multiLevelType w:val="hybridMultilevel"/>
    <w:tmpl w:val="73AAC022"/>
    <w:lvl w:ilvl="0" w:tplc="65DC4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9E4836"/>
    <w:multiLevelType w:val="hybridMultilevel"/>
    <w:tmpl w:val="0658A07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D061B4C"/>
    <w:multiLevelType w:val="hybridMultilevel"/>
    <w:tmpl w:val="DB32999C"/>
    <w:lvl w:ilvl="0" w:tplc="79763C5C">
      <w:start w:val="2"/>
      <w:numFmt w:val="bullet"/>
      <w:lvlText w:val=""/>
      <w:lvlJc w:val="left"/>
      <w:pPr>
        <w:ind w:left="360" w:hanging="360"/>
      </w:pPr>
      <w:rPr>
        <w:rFonts w:ascii="Symbol" w:eastAsia="Times New Roman"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1C45E5B"/>
    <w:multiLevelType w:val="hybridMultilevel"/>
    <w:tmpl w:val="FDBA4F1A"/>
    <w:lvl w:ilvl="0" w:tplc="79763C5C">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341C62"/>
    <w:multiLevelType w:val="hybridMultilevel"/>
    <w:tmpl w:val="2864EF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05995875">
    <w:abstractNumId w:val="5"/>
  </w:num>
  <w:num w:numId="2" w16cid:durableId="1678844520">
    <w:abstractNumId w:val="6"/>
  </w:num>
  <w:num w:numId="3" w16cid:durableId="893781302">
    <w:abstractNumId w:val="4"/>
  </w:num>
  <w:num w:numId="4" w16cid:durableId="596448822">
    <w:abstractNumId w:val="8"/>
  </w:num>
  <w:num w:numId="5" w16cid:durableId="1036733292">
    <w:abstractNumId w:val="1"/>
  </w:num>
  <w:num w:numId="6" w16cid:durableId="574514681">
    <w:abstractNumId w:val="3"/>
  </w:num>
  <w:num w:numId="7" w16cid:durableId="1042096770">
    <w:abstractNumId w:val="10"/>
  </w:num>
  <w:num w:numId="8" w16cid:durableId="482082874">
    <w:abstractNumId w:val="7"/>
  </w:num>
  <w:num w:numId="9" w16cid:durableId="1505975885">
    <w:abstractNumId w:val="9"/>
  </w:num>
  <w:num w:numId="10" w16cid:durableId="178937344">
    <w:abstractNumId w:val="2"/>
  </w:num>
  <w:num w:numId="11" w16cid:durableId="1933657047">
    <w:abstractNumId w:val="11"/>
  </w:num>
  <w:num w:numId="12" w16cid:durableId="20227770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5CB"/>
    <w:rsid w:val="000225A0"/>
    <w:rsid w:val="00043002"/>
    <w:rsid w:val="0004646E"/>
    <w:rsid w:val="00072077"/>
    <w:rsid w:val="00075879"/>
    <w:rsid w:val="00097143"/>
    <w:rsid w:val="000A1593"/>
    <w:rsid w:val="000A22FD"/>
    <w:rsid w:val="000A26E3"/>
    <w:rsid w:val="000A52E3"/>
    <w:rsid w:val="000A7493"/>
    <w:rsid w:val="000B52B9"/>
    <w:rsid w:val="000B7337"/>
    <w:rsid w:val="000C59B8"/>
    <w:rsid w:val="000D1DBC"/>
    <w:rsid w:val="000D381A"/>
    <w:rsid w:val="000D77BC"/>
    <w:rsid w:val="000E60E9"/>
    <w:rsid w:val="00116E46"/>
    <w:rsid w:val="00141739"/>
    <w:rsid w:val="001652BC"/>
    <w:rsid w:val="00166F4B"/>
    <w:rsid w:val="00167061"/>
    <w:rsid w:val="001B2006"/>
    <w:rsid w:val="001B6EDE"/>
    <w:rsid w:val="001C1E3B"/>
    <w:rsid w:val="001C7E66"/>
    <w:rsid w:val="001D2A81"/>
    <w:rsid w:val="001E6217"/>
    <w:rsid w:val="00206397"/>
    <w:rsid w:val="00207E24"/>
    <w:rsid w:val="00230039"/>
    <w:rsid w:val="002363A4"/>
    <w:rsid w:val="00252D21"/>
    <w:rsid w:val="0025702A"/>
    <w:rsid w:val="00271FE1"/>
    <w:rsid w:val="002727FE"/>
    <w:rsid w:val="00275BFA"/>
    <w:rsid w:val="00276347"/>
    <w:rsid w:val="0028743B"/>
    <w:rsid w:val="0029502F"/>
    <w:rsid w:val="002A7EBE"/>
    <w:rsid w:val="002E6E26"/>
    <w:rsid w:val="00301CD4"/>
    <w:rsid w:val="00310108"/>
    <w:rsid w:val="00345CA4"/>
    <w:rsid w:val="00357972"/>
    <w:rsid w:val="00362B59"/>
    <w:rsid w:val="003630D8"/>
    <w:rsid w:val="003807B8"/>
    <w:rsid w:val="003966FD"/>
    <w:rsid w:val="003A4C53"/>
    <w:rsid w:val="003B0CCB"/>
    <w:rsid w:val="003B372B"/>
    <w:rsid w:val="003C37B2"/>
    <w:rsid w:val="003E122D"/>
    <w:rsid w:val="003E2441"/>
    <w:rsid w:val="003F3E26"/>
    <w:rsid w:val="00404545"/>
    <w:rsid w:val="004062CD"/>
    <w:rsid w:val="004074DA"/>
    <w:rsid w:val="00426396"/>
    <w:rsid w:val="00437C9C"/>
    <w:rsid w:val="00481E26"/>
    <w:rsid w:val="0048342E"/>
    <w:rsid w:val="00486DC6"/>
    <w:rsid w:val="004B0426"/>
    <w:rsid w:val="004C270A"/>
    <w:rsid w:val="0050241A"/>
    <w:rsid w:val="00502495"/>
    <w:rsid w:val="00502A75"/>
    <w:rsid w:val="0051451F"/>
    <w:rsid w:val="00522F96"/>
    <w:rsid w:val="005331C9"/>
    <w:rsid w:val="00534046"/>
    <w:rsid w:val="005429A7"/>
    <w:rsid w:val="00543FC1"/>
    <w:rsid w:val="00552E9E"/>
    <w:rsid w:val="00556A9B"/>
    <w:rsid w:val="0055702C"/>
    <w:rsid w:val="00573914"/>
    <w:rsid w:val="00574149"/>
    <w:rsid w:val="00584568"/>
    <w:rsid w:val="005A028A"/>
    <w:rsid w:val="005A0F46"/>
    <w:rsid w:val="005A58BF"/>
    <w:rsid w:val="005B1558"/>
    <w:rsid w:val="005C5B65"/>
    <w:rsid w:val="005C695F"/>
    <w:rsid w:val="005E2D0D"/>
    <w:rsid w:val="005E6A09"/>
    <w:rsid w:val="005E7D44"/>
    <w:rsid w:val="00605E25"/>
    <w:rsid w:val="00623F57"/>
    <w:rsid w:val="00680E19"/>
    <w:rsid w:val="00700BE6"/>
    <w:rsid w:val="0072430E"/>
    <w:rsid w:val="00737AB5"/>
    <w:rsid w:val="00757F7A"/>
    <w:rsid w:val="007730C2"/>
    <w:rsid w:val="00793345"/>
    <w:rsid w:val="007A0DA6"/>
    <w:rsid w:val="007B752B"/>
    <w:rsid w:val="007C0C5A"/>
    <w:rsid w:val="007C0D91"/>
    <w:rsid w:val="007D72AB"/>
    <w:rsid w:val="0081466D"/>
    <w:rsid w:val="00822B80"/>
    <w:rsid w:val="008570EE"/>
    <w:rsid w:val="0086502F"/>
    <w:rsid w:val="00875BE9"/>
    <w:rsid w:val="0088634C"/>
    <w:rsid w:val="008C4223"/>
    <w:rsid w:val="008C7896"/>
    <w:rsid w:val="008D2291"/>
    <w:rsid w:val="008E74C4"/>
    <w:rsid w:val="008E763B"/>
    <w:rsid w:val="008F0483"/>
    <w:rsid w:val="008F2B0F"/>
    <w:rsid w:val="008F3840"/>
    <w:rsid w:val="008F50F0"/>
    <w:rsid w:val="00921D5D"/>
    <w:rsid w:val="0092696E"/>
    <w:rsid w:val="00953F75"/>
    <w:rsid w:val="00957D3B"/>
    <w:rsid w:val="009765C3"/>
    <w:rsid w:val="00981A24"/>
    <w:rsid w:val="009C22AF"/>
    <w:rsid w:val="009D4A93"/>
    <w:rsid w:val="00A11B6C"/>
    <w:rsid w:val="00A13861"/>
    <w:rsid w:val="00A13F7E"/>
    <w:rsid w:val="00A5232A"/>
    <w:rsid w:val="00A844AA"/>
    <w:rsid w:val="00A84D38"/>
    <w:rsid w:val="00AA25CB"/>
    <w:rsid w:val="00AA49F3"/>
    <w:rsid w:val="00AA7C4A"/>
    <w:rsid w:val="00AB020B"/>
    <w:rsid w:val="00AB20E6"/>
    <w:rsid w:val="00AC2965"/>
    <w:rsid w:val="00AD0FE5"/>
    <w:rsid w:val="00AD72CC"/>
    <w:rsid w:val="00AE50AA"/>
    <w:rsid w:val="00AE6ED6"/>
    <w:rsid w:val="00B130AE"/>
    <w:rsid w:val="00B27D5F"/>
    <w:rsid w:val="00B32C1C"/>
    <w:rsid w:val="00B63F7B"/>
    <w:rsid w:val="00B73F58"/>
    <w:rsid w:val="00B7666D"/>
    <w:rsid w:val="00B77FAD"/>
    <w:rsid w:val="00BA35A4"/>
    <w:rsid w:val="00BB0BB0"/>
    <w:rsid w:val="00BC0CE1"/>
    <w:rsid w:val="00BC19E2"/>
    <w:rsid w:val="00BC4FBD"/>
    <w:rsid w:val="00BD0E89"/>
    <w:rsid w:val="00C04812"/>
    <w:rsid w:val="00C17F37"/>
    <w:rsid w:val="00C32B0D"/>
    <w:rsid w:val="00C346DE"/>
    <w:rsid w:val="00C65793"/>
    <w:rsid w:val="00C673FB"/>
    <w:rsid w:val="00C67E1D"/>
    <w:rsid w:val="00CA1A5D"/>
    <w:rsid w:val="00CB0293"/>
    <w:rsid w:val="00CB765B"/>
    <w:rsid w:val="00CE1F48"/>
    <w:rsid w:val="00CE70B3"/>
    <w:rsid w:val="00D03204"/>
    <w:rsid w:val="00D14E78"/>
    <w:rsid w:val="00D30581"/>
    <w:rsid w:val="00D40604"/>
    <w:rsid w:val="00D52AC6"/>
    <w:rsid w:val="00D75D8B"/>
    <w:rsid w:val="00D9200C"/>
    <w:rsid w:val="00DA0D1F"/>
    <w:rsid w:val="00DA5E70"/>
    <w:rsid w:val="00DB0608"/>
    <w:rsid w:val="00DC0975"/>
    <w:rsid w:val="00DC2544"/>
    <w:rsid w:val="00DC3969"/>
    <w:rsid w:val="00DD11A6"/>
    <w:rsid w:val="00DE13AE"/>
    <w:rsid w:val="00DF224A"/>
    <w:rsid w:val="00E130A9"/>
    <w:rsid w:val="00E15376"/>
    <w:rsid w:val="00E157CA"/>
    <w:rsid w:val="00E15A71"/>
    <w:rsid w:val="00E33D48"/>
    <w:rsid w:val="00E35D65"/>
    <w:rsid w:val="00E50C74"/>
    <w:rsid w:val="00E71FA1"/>
    <w:rsid w:val="00E91322"/>
    <w:rsid w:val="00EA21AD"/>
    <w:rsid w:val="00EA7E98"/>
    <w:rsid w:val="00ED7926"/>
    <w:rsid w:val="00F07AB5"/>
    <w:rsid w:val="00F1194F"/>
    <w:rsid w:val="00F2637D"/>
    <w:rsid w:val="00F3078A"/>
    <w:rsid w:val="00F412D7"/>
    <w:rsid w:val="00F558A8"/>
    <w:rsid w:val="00F55A31"/>
    <w:rsid w:val="00F55F7E"/>
    <w:rsid w:val="00F57C87"/>
    <w:rsid w:val="00F7242E"/>
    <w:rsid w:val="00F84718"/>
    <w:rsid w:val="00F875CE"/>
    <w:rsid w:val="00F943A9"/>
    <w:rsid w:val="00F97595"/>
    <w:rsid w:val="00FA0BAB"/>
    <w:rsid w:val="00FA21AF"/>
    <w:rsid w:val="00FA48F4"/>
    <w:rsid w:val="00FC66B3"/>
    <w:rsid w:val="00FC713C"/>
    <w:rsid w:val="00FD2A9D"/>
    <w:rsid w:val="00FE70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D30CC2"/>
  <w15:chartTrackingRefBased/>
  <w15:docId w15:val="{D17D1EF5-D548-42DE-A4BD-18495D5B2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25CB"/>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unhideWhenUsed/>
    <w:qFormat/>
    <w:rsid w:val="00AA25C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25C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AA25CB"/>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A25CB"/>
    <w:rPr>
      <w:color w:val="0563C1" w:themeColor="hyperlink"/>
      <w:u w:val="single"/>
    </w:rPr>
  </w:style>
  <w:style w:type="character" w:styleId="CommentReference">
    <w:name w:val="annotation reference"/>
    <w:basedOn w:val="DefaultParagraphFont"/>
    <w:uiPriority w:val="99"/>
    <w:semiHidden/>
    <w:unhideWhenUsed/>
    <w:rsid w:val="00AA25CB"/>
    <w:rPr>
      <w:sz w:val="16"/>
      <w:szCs w:val="16"/>
    </w:rPr>
  </w:style>
  <w:style w:type="paragraph" w:styleId="CommentText">
    <w:name w:val="annotation text"/>
    <w:basedOn w:val="Normal"/>
    <w:link w:val="CommentTextChar"/>
    <w:uiPriority w:val="99"/>
    <w:unhideWhenUsed/>
    <w:rsid w:val="00AA25CB"/>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AA25CB"/>
    <w:rPr>
      <w:sz w:val="20"/>
      <w:szCs w:val="20"/>
    </w:rPr>
  </w:style>
  <w:style w:type="paragraph" w:styleId="Header">
    <w:name w:val="header"/>
    <w:basedOn w:val="Normal"/>
    <w:link w:val="HeaderChar"/>
    <w:uiPriority w:val="99"/>
    <w:unhideWhenUsed/>
    <w:rsid w:val="00AA25CB"/>
    <w:pPr>
      <w:tabs>
        <w:tab w:val="center" w:pos="4680"/>
        <w:tab w:val="right" w:pos="9360"/>
      </w:tabs>
    </w:pPr>
  </w:style>
  <w:style w:type="character" w:customStyle="1" w:styleId="HeaderChar">
    <w:name w:val="Header Char"/>
    <w:basedOn w:val="DefaultParagraphFont"/>
    <w:link w:val="Header"/>
    <w:uiPriority w:val="99"/>
    <w:rsid w:val="00AA25C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A25CB"/>
    <w:pPr>
      <w:tabs>
        <w:tab w:val="center" w:pos="4680"/>
        <w:tab w:val="right" w:pos="9360"/>
      </w:tabs>
    </w:pPr>
  </w:style>
  <w:style w:type="character" w:customStyle="1" w:styleId="FooterChar">
    <w:name w:val="Footer Char"/>
    <w:basedOn w:val="DefaultParagraphFont"/>
    <w:link w:val="Footer"/>
    <w:uiPriority w:val="99"/>
    <w:rsid w:val="00AA25CB"/>
    <w:rPr>
      <w:rFonts w:ascii="Times New Roman" w:eastAsia="Times New Roman" w:hAnsi="Times New Roman" w:cs="Times New Roman"/>
      <w:sz w:val="24"/>
      <w:szCs w:val="24"/>
    </w:rPr>
  </w:style>
  <w:style w:type="paragraph" w:styleId="NoSpacing">
    <w:name w:val="No Spacing"/>
    <w:uiPriority w:val="1"/>
    <w:qFormat/>
    <w:rsid w:val="00AA25CB"/>
    <w:pPr>
      <w:spacing w:after="0" w:line="240" w:lineRule="auto"/>
    </w:pPr>
    <w:rPr>
      <w:rFonts w:eastAsiaTheme="minorEastAsia"/>
      <w:lang w:eastAsia="zh-CN"/>
    </w:rPr>
  </w:style>
  <w:style w:type="character" w:styleId="PageNumber">
    <w:name w:val="page number"/>
    <w:basedOn w:val="DefaultParagraphFont"/>
    <w:uiPriority w:val="99"/>
    <w:semiHidden/>
    <w:unhideWhenUsed/>
    <w:rsid w:val="00AA25CB"/>
  </w:style>
  <w:style w:type="character" w:customStyle="1" w:styleId="apple-converted-space">
    <w:name w:val="apple-converted-space"/>
    <w:basedOn w:val="DefaultParagraphFont"/>
    <w:rsid w:val="00AA25CB"/>
  </w:style>
  <w:style w:type="character" w:styleId="UnresolvedMention">
    <w:name w:val="Unresolved Mention"/>
    <w:basedOn w:val="DefaultParagraphFont"/>
    <w:uiPriority w:val="99"/>
    <w:semiHidden/>
    <w:unhideWhenUsed/>
    <w:rsid w:val="00AA25CB"/>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0241A"/>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0241A"/>
    <w:rPr>
      <w:rFonts w:ascii="Times New Roman" w:eastAsia="Times New Roman" w:hAnsi="Times New Roman" w:cs="Times New Roman"/>
      <w:b/>
      <w:bCs/>
      <w:sz w:val="20"/>
      <w:szCs w:val="20"/>
    </w:rPr>
  </w:style>
  <w:style w:type="paragraph" w:styleId="Revision">
    <w:name w:val="Revision"/>
    <w:hidden/>
    <w:uiPriority w:val="99"/>
    <w:semiHidden/>
    <w:rsid w:val="00822B80"/>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C32B0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4.jpe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3.jpe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hyperlink" Target="https://www.ems.psu.edu/diversity/bystander-intervention" TargetMode="Externa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hyperlink" Target="https://stepupprogram.org/" TargetMode="External"/><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image" Target="media/image8.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3DD9E-B47D-6D42-974D-C25C2BCF294B}">
  <ds:schemaRefs>
    <ds:schemaRef ds:uri="http://schemas.openxmlformats.org/officeDocument/2006/bibliography"/>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dotm</Template>
  <TotalTime>172</TotalTime>
  <Pages>23</Pages>
  <Words>9059</Words>
  <Characters>51639</Characters>
  <Application>Microsoft Office Word</Application>
  <DocSecurity>0</DocSecurity>
  <Lines>430</Lines>
  <Paragraphs>121</Paragraphs>
  <ScaleCrop>false</ScaleCrop>
  <Company/>
  <LinksUpToDate>false</LinksUpToDate>
  <CharactersWithSpaces>60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Knight, Maisie Grace</dc:creator>
  <cp:keywords/>
  <dc:description/>
  <cp:lastModifiedBy>MacKnight, Maisie</cp:lastModifiedBy>
  <cp:revision>150</cp:revision>
  <cp:lastPrinted>2023-03-14T19:07:00Z</cp:lastPrinted>
  <dcterms:created xsi:type="dcterms:W3CDTF">2023-09-16T17:45:00Z</dcterms:created>
  <dcterms:modified xsi:type="dcterms:W3CDTF">2023-09-19T15:20:00Z</dcterms:modified>
</cp:coreProperties>
</file>